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5A171B" w14:textId="270C1900" w:rsidR="009724F1" w:rsidRPr="009926FC" w:rsidRDefault="009724F1" w:rsidP="009926FC">
      <w:pPr>
        <w:spacing w:after="0" w:line="360" w:lineRule="auto"/>
        <w:jc w:val="both"/>
        <w:rPr>
          <w:rFonts w:ascii="Book Antiqua" w:hAnsi="Book Antiqua"/>
          <w:b/>
        </w:rPr>
      </w:pPr>
      <w:r w:rsidRPr="009926FC">
        <w:rPr>
          <w:rFonts w:ascii="Book Antiqua" w:hAnsi="Book Antiqua"/>
          <w:b/>
        </w:rPr>
        <w:t xml:space="preserve">Name of Journal: </w:t>
      </w:r>
      <w:r w:rsidRPr="009926FC">
        <w:rPr>
          <w:rFonts w:ascii="Book Antiqua" w:hAnsi="Book Antiqua" w:cs="Tahoma"/>
          <w:b/>
          <w:i/>
        </w:rPr>
        <w:t>World Journal of Orthopedics</w:t>
      </w:r>
    </w:p>
    <w:p w14:paraId="473521B4" w14:textId="52A8DE53" w:rsidR="009724F1" w:rsidRPr="009926FC" w:rsidRDefault="009724F1" w:rsidP="009926FC">
      <w:pPr>
        <w:spacing w:after="0" w:line="360" w:lineRule="auto"/>
        <w:jc w:val="both"/>
        <w:rPr>
          <w:rFonts w:ascii="Book Antiqua" w:eastAsia="宋体" w:hAnsi="Book Antiqua"/>
          <w:b/>
          <w:lang w:eastAsia="zh-CN"/>
        </w:rPr>
      </w:pPr>
      <w:r w:rsidRPr="009926FC">
        <w:rPr>
          <w:rFonts w:ascii="Book Antiqua" w:hAnsi="Book Antiqua"/>
          <w:b/>
        </w:rPr>
        <w:t xml:space="preserve">ESPS Manuscript NO: </w:t>
      </w:r>
      <w:r w:rsidRPr="009926FC">
        <w:rPr>
          <w:rFonts w:ascii="Book Antiqua" w:eastAsia="宋体" w:hAnsi="Book Antiqua"/>
          <w:b/>
          <w:lang w:eastAsia="zh-CN"/>
        </w:rPr>
        <w:t>21129</w:t>
      </w:r>
    </w:p>
    <w:p w14:paraId="53103B3F" w14:textId="2D563880" w:rsidR="009724F1" w:rsidRPr="009926FC" w:rsidRDefault="009724F1" w:rsidP="009926FC">
      <w:pPr>
        <w:spacing w:after="0" w:line="360" w:lineRule="auto"/>
        <w:jc w:val="both"/>
        <w:rPr>
          <w:rFonts w:ascii="Book Antiqua" w:eastAsia="宋体" w:hAnsi="Book Antiqua"/>
          <w:b/>
          <w:lang w:eastAsia="zh-CN"/>
        </w:rPr>
      </w:pPr>
      <w:r w:rsidRPr="009926FC">
        <w:rPr>
          <w:rFonts w:ascii="Book Antiqua" w:hAnsi="Book Antiqua"/>
          <w:b/>
        </w:rPr>
        <w:t>Manuscript Type:</w:t>
      </w:r>
      <w:r w:rsidRPr="009926FC">
        <w:rPr>
          <w:rFonts w:ascii="Book Antiqua" w:eastAsia="华文细黑" w:hAnsi="Book Antiqua" w:cs="Tahoma"/>
          <w:b/>
        </w:rPr>
        <w:t xml:space="preserve"> </w:t>
      </w:r>
      <w:r w:rsidR="00356DD8" w:rsidRPr="009926FC">
        <w:rPr>
          <w:rFonts w:ascii="Book Antiqua" w:eastAsia="华文细黑" w:hAnsi="Book Antiqua" w:cs="Tahoma"/>
          <w:b/>
          <w:lang w:eastAsia="zh-CN"/>
        </w:rPr>
        <w:t>MINI</w:t>
      </w:r>
      <w:r w:rsidR="00F77664" w:rsidRPr="009926FC">
        <w:rPr>
          <w:rFonts w:ascii="Book Antiqua" w:eastAsia="华文细黑" w:hAnsi="Book Antiqua" w:cs="Tahoma"/>
          <w:b/>
        </w:rPr>
        <w:t>REVIEW</w:t>
      </w:r>
      <w:r w:rsidR="00356DD8" w:rsidRPr="009926FC">
        <w:rPr>
          <w:rFonts w:ascii="Book Antiqua" w:eastAsia="华文细黑" w:hAnsi="Book Antiqua" w:cs="Tahoma"/>
          <w:b/>
          <w:lang w:eastAsia="zh-CN"/>
        </w:rPr>
        <w:t>S</w:t>
      </w:r>
    </w:p>
    <w:p w14:paraId="61074286" w14:textId="77777777" w:rsidR="009724F1" w:rsidRPr="009926FC" w:rsidRDefault="009724F1" w:rsidP="009926FC">
      <w:pPr>
        <w:spacing w:after="0" w:line="360" w:lineRule="auto"/>
        <w:jc w:val="both"/>
        <w:rPr>
          <w:rFonts w:ascii="Book Antiqua" w:eastAsia="宋体" w:hAnsi="Book Antiqua"/>
          <w:b/>
          <w:lang w:eastAsia="zh-CN"/>
        </w:rPr>
      </w:pPr>
    </w:p>
    <w:p w14:paraId="507E9119" w14:textId="6FCDE184" w:rsidR="009724F1" w:rsidRPr="009926FC" w:rsidRDefault="00963C82" w:rsidP="009926FC">
      <w:pPr>
        <w:spacing w:after="0" w:line="360" w:lineRule="auto"/>
        <w:jc w:val="both"/>
        <w:rPr>
          <w:rFonts w:ascii="Book Antiqua" w:eastAsia="宋体" w:hAnsi="Book Antiqua"/>
          <w:b/>
          <w:lang w:eastAsia="zh-CN"/>
        </w:rPr>
      </w:pPr>
      <w:r w:rsidRPr="009926FC">
        <w:rPr>
          <w:rFonts w:ascii="Book Antiqua" w:hAnsi="Book Antiqua"/>
          <w:b/>
        </w:rPr>
        <w:t xml:space="preserve">Controversial </w:t>
      </w:r>
      <w:r w:rsidR="00C0149C" w:rsidRPr="009926FC">
        <w:rPr>
          <w:rFonts w:ascii="Book Antiqua" w:hAnsi="Book Antiqua"/>
          <w:b/>
        </w:rPr>
        <w:t xml:space="preserve">role of arthroscopic </w:t>
      </w:r>
      <w:proofErr w:type="spellStart"/>
      <w:r w:rsidR="00C0149C" w:rsidRPr="009926FC">
        <w:rPr>
          <w:rFonts w:ascii="Book Antiqua" w:hAnsi="Book Antiqua"/>
          <w:b/>
        </w:rPr>
        <w:t>meniscectomy</w:t>
      </w:r>
      <w:proofErr w:type="spellEnd"/>
      <w:r w:rsidR="00C0149C" w:rsidRPr="009926FC">
        <w:rPr>
          <w:rFonts w:ascii="Book Antiqua" w:hAnsi="Book Antiqua"/>
          <w:b/>
        </w:rPr>
        <w:t xml:space="preserve"> of the k</w:t>
      </w:r>
      <w:r w:rsidR="004E6B79" w:rsidRPr="009926FC">
        <w:rPr>
          <w:rFonts w:ascii="Book Antiqua" w:hAnsi="Book Antiqua"/>
          <w:b/>
        </w:rPr>
        <w:t xml:space="preserve">nee: </w:t>
      </w:r>
      <w:r w:rsidR="00C0149C" w:rsidRPr="009926FC">
        <w:rPr>
          <w:rFonts w:ascii="Book Antiqua" w:hAnsi="Book Antiqua"/>
          <w:b/>
        </w:rPr>
        <w:t>A</w:t>
      </w:r>
      <w:r w:rsidR="004E6B79" w:rsidRPr="009926FC">
        <w:rPr>
          <w:rFonts w:ascii="Book Antiqua" w:hAnsi="Book Antiqua"/>
          <w:b/>
        </w:rPr>
        <w:t xml:space="preserve"> </w:t>
      </w:r>
      <w:r w:rsidR="00C0149C" w:rsidRPr="009926FC">
        <w:rPr>
          <w:rFonts w:ascii="Book Antiqua" w:hAnsi="Book Antiqua"/>
          <w:b/>
        </w:rPr>
        <w:t>r</w:t>
      </w:r>
      <w:r w:rsidR="004E6B79" w:rsidRPr="009926FC">
        <w:rPr>
          <w:rFonts w:ascii="Book Antiqua" w:hAnsi="Book Antiqua"/>
          <w:b/>
        </w:rPr>
        <w:t>eview</w:t>
      </w:r>
    </w:p>
    <w:p w14:paraId="10B080A1" w14:textId="77777777" w:rsidR="00BC23C0" w:rsidRPr="009926FC" w:rsidRDefault="00BC23C0" w:rsidP="009926FC">
      <w:pPr>
        <w:spacing w:after="0" w:line="360" w:lineRule="auto"/>
        <w:jc w:val="both"/>
        <w:rPr>
          <w:rFonts w:ascii="Book Antiqua" w:eastAsia="宋体" w:hAnsi="Book Antiqua"/>
          <w:b/>
          <w:lang w:eastAsia="zh-CN"/>
        </w:rPr>
      </w:pPr>
    </w:p>
    <w:p w14:paraId="00C7487C" w14:textId="37DF9B76" w:rsidR="00BC23C0" w:rsidRPr="009926FC" w:rsidRDefault="00C0149C" w:rsidP="009926FC">
      <w:pPr>
        <w:spacing w:after="0" w:line="360" w:lineRule="auto"/>
        <w:jc w:val="both"/>
        <w:rPr>
          <w:rFonts w:ascii="Book Antiqua" w:eastAsia="Arial Unicode MS" w:hAnsi="Book Antiqua" w:cs="Arial Unicode MS"/>
          <w:lang w:val="en"/>
        </w:rPr>
      </w:pPr>
      <w:r w:rsidRPr="009926FC">
        <w:rPr>
          <w:rFonts w:ascii="Book Antiqua" w:hAnsi="Book Antiqua"/>
        </w:rPr>
        <w:t>Ha</w:t>
      </w:r>
      <w:r w:rsidRPr="009926FC">
        <w:rPr>
          <w:rFonts w:ascii="Book Antiqua" w:eastAsia="宋体" w:hAnsi="Book Antiqua"/>
          <w:lang w:eastAsia="zh-CN"/>
        </w:rPr>
        <w:t xml:space="preserve"> AY </w:t>
      </w:r>
      <w:r w:rsidRPr="009926FC">
        <w:rPr>
          <w:rFonts w:ascii="Book Antiqua" w:eastAsia="宋体" w:hAnsi="Book Antiqua"/>
          <w:i/>
          <w:lang w:eastAsia="zh-CN"/>
        </w:rPr>
        <w:t>et al.</w:t>
      </w:r>
      <w:r w:rsidR="00BC23C0" w:rsidRPr="009926FC">
        <w:rPr>
          <w:rFonts w:ascii="Book Antiqua" w:hAnsi="Book Antiqua"/>
        </w:rPr>
        <w:t xml:space="preserve"> </w:t>
      </w:r>
      <w:r w:rsidR="009E4D12" w:rsidRPr="009926FC">
        <w:rPr>
          <w:rFonts w:ascii="Book Antiqua" w:hAnsi="Book Antiqua"/>
        </w:rPr>
        <w:t xml:space="preserve">Controversial </w:t>
      </w:r>
      <w:r w:rsidRPr="009926FC">
        <w:rPr>
          <w:rFonts w:ascii="Book Antiqua" w:hAnsi="Book Antiqua"/>
        </w:rPr>
        <w:t xml:space="preserve">role of arthroscopic partial </w:t>
      </w:r>
      <w:proofErr w:type="spellStart"/>
      <w:r w:rsidRPr="009926FC">
        <w:rPr>
          <w:rFonts w:ascii="Book Antiqua" w:hAnsi="Book Antiqua"/>
        </w:rPr>
        <w:t>menis</w:t>
      </w:r>
      <w:r w:rsidR="009E4D12" w:rsidRPr="009926FC">
        <w:rPr>
          <w:rFonts w:ascii="Book Antiqua" w:hAnsi="Book Antiqua"/>
        </w:rPr>
        <w:t>cectomy</w:t>
      </w:r>
      <w:proofErr w:type="spellEnd"/>
    </w:p>
    <w:p w14:paraId="78347D1C" w14:textId="77777777" w:rsidR="00BC23C0" w:rsidRPr="009926FC" w:rsidRDefault="00BC23C0" w:rsidP="009926FC">
      <w:pPr>
        <w:spacing w:after="0" w:line="360" w:lineRule="auto"/>
        <w:jc w:val="both"/>
        <w:rPr>
          <w:rFonts w:ascii="Book Antiqua" w:eastAsia="宋体" w:hAnsi="Book Antiqua"/>
          <w:b/>
          <w:lang w:eastAsia="zh-CN"/>
        </w:rPr>
      </w:pPr>
    </w:p>
    <w:p w14:paraId="6801221A" w14:textId="4D36ADEC" w:rsidR="00F77664" w:rsidRPr="009926FC" w:rsidRDefault="00F77664" w:rsidP="009926FC">
      <w:pPr>
        <w:spacing w:after="0" w:line="360" w:lineRule="auto"/>
        <w:jc w:val="both"/>
        <w:rPr>
          <w:rFonts w:ascii="Book Antiqua" w:eastAsia="宋体" w:hAnsi="Book Antiqua"/>
          <w:b/>
          <w:lang w:eastAsia="zh-CN"/>
        </w:rPr>
      </w:pPr>
      <w:r w:rsidRPr="009926FC">
        <w:rPr>
          <w:rFonts w:ascii="Book Antiqua" w:hAnsi="Book Antiqua"/>
          <w:b/>
        </w:rPr>
        <w:t>Austin Y Ha</w:t>
      </w:r>
      <w:r w:rsidRPr="009926FC">
        <w:rPr>
          <w:rFonts w:ascii="Book Antiqua" w:eastAsia="宋体" w:hAnsi="Book Antiqua"/>
          <w:b/>
          <w:lang w:eastAsia="zh-CN"/>
        </w:rPr>
        <w:t>,</w:t>
      </w:r>
      <w:r w:rsidRPr="009926FC">
        <w:rPr>
          <w:rFonts w:ascii="Book Antiqua" w:hAnsi="Book Antiqua"/>
          <w:b/>
        </w:rPr>
        <w:t xml:space="preserve"> Robert M </w:t>
      </w:r>
      <w:proofErr w:type="spellStart"/>
      <w:r w:rsidRPr="009926FC">
        <w:rPr>
          <w:rFonts w:ascii="Book Antiqua" w:hAnsi="Book Antiqua"/>
          <w:b/>
        </w:rPr>
        <w:t>Shalvoy</w:t>
      </w:r>
      <w:proofErr w:type="spellEnd"/>
      <w:r w:rsidRPr="009926FC">
        <w:rPr>
          <w:rFonts w:ascii="Book Antiqua" w:hAnsi="Book Antiqua"/>
          <w:b/>
        </w:rPr>
        <w:t xml:space="preserve">, Anne </w:t>
      </w:r>
      <w:proofErr w:type="spellStart"/>
      <w:r w:rsidRPr="009926FC">
        <w:rPr>
          <w:rFonts w:ascii="Book Antiqua" w:hAnsi="Book Antiqua"/>
          <w:b/>
        </w:rPr>
        <w:t>Voisinet</w:t>
      </w:r>
      <w:proofErr w:type="spellEnd"/>
      <w:r w:rsidRPr="009926FC">
        <w:rPr>
          <w:rFonts w:ascii="Book Antiqua" w:eastAsia="宋体" w:hAnsi="Book Antiqua"/>
          <w:b/>
          <w:lang w:eastAsia="zh-CN"/>
        </w:rPr>
        <w:t>,</w:t>
      </w:r>
      <w:r w:rsidRPr="009926FC">
        <w:rPr>
          <w:rFonts w:ascii="Book Antiqua" w:hAnsi="Book Antiqua"/>
          <w:b/>
        </w:rPr>
        <w:t xml:space="preserve"> Jennifer Racine, Roy K Aaron</w:t>
      </w:r>
    </w:p>
    <w:p w14:paraId="35F7607F" w14:textId="77777777" w:rsidR="00F77664" w:rsidRPr="009926FC" w:rsidRDefault="00F77664" w:rsidP="009926FC">
      <w:pPr>
        <w:spacing w:after="0" w:line="360" w:lineRule="auto"/>
        <w:jc w:val="both"/>
        <w:rPr>
          <w:rFonts w:ascii="Book Antiqua" w:eastAsia="宋体" w:hAnsi="Book Antiqua"/>
          <w:b/>
          <w:lang w:eastAsia="zh-CN"/>
        </w:rPr>
      </w:pPr>
    </w:p>
    <w:p w14:paraId="5121FECD" w14:textId="157914D9" w:rsidR="00AA4F3C" w:rsidRPr="009926FC" w:rsidRDefault="001B0B46" w:rsidP="009926FC">
      <w:pPr>
        <w:spacing w:after="0" w:line="360" w:lineRule="auto"/>
        <w:jc w:val="both"/>
        <w:rPr>
          <w:rFonts w:ascii="Book Antiqua" w:eastAsia="宋体" w:hAnsi="Book Antiqua"/>
          <w:b/>
          <w:lang w:eastAsia="zh-CN"/>
        </w:rPr>
      </w:pPr>
      <w:r w:rsidRPr="009926FC">
        <w:rPr>
          <w:rFonts w:ascii="Book Antiqua" w:hAnsi="Book Antiqua"/>
          <w:b/>
        </w:rPr>
        <w:t>Austin Y Ha</w:t>
      </w:r>
      <w:r w:rsidRPr="009926FC">
        <w:rPr>
          <w:rFonts w:ascii="Book Antiqua" w:eastAsia="宋体" w:hAnsi="Book Antiqua"/>
          <w:b/>
          <w:lang w:eastAsia="zh-CN"/>
        </w:rPr>
        <w:t>,</w:t>
      </w:r>
      <w:r w:rsidRPr="009926FC">
        <w:rPr>
          <w:rFonts w:ascii="Book Antiqua" w:hAnsi="Book Antiqua"/>
          <w:b/>
        </w:rPr>
        <w:t xml:space="preserve"> Robert M </w:t>
      </w:r>
      <w:proofErr w:type="spellStart"/>
      <w:r w:rsidRPr="009926FC">
        <w:rPr>
          <w:rFonts w:ascii="Book Antiqua" w:hAnsi="Book Antiqua"/>
          <w:b/>
        </w:rPr>
        <w:t>Shalvoy</w:t>
      </w:r>
      <w:proofErr w:type="spellEnd"/>
      <w:r w:rsidRPr="009926FC">
        <w:rPr>
          <w:rFonts w:ascii="Book Antiqua" w:hAnsi="Book Antiqua"/>
          <w:b/>
        </w:rPr>
        <w:t xml:space="preserve">, Anne </w:t>
      </w:r>
      <w:proofErr w:type="spellStart"/>
      <w:r w:rsidRPr="009926FC">
        <w:rPr>
          <w:rFonts w:ascii="Book Antiqua" w:hAnsi="Book Antiqua"/>
          <w:b/>
        </w:rPr>
        <w:t>Voisinet</w:t>
      </w:r>
      <w:proofErr w:type="spellEnd"/>
      <w:r w:rsidRPr="009926FC">
        <w:rPr>
          <w:rFonts w:ascii="Book Antiqua" w:eastAsia="宋体" w:hAnsi="Book Antiqua"/>
          <w:b/>
          <w:lang w:eastAsia="zh-CN"/>
        </w:rPr>
        <w:t>,</w:t>
      </w:r>
      <w:r w:rsidRPr="009926FC">
        <w:rPr>
          <w:rFonts w:ascii="Book Antiqua" w:hAnsi="Book Antiqua"/>
          <w:b/>
        </w:rPr>
        <w:t xml:space="preserve"> Jennifer Racine, Roy K Aaron</w:t>
      </w:r>
      <w:r w:rsidRPr="009926FC">
        <w:rPr>
          <w:rFonts w:ascii="Book Antiqua" w:eastAsia="宋体" w:hAnsi="Book Antiqua"/>
          <w:b/>
          <w:lang w:eastAsia="zh-CN"/>
        </w:rPr>
        <w:t xml:space="preserve">, </w:t>
      </w:r>
      <w:r w:rsidR="006E3DB9" w:rsidRPr="009926FC">
        <w:rPr>
          <w:rFonts w:ascii="Book Antiqua" w:hAnsi="Book Antiqua"/>
        </w:rPr>
        <w:t xml:space="preserve">Department of </w:t>
      </w:r>
      <w:proofErr w:type="spellStart"/>
      <w:r w:rsidR="006E3DB9" w:rsidRPr="009926FC">
        <w:rPr>
          <w:rFonts w:ascii="Book Antiqua" w:hAnsi="Book Antiqua"/>
        </w:rPr>
        <w:t>Orthopaedic</w:t>
      </w:r>
      <w:proofErr w:type="spellEnd"/>
      <w:r w:rsidR="006E3DB9" w:rsidRPr="009926FC">
        <w:rPr>
          <w:rFonts w:ascii="Book Antiqua" w:hAnsi="Book Antiqua"/>
        </w:rPr>
        <w:t xml:space="preserve"> Surgery, </w:t>
      </w:r>
      <w:r w:rsidR="00AA4F3C" w:rsidRPr="009926FC">
        <w:rPr>
          <w:rFonts w:ascii="Book Antiqua" w:hAnsi="Book Antiqua"/>
        </w:rPr>
        <w:t>Warren Alpert Medical School of Brown University</w:t>
      </w:r>
      <w:r w:rsidRPr="009926FC">
        <w:rPr>
          <w:rFonts w:ascii="Book Antiqua" w:eastAsia="宋体" w:hAnsi="Book Antiqua"/>
          <w:lang w:eastAsia="zh-CN"/>
        </w:rPr>
        <w:t xml:space="preserve">, </w:t>
      </w:r>
      <w:r w:rsidR="00AA4F3C" w:rsidRPr="009926FC">
        <w:rPr>
          <w:rFonts w:ascii="Book Antiqua" w:hAnsi="Book Antiqua"/>
        </w:rPr>
        <w:t>Providence, RI 02906</w:t>
      </w:r>
      <w:r w:rsidRPr="009926FC">
        <w:rPr>
          <w:rFonts w:ascii="Book Antiqua" w:eastAsia="宋体" w:hAnsi="Book Antiqua"/>
          <w:lang w:eastAsia="zh-CN"/>
        </w:rPr>
        <w:t>, United States</w:t>
      </w:r>
    </w:p>
    <w:p w14:paraId="429546CB" w14:textId="77777777" w:rsidR="00AA4F3C" w:rsidRPr="009926FC" w:rsidRDefault="00AA4F3C" w:rsidP="009926FC">
      <w:pPr>
        <w:spacing w:after="0" w:line="360" w:lineRule="auto"/>
        <w:jc w:val="both"/>
        <w:rPr>
          <w:rFonts w:ascii="Book Antiqua" w:hAnsi="Book Antiqua"/>
        </w:rPr>
      </w:pPr>
    </w:p>
    <w:p w14:paraId="35B379C4" w14:textId="3C21505F" w:rsidR="001B0B46" w:rsidRPr="009926FC" w:rsidRDefault="001B0B46" w:rsidP="009926FC">
      <w:pPr>
        <w:spacing w:after="0" w:line="360" w:lineRule="auto"/>
        <w:jc w:val="both"/>
        <w:rPr>
          <w:rFonts w:ascii="Book Antiqua" w:eastAsia="宋体" w:hAnsi="Book Antiqua"/>
          <w:lang w:eastAsia="zh-CN"/>
        </w:rPr>
      </w:pPr>
      <w:r w:rsidRPr="009926FC">
        <w:rPr>
          <w:rFonts w:ascii="Book Antiqua" w:hAnsi="Book Antiqua"/>
          <w:b/>
        </w:rPr>
        <w:t>Author contributions:</w:t>
      </w:r>
      <w:r w:rsidRPr="009926FC">
        <w:rPr>
          <w:rFonts w:ascii="Book Antiqua" w:eastAsia="宋体" w:hAnsi="Book Antiqua"/>
          <w:b/>
          <w:lang w:eastAsia="zh-CN"/>
        </w:rPr>
        <w:t xml:space="preserve"> </w:t>
      </w:r>
      <w:r w:rsidRPr="009926FC">
        <w:rPr>
          <w:rFonts w:ascii="Book Antiqua" w:hAnsi="Book Antiqua"/>
        </w:rPr>
        <w:t>Ha AY contributed to the study conception and design, the acquisition, analysis, and interpretation of data, and the drafting of the manuscript</w:t>
      </w:r>
      <w:r w:rsidRPr="009926FC">
        <w:rPr>
          <w:rFonts w:ascii="Book Antiqua" w:eastAsia="宋体" w:hAnsi="Book Antiqua"/>
          <w:lang w:eastAsia="zh-CN"/>
        </w:rPr>
        <w:t>;</w:t>
      </w:r>
      <w:r w:rsidRPr="009926FC">
        <w:rPr>
          <w:rFonts w:ascii="Book Antiqua" w:hAnsi="Book Antiqua"/>
        </w:rPr>
        <w:t xml:space="preserve"> </w:t>
      </w:r>
      <w:proofErr w:type="spellStart"/>
      <w:r w:rsidRPr="009926FC">
        <w:rPr>
          <w:rFonts w:ascii="Book Antiqua" w:hAnsi="Book Antiqua"/>
        </w:rPr>
        <w:t>Shalvoy</w:t>
      </w:r>
      <w:proofErr w:type="spellEnd"/>
      <w:r w:rsidRPr="009926FC">
        <w:rPr>
          <w:rFonts w:ascii="Book Antiqua" w:hAnsi="Book Antiqua"/>
        </w:rPr>
        <w:t xml:space="preserve"> RM contributed to the analysis of interpretation of data and critically revised the manuscript</w:t>
      </w:r>
      <w:r w:rsidRPr="009926FC">
        <w:rPr>
          <w:rFonts w:ascii="Book Antiqua" w:eastAsia="宋体" w:hAnsi="Book Antiqua"/>
          <w:lang w:eastAsia="zh-CN"/>
        </w:rPr>
        <w:t>;</w:t>
      </w:r>
      <w:r w:rsidRPr="009926FC">
        <w:rPr>
          <w:rFonts w:ascii="Book Antiqua" w:hAnsi="Book Antiqua"/>
        </w:rPr>
        <w:t xml:space="preserve"> </w:t>
      </w:r>
      <w:proofErr w:type="spellStart"/>
      <w:r w:rsidRPr="009926FC">
        <w:rPr>
          <w:rFonts w:ascii="Book Antiqua" w:hAnsi="Book Antiqua"/>
        </w:rPr>
        <w:t>Voisinet</w:t>
      </w:r>
      <w:proofErr w:type="spellEnd"/>
      <w:r w:rsidRPr="009926FC">
        <w:rPr>
          <w:rFonts w:ascii="Book Antiqua" w:hAnsi="Book Antiqua"/>
        </w:rPr>
        <w:t xml:space="preserve"> A and Racine J contributed to the acquisition and analysis of data</w:t>
      </w:r>
      <w:r w:rsidRPr="009926FC">
        <w:rPr>
          <w:rFonts w:ascii="Book Antiqua" w:eastAsia="宋体" w:hAnsi="Book Antiqua"/>
          <w:lang w:eastAsia="zh-CN"/>
        </w:rPr>
        <w:t>;</w:t>
      </w:r>
      <w:r w:rsidRPr="009926FC">
        <w:rPr>
          <w:rFonts w:ascii="Book Antiqua" w:hAnsi="Book Antiqua"/>
        </w:rPr>
        <w:t xml:space="preserve"> Aaron RK contributed to the study conception and design, the acquisition, analysis, and interpretation of data, the drafting of the manuscript, as well as the critical revision of the manuscript.</w:t>
      </w:r>
    </w:p>
    <w:p w14:paraId="084B0045" w14:textId="77777777" w:rsidR="00356DD8" w:rsidRPr="009926FC" w:rsidRDefault="00356DD8" w:rsidP="009926FC">
      <w:pPr>
        <w:spacing w:after="0" w:line="360" w:lineRule="auto"/>
        <w:jc w:val="both"/>
        <w:rPr>
          <w:rFonts w:ascii="Book Antiqua" w:eastAsia="宋体" w:hAnsi="Book Antiqua"/>
          <w:lang w:eastAsia="zh-CN"/>
        </w:rPr>
      </w:pPr>
    </w:p>
    <w:p w14:paraId="42F5C49A" w14:textId="77777777" w:rsidR="00356DD8" w:rsidRPr="009926FC" w:rsidRDefault="00356DD8" w:rsidP="009926FC">
      <w:pPr>
        <w:spacing w:after="0" w:line="360" w:lineRule="auto"/>
        <w:jc w:val="both"/>
        <w:rPr>
          <w:rFonts w:ascii="Book Antiqua" w:hAnsi="Book Antiqua"/>
        </w:rPr>
      </w:pPr>
      <w:r w:rsidRPr="009926FC">
        <w:rPr>
          <w:rFonts w:ascii="Book Antiqua" w:hAnsi="Book Antiqua" w:cs="TimesNewRomanPS-BoldItalicMT"/>
          <w:b/>
          <w:bCs/>
          <w:iCs/>
          <w:color w:val="000000"/>
        </w:rPr>
        <w:t>Conflict-of-interest</w:t>
      </w:r>
      <w:r w:rsidRPr="009926FC">
        <w:rPr>
          <w:rFonts w:ascii="Book Antiqua" w:hAnsi="Book Antiqua"/>
        </w:rPr>
        <w:t xml:space="preserve"> </w:t>
      </w:r>
      <w:r w:rsidRPr="009926FC">
        <w:rPr>
          <w:rFonts w:ascii="Book Antiqua" w:hAnsi="Book Antiqua" w:cs="TimesNewRomanPS-BoldItalicMT"/>
          <w:b/>
          <w:bCs/>
          <w:iCs/>
          <w:color w:val="000000"/>
        </w:rPr>
        <w:t xml:space="preserve">statement: </w:t>
      </w:r>
      <w:r w:rsidRPr="009926FC">
        <w:rPr>
          <w:rFonts w:ascii="Book Antiqua" w:hAnsi="Book Antiqua"/>
        </w:rPr>
        <w:t>The authors have no conflict of interest to disclose.</w:t>
      </w:r>
    </w:p>
    <w:p w14:paraId="77BC56DD" w14:textId="77777777" w:rsidR="00356DD8" w:rsidRPr="009926FC" w:rsidRDefault="00356DD8" w:rsidP="009926FC">
      <w:pPr>
        <w:spacing w:after="0" w:line="360" w:lineRule="auto"/>
        <w:jc w:val="both"/>
        <w:rPr>
          <w:rFonts w:ascii="Book Antiqua" w:eastAsia="宋体" w:hAnsi="Book Antiqua" w:cs="Garamond"/>
          <w:color w:val="000000"/>
          <w:lang w:eastAsia="zh-CN"/>
        </w:rPr>
      </w:pPr>
    </w:p>
    <w:p w14:paraId="0F5D45CA" w14:textId="77777777" w:rsidR="00356DD8" w:rsidRPr="009926FC" w:rsidRDefault="00356DD8" w:rsidP="009926FC">
      <w:pPr>
        <w:spacing w:after="0" w:line="360" w:lineRule="auto"/>
        <w:jc w:val="both"/>
        <w:rPr>
          <w:rFonts w:ascii="Book Antiqua" w:hAnsi="Book Antiqua"/>
        </w:rPr>
      </w:pPr>
      <w:bookmarkStart w:id="0" w:name="OLE_LINK507"/>
      <w:bookmarkStart w:id="1" w:name="OLE_LINK506"/>
      <w:bookmarkStart w:id="2" w:name="OLE_LINK496"/>
      <w:bookmarkStart w:id="3" w:name="OLE_LINK479"/>
      <w:r w:rsidRPr="009926FC">
        <w:rPr>
          <w:rFonts w:ascii="Book Antiqua" w:hAnsi="Book Antiqua"/>
          <w:b/>
        </w:rPr>
        <w:t xml:space="preserve">Open-Access: </w:t>
      </w:r>
      <w:r w:rsidRPr="009926FC">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9926FC">
        <w:rPr>
          <w:rFonts w:ascii="Book Antiqua" w:hAnsi="Book Antiqua"/>
        </w:rPr>
        <w:lastRenderedPageBreak/>
        <w:t xml:space="preserve">provided the original work is properly cited and the use is non-commercial. See: </w:t>
      </w:r>
      <w:hyperlink r:id="rId8" w:history="1">
        <w:r w:rsidRPr="009926FC">
          <w:rPr>
            <w:rStyle w:val="Hyperlink"/>
            <w:rFonts w:ascii="Book Antiqua" w:hAnsi="Book Antiqua"/>
            <w:color w:val="auto"/>
            <w:u w:val="none"/>
          </w:rPr>
          <w:t>http://creativecommons.org/licenses/by-nc/4.0/</w:t>
        </w:r>
      </w:hyperlink>
      <w:bookmarkEnd w:id="0"/>
      <w:bookmarkEnd w:id="1"/>
      <w:bookmarkEnd w:id="2"/>
      <w:bookmarkEnd w:id="3"/>
    </w:p>
    <w:p w14:paraId="3A223A70" w14:textId="50A5E4E8" w:rsidR="00AA4F3C" w:rsidRPr="009926FC" w:rsidRDefault="00AA4F3C" w:rsidP="009926FC">
      <w:pPr>
        <w:spacing w:after="0" w:line="360" w:lineRule="auto"/>
        <w:jc w:val="both"/>
        <w:rPr>
          <w:rFonts w:ascii="Book Antiqua" w:eastAsia="宋体" w:hAnsi="Book Antiqua"/>
          <w:lang w:eastAsia="zh-CN"/>
        </w:rPr>
      </w:pPr>
    </w:p>
    <w:p w14:paraId="6E8BDE35" w14:textId="06D89A4F" w:rsidR="001B0B46" w:rsidRPr="009926FC" w:rsidRDefault="001B0B46" w:rsidP="009926FC">
      <w:pPr>
        <w:spacing w:after="0" w:line="360" w:lineRule="auto"/>
        <w:jc w:val="both"/>
        <w:rPr>
          <w:rFonts w:ascii="Book Antiqua" w:hAnsi="Book Antiqua"/>
        </w:rPr>
      </w:pPr>
      <w:r w:rsidRPr="009926FC">
        <w:rPr>
          <w:rFonts w:ascii="Book Antiqua" w:hAnsi="Book Antiqua"/>
          <w:b/>
        </w:rPr>
        <w:t>Correspondence to:</w:t>
      </w:r>
      <w:r w:rsidRPr="009926FC">
        <w:rPr>
          <w:rFonts w:ascii="Book Antiqua" w:eastAsia="宋体" w:hAnsi="Book Antiqua"/>
          <w:b/>
          <w:lang w:eastAsia="zh-CN"/>
        </w:rPr>
        <w:t xml:space="preserve"> </w:t>
      </w:r>
      <w:r w:rsidRPr="009926FC">
        <w:rPr>
          <w:rFonts w:ascii="Book Antiqua" w:hAnsi="Book Antiqua"/>
          <w:b/>
        </w:rPr>
        <w:t>Roy K</w:t>
      </w:r>
      <w:r w:rsidR="00AA4F3C" w:rsidRPr="009926FC">
        <w:rPr>
          <w:rFonts w:ascii="Book Antiqua" w:hAnsi="Book Antiqua"/>
          <w:b/>
        </w:rPr>
        <w:t xml:space="preserve"> Aaron, MD</w:t>
      </w:r>
      <w:r w:rsidRPr="009926FC">
        <w:rPr>
          <w:rFonts w:ascii="Book Antiqua" w:eastAsia="宋体" w:hAnsi="Book Antiqua"/>
          <w:b/>
          <w:lang w:eastAsia="zh-CN"/>
        </w:rPr>
        <w:t xml:space="preserve">, </w:t>
      </w:r>
      <w:r w:rsidR="006E3DB9" w:rsidRPr="009926FC">
        <w:rPr>
          <w:rFonts w:ascii="Book Antiqua" w:hAnsi="Book Antiqua"/>
          <w:b/>
        </w:rPr>
        <w:t>Professor</w:t>
      </w:r>
      <w:r w:rsidRPr="009926FC">
        <w:rPr>
          <w:rFonts w:ascii="Book Antiqua" w:eastAsia="宋体" w:hAnsi="Book Antiqua"/>
          <w:b/>
          <w:lang w:eastAsia="zh-CN"/>
        </w:rPr>
        <w:t xml:space="preserve">, </w:t>
      </w:r>
      <w:r w:rsidR="006E3DB9" w:rsidRPr="009926FC">
        <w:rPr>
          <w:rFonts w:ascii="Book Antiqua" w:hAnsi="Book Antiqua"/>
        </w:rPr>
        <w:t xml:space="preserve">Department of </w:t>
      </w:r>
      <w:proofErr w:type="spellStart"/>
      <w:r w:rsidR="006E3DB9" w:rsidRPr="009926FC">
        <w:rPr>
          <w:rFonts w:ascii="Book Antiqua" w:hAnsi="Book Antiqua"/>
        </w:rPr>
        <w:t>Orthopaedic</w:t>
      </w:r>
      <w:proofErr w:type="spellEnd"/>
      <w:r w:rsidR="006E3DB9" w:rsidRPr="009926FC">
        <w:rPr>
          <w:rFonts w:ascii="Book Antiqua" w:hAnsi="Book Antiqua"/>
        </w:rPr>
        <w:t xml:space="preserve"> Surgery, Warren Alpert Medical School of Brown University</w:t>
      </w:r>
      <w:r w:rsidRPr="009926FC">
        <w:rPr>
          <w:rFonts w:ascii="Book Antiqua" w:eastAsia="宋体" w:hAnsi="Book Antiqua"/>
          <w:lang w:eastAsia="zh-CN"/>
        </w:rPr>
        <w:t xml:space="preserve">, </w:t>
      </w:r>
      <w:r w:rsidR="00AA4F3C" w:rsidRPr="009926FC">
        <w:rPr>
          <w:rFonts w:ascii="Book Antiqua" w:hAnsi="Book Antiqua"/>
        </w:rPr>
        <w:t>100 Butler Drive</w:t>
      </w:r>
      <w:r w:rsidRPr="009926FC">
        <w:rPr>
          <w:rFonts w:ascii="Book Antiqua" w:eastAsia="宋体" w:hAnsi="Book Antiqua"/>
          <w:lang w:eastAsia="zh-CN"/>
        </w:rPr>
        <w:t xml:space="preserve">, </w:t>
      </w:r>
      <w:r w:rsidR="00AA4F3C" w:rsidRPr="009926FC">
        <w:rPr>
          <w:rFonts w:ascii="Book Antiqua" w:hAnsi="Book Antiqua"/>
        </w:rPr>
        <w:t>Providence, RI 02906</w:t>
      </w:r>
      <w:r w:rsidRPr="009926FC">
        <w:rPr>
          <w:rFonts w:ascii="Book Antiqua" w:eastAsia="宋体" w:hAnsi="Book Antiqua"/>
          <w:lang w:eastAsia="zh-CN"/>
        </w:rPr>
        <w:t>, United States.</w:t>
      </w:r>
      <w:r w:rsidRPr="009926FC">
        <w:rPr>
          <w:rFonts w:ascii="Book Antiqua" w:hAnsi="Book Antiqua"/>
        </w:rPr>
        <w:t xml:space="preserve"> </w:t>
      </w:r>
      <w:hyperlink r:id="rId9" w:history="1">
        <w:r w:rsidRPr="009926FC">
          <w:rPr>
            <w:rStyle w:val="Hyperlink"/>
            <w:rFonts w:ascii="Book Antiqua" w:hAnsi="Book Antiqua"/>
            <w:color w:val="auto"/>
            <w:u w:val="none"/>
          </w:rPr>
          <w:t>roy_aaron@brown.edu</w:t>
        </w:r>
      </w:hyperlink>
    </w:p>
    <w:p w14:paraId="49C226AA" w14:textId="4B526B43" w:rsidR="00AA4F3C" w:rsidRPr="009926FC" w:rsidRDefault="001B0B46" w:rsidP="009926FC">
      <w:pPr>
        <w:spacing w:after="0" w:line="360" w:lineRule="auto"/>
        <w:jc w:val="both"/>
        <w:rPr>
          <w:rFonts w:ascii="Book Antiqua" w:eastAsia="宋体" w:hAnsi="Book Antiqua"/>
          <w:b/>
          <w:lang w:eastAsia="zh-CN"/>
        </w:rPr>
      </w:pPr>
      <w:r w:rsidRPr="009926FC">
        <w:rPr>
          <w:rFonts w:ascii="Book Antiqua" w:hAnsi="Book Antiqua"/>
          <w:b/>
        </w:rPr>
        <w:t>Telephone:</w:t>
      </w:r>
      <w:r w:rsidRPr="009926FC">
        <w:rPr>
          <w:rFonts w:ascii="Book Antiqua" w:eastAsia="宋体" w:hAnsi="Book Antiqua"/>
          <w:b/>
          <w:lang w:eastAsia="zh-CN"/>
        </w:rPr>
        <w:t xml:space="preserve"> </w:t>
      </w:r>
      <w:r w:rsidRPr="009E4E0D">
        <w:rPr>
          <w:rFonts w:ascii="Book Antiqua" w:eastAsia="宋体" w:hAnsi="Book Antiqua"/>
          <w:lang w:eastAsia="zh-CN"/>
        </w:rPr>
        <w:t>+1-</w:t>
      </w:r>
      <w:r w:rsidRPr="009926FC">
        <w:rPr>
          <w:rFonts w:ascii="Book Antiqua" w:hAnsi="Book Antiqua"/>
        </w:rPr>
        <w:t>401-861</w:t>
      </w:r>
      <w:r w:rsidR="00AA4F3C" w:rsidRPr="009926FC">
        <w:rPr>
          <w:rFonts w:ascii="Book Antiqua" w:hAnsi="Book Antiqua"/>
        </w:rPr>
        <w:t>5832</w:t>
      </w:r>
    </w:p>
    <w:p w14:paraId="0D75EFE2" w14:textId="77777777" w:rsidR="00BC23C0" w:rsidRPr="009926FC" w:rsidRDefault="00BC23C0" w:rsidP="009926FC">
      <w:pPr>
        <w:spacing w:after="0" w:line="360" w:lineRule="auto"/>
        <w:jc w:val="both"/>
        <w:rPr>
          <w:rFonts w:ascii="Book Antiqua" w:eastAsia="宋体" w:hAnsi="Book Antiqua"/>
          <w:b/>
          <w:lang w:eastAsia="zh-CN"/>
        </w:rPr>
      </w:pPr>
    </w:p>
    <w:p w14:paraId="780DBF37" w14:textId="54514939" w:rsidR="00356DD8" w:rsidRPr="009926FC" w:rsidRDefault="00356DD8" w:rsidP="009926FC">
      <w:pPr>
        <w:spacing w:after="0" w:line="360" w:lineRule="auto"/>
        <w:jc w:val="both"/>
        <w:rPr>
          <w:rFonts w:ascii="Book Antiqua" w:hAnsi="Book Antiqua"/>
          <w:b/>
        </w:rPr>
      </w:pPr>
      <w:r w:rsidRPr="009926FC">
        <w:rPr>
          <w:rFonts w:ascii="Book Antiqua" w:hAnsi="Book Antiqua"/>
          <w:b/>
        </w:rPr>
        <w:t xml:space="preserve">Received: </w:t>
      </w:r>
      <w:r w:rsidRPr="009926FC">
        <w:rPr>
          <w:rFonts w:ascii="Book Antiqua" w:eastAsia="宋体" w:hAnsi="Book Antiqua"/>
          <w:lang w:eastAsia="zh-CN"/>
        </w:rPr>
        <w:t>June 29, 2015</w:t>
      </w:r>
      <w:r w:rsidR="00961554">
        <w:rPr>
          <w:rFonts w:ascii="Book Antiqua" w:hAnsi="Book Antiqua"/>
        </w:rPr>
        <w:t xml:space="preserve"> </w:t>
      </w:r>
    </w:p>
    <w:p w14:paraId="426DA9F3" w14:textId="766B389C" w:rsidR="00356DD8" w:rsidRPr="009926FC" w:rsidRDefault="00356DD8" w:rsidP="009926FC">
      <w:pPr>
        <w:spacing w:after="0" w:line="360" w:lineRule="auto"/>
        <w:jc w:val="both"/>
        <w:rPr>
          <w:rFonts w:ascii="Book Antiqua" w:eastAsia="宋体" w:hAnsi="Book Antiqua"/>
          <w:b/>
          <w:lang w:eastAsia="zh-CN"/>
        </w:rPr>
      </w:pPr>
      <w:r w:rsidRPr="009926FC">
        <w:rPr>
          <w:rFonts w:ascii="Book Antiqua" w:hAnsi="Book Antiqua"/>
          <w:b/>
        </w:rPr>
        <w:t>Peer-review started:</w:t>
      </w:r>
      <w:r w:rsidRPr="009926FC">
        <w:rPr>
          <w:rFonts w:ascii="Book Antiqua" w:eastAsia="宋体" w:hAnsi="Book Antiqua"/>
          <w:b/>
          <w:lang w:eastAsia="zh-CN"/>
        </w:rPr>
        <w:t xml:space="preserve"> </w:t>
      </w:r>
      <w:r w:rsidRPr="009926FC">
        <w:rPr>
          <w:rFonts w:ascii="Book Antiqua" w:eastAsia="宋体" w:hAnsi="Book Antiqua"/>
          <w:lang w:eastAsia="zh-CN"/>
        </w:rPr>
        <w:t>July 2, 2015</w:t>
      </w:r>
    </w:p>
    <w:p w14:paraId="041DAA9E" w14:textId="0A67A03A" w:rsidR="00356DD8" w:rsidRPr="009926FC" w:rsidRDefault="00356DD8" w:rsidP="009926FC">
      <w:pPr>
        <w:spacing w:after="0" w:line="360" w:lineRule="auto"/>
        <w:jc w:val="both"/>
        <w:rPr>
          <w:rFonts w:ascii="Book Antiqua" w:eastAsia="宋体" w:hAnsi="Book Antiqua"/>
          <w:b/>
          <w:lang w:eastAsia="zh-CN"/>
        </w:rPr>
      </w:pPr>
      <w:r w:rsidRPr="009926FC">
        <w:rPr>
          <w:rFonts w:ascii="Book Antiqua" w:hAnsi="Book Antiqua"/>
          <w:b/>
        </w:rPr>
        <w:t>First decision:</w:t>
      </w:r>
      <w:r w:rsidRPr="009926FC">
        <w:rPr>
          <w:rFonts w:ascii="Book Antiqua" w:eastAsia="宋体" w:hAnsi="Book Antiqua"/>
          <w:b/>
          <w:lang w:eastAsia="zh-CN"/>
        </w:rPr>
        <w:t xml:space="preserve"> </w:t>
      </w:r>
      <w:r w:rsidRPr="009926FC">
        <w:rPr>
          <w:rFonts w:ascii="Book Antiqua" w:eastAsia="宋体" w:hAnsi="Book Antiqua"/>
          <w:lang w:eastAsia="zh-CN"/>
        </w:rPr>
        <w:t>August 25, 2015</w:t>
      </w:r>
    </w:p>
    <w:p w14:paraId="012732FD" w14:textId="447A85BF" w:rsidR="00356DD8" w:rsidRPr="009926FC" w:rsidRDefault="00356DD8" w:rsidP="009926FC">
      <w:pPr>
        <w:spacing w:after="0" w:line="360" w:lineRule="auto"/>
        <w:jc w:val="both"/>
        <w:rPr>
          <w:rFonts w:ascii="Book Antiqua" w:hAnsi="Book Antiqua"/>
          <w:b/>
        </w:rPr>
      </w:pPr>
      <w:r w:rsidRPr="009926FC">
        <w:rPr>
          <w:rFonts w:ascii="Book Antiqua" w:hAnsi="Book Antiqua"/>
          <w:b/>
        </w:rPr>
        <w:t xml:space="preserve">Revised: </w:t>
      </w:r>
      <w:r w:rsidRPr="009926FC">
        <w:rPr>
          <w:rFonts w:ascii="Book Antiqua" w:eastAsia="宋体" w:hAnsi="Book Antiqua"/>
          <w:lang w:eastAsia="zh-CN"/>
        </w:rPr>
        <w:t>January 13, 2016</w:t>
      </w:r>
      <w:r w:rsidRPr="009926FC">
        <w:rPr>
          <w:rFonts w:ascii="Book Antiqua" w:hAnsi="Book Antiqua"/>
        </w:rPr>
        <w:t xml:space="preserve"> </w:t>
      </w:r>
    </w:p>
    <w:p w14:paraId="57DBC13E" w14:textId="1E956B89" w:rsidR="00356DD8" w:rsidRPr="008D616C" w:rsidRDefault="00356DD8" w:rsidP="008D616C">
      <w:pPr>
        <w:rPr>
          <w:rFonts w:ascii="Book Antiqua" w:hAnsi="Book Antiqua"/>
          <w:iCs/>
        </w:rPr>
      </w:pPr>
      <w:r w:rsidRPr="009926FC">
        <w:rPr>
          <w:rFonts w:ascii="Book Antiqua" w:hAnsi="Book Antiqua"/>
          <w:b/>
        </w:rPr>
        <w:t>Accepted:</w:t>
      </w:r>
      <w:r w:rsidR="00961554">
        <w:rPr>
          <w:rFonts w:ascii="Book Antiqua" w:hAnsi="Book Antiqua"/>
          <w:b/>
        </w:rPr>
        <w:t xml:space="preserve"> </w:t>
      </w:r>
      <w:r w:rsidR="008D616C">
        <w:rPr>
          <w:rStyle w:val="Emphasis"/>
        </w:rPr>
        <w:t xml:space="preserve">January </w:t>
      </w:r>
      <w:r w:rsidR="008D616C">
        <w:rPr>
          <w:rStyle w:val="Emphasis"/>
          <w:rFonts w:ascii="宋体" w:hAnsi="宋体" w:cs="宋体" w:hint="eastAsia"/>
        </w:rPr>
        <w:t>27</w:t>
      </w:r>
      <w:r w:rsidR="008D616C" w:rsidRPr="00235CD4">
        <w:rPr>
          <w:rStyle w:val="Emphasis"/>
        </w:rPr>
        <w:t>,</w:t>
      </w:r>
      <w:r w:rsidR="008D616C">
        <w:rPr>
          <w:rStyle w:val="Emphasis"/>
        </w:rPr>
        <w:t xml:space="preserve"> 2016</w:t>
      </w:r>
    </w:p>
    <w:p w14:paraId="24913D3F" w14:textId="72F13D2C" w:rsidR="00356DD8" w:rsidRPr="009926FC" w:rsidRDefault="00356DD8" w:rsidP="009926FC">
      <w:pPr>
        <w:spacing w:after="0" w:line="360" w:lineRule="auto"/>
        <w:jc w:val="both"/>
        <w:rPr>
          <w:rFonts w:ascii="Book Antiqua" w:hAnsi="Book Antiqua"/>
          <w:b/>
        </w:rPr>
      </w:pPr>
      <w:r w:rsidRPr="009926FC">
        <w:rPr>
          <w:rFonts w:ascii="Book Antiqua" w:hAnsi="Book Antiqua"/>
          <w:b/>
        </w:rPr>
        <w:t>Article in press:</w:t>
      </w:r>
      <w:r w:rsidR="00961554">
        <w:rPr>
          <w:rFonts w:ascii="Book Antiqua" w:hAnsi="Book Antiqua"/>
        </w:rPr>
        <w:t xml:space="preserve"> </w:t>
      </w:r>
    </w:p>
    <w:p w14:paraId="058CA25E" w14:textId="72E75108" w:rsidR="004E6B79" w:rsidRPr="009926FC" w:rsidRDefault="00356DD8" w:rsidP="009926FC">
      <w:pPr>
        <w:spacing w:after="0" w:line="360" w:lineRule="auto"/>
        <w:jc w:val="both"/>
        <w:rPr>
          <w:rFonts w:ascii="Book Antiqua" w:hAnsi="Book Antiqua"/>
        </w:rPr>
      </w:pPr>
      <w:r w:rsidRPr="009926FC">
        <w:rPr>
          <w:rFonts w:ascii="Book Antiqua" w:hAnsi="Book Antiqua"/>
          <w:b/>
        </w:rPr>
        <w:t>Published online:</w:t>
      </w:r>
    </w:p>
    <w:p w14:paraId="0B6F7EF3" w14:textId="77777777" w:rsidR="0098662F" w:rsidRPr="009926FC" w:rsidRDefault="0098662F" w:rsidP="009926FC">
      <w:pPr>
        <w:spacing w:after="0" w:line="360" w:lineRule="auto"/>
        <w:jc w:val="both"/>
        <w:rPr>
          <w:rFonts w:ascii="Book Antiqua" w:hAnsi="Book Antiqua"/>
        </w:rPr>
        <w:sectPr w:rsidR="0098662F" w:rsidRPr="009926FC" w:rsidSect="009724F1">
          <w:pgSz w:w="12240" w:h="15840"/>
          <w:pgMar w:top="1440" w:right="1440" w:bottom="1440" w:left="1440" w:header="720" w:footer="720" w:gutter="0"/>
          <w:cols w:space="720"/>
          <w:docGrid w:linePitch="326"/>
        </w:sectPr>
      </w:pPr>
    </w:p>
    <w:p w14:paraId="33F3EF24" w14:textId="21F1F014" w:rsidR="005E1C82" w:rsidRPr="009926FC" w:rsidRDefault="005E1C82" w:rsidP="009926FC">
      <w:pPr>
        <w:spacing w:after="0" w:line="360" w:lineRule="auto"/>
        <w:jc w:val="both"/>
        <w:rPr>
          <w:rFonts w:ascii="Book Antiqua" w:hAnsi="Book Antiqua"/>
          <w:b/>
        </w:rPr>
      </w:pPr>
      <w:r w:rsidRPr="009926FC">
        <w:rPr>
          <w:rFonts w:ascii="Book Antiqua" w:hAnsi="Book Antiqua"/>
          <w:b/>
        </w:rPr>
        <w:lastRenderedPageBreak/>
        <w:t>Abstract</w:t>
      </w:r>
    </w:p>
    <w:p w14:paraId="0D167544" w14:textId="155668E8" w:rsidR="005E1C82" w:rsidRPr="009926FC" w:rsidRDefault="005E1C82" w:rsidP="009926FC">
      <w:pPr>
        <w:spacing w:after="0" w:line="360" w:lineRule="auto"/>
        <w:jc w:val="both"/>
        <w:rPr>
          <w:rFonts w:ascii="Book Antiqua" w:eastAsia="宋体" w:hAnsi="Book Antiqua"/>
          <w:lang w:eastAsia="zh-CN"/>
        </w:rPr>
      </w:pPr>
      <w:r w:rsidRPr="009926FC">
        <w:rPr>
          <w:rFonts w:ascii="Book Antiqua" w:hAnsi="Book Antiqua"/>
        </w:rPr>
        <w:t>The role of arthroscopic partial meniscectomy (APM) in reducing pain and improving function in patients with meniscal tears remains controversial.</w:t>
      </w:r>
      <w:r w:rsidR="00961554">
        <w:rPr>
          <w:rFonts w:ascii="Book Antiqua" w:hAnsi="Book Antiqua"/>
        </w:rPr>
        <w:t xml:space="preserve"> </w:t>
      </w:r>
      <w:r w:rsidRPr="009926FC">
        <w:rPr>
          <w:rFonts w:ascii="Book Antiqua" w:hAnsi="Book Antiqua"/>
        </w:rPr>
        <w:t xml:space="preserve">Five recent high-quality randomized controlled trials (RCTs) compared non-operative management of meniscal tears to APM, with four showing no difference and </w:t>
      </w:r>
      <w:proofErr w:type="gramStart"/>
      <w:r w:rsidRPr="009926FC">
        <w:rPr>
          <w:rFonts w:ascii="Book Antiqua" w:hAnsi="Book Antiqua"/>
        </w:rPr>
        <w:t>one demonstrating superiority</w:t>
      </w:r>
      <w:proofErr w:type="gramEnd"/>
      <w:r w:rsidRPr="009926FC">
        <w:rPr>
          <w:rFonts w:ascii="Book Antiqua" w:hAnsi="Book Antiqua"/>
        </w:rPr>
        <w:t xml:space="preserve"> of APM.</w:t>
      </w:r>
      <w:r w:rsidR="00961554">
        <w:rPr>
          <w:rFonts w:ascii="Book Antiqua" w:hAnsi="Book Antiqua"/>
        </w:rPr>
        <w:t xml:space="preserve"> </w:t>
      </w:r>
      <w:r w:rsidRPr="009926FC">
        <w:rPr>
          <w:rFonts w:ascii="Book Antiqua" w:hAnsi="Book Antiqua"/>
        </w:rPr>
        <w:t>In this review, we examined the strengths and weaknesses of each of these RCTs, with particular attention to the occurrence of inadvertent biases.</w:t>
      </w:r>
      <w:r w:rsidR="00961554">
        <w:rPr>
          <w:rFonts w:ascii="Book Antiqua" w:hAnsi="Book Antiqua"/>
        </w:rPr>
        <w:t xml:space="preserve"> </w:t>
      </w:r>
      <w:r w:rsidRPr="009926FC">
        <w:rPr>
          <w:rFonts w:ascii="Book Antiqua" w:hAnsi="Book Antiqua"/>
        </w:rPr>
        <w:t>We also completed a quantitative analysis that compares treatment successes in each treatment arm, considering crossovers as treatment failures.</w:t>
      </w:r>
      <w:r w:rsidR="00961554">
        <w:rPr>
          <w:rFonts w:ascii="Book Antiqua" w:hAnsi="Book Antiqua"/>
        </w:rPr>
        <w:t xml:space="preserve"> </w:t>
      </w:r>
      <w:r w:rsidRPr="009926FC">
        <w:rPr>
          <w:rFonts w:ascii="Book Antiqua" w:hAnsi="Book Antiqua"/>
        </w:rPr>
        <w:t>Our analysis revealed that each study was an excellent attempt to compare APM with non-surgical treatment but suffered from selection, performance, detection, and/or transfer biases that reduce confidence in its conclusions.</w:t>
      </w:r>
      <w:r w:rsidR="00961554">
        <w:rPr>
          <w:rFonts w:ascii="Book Antiqua" w:hAnsi="Book Antiqua"/>
        </w:rPr>
        <w:t xml:space="preserve"> </w:t>
      </w:r>
      <w:r w:rsidRPr="009926FC">
        <w:rPr>
          <w:rFonts w:ascii="Book Antiqua" w:hAnsi="Book Antiqua"/>
        </w:rPr>
        <w:t>While the RCT remains the methodological gold standard for establishing treatment efficacy, the use of an RCT design does not in itself ensure internal or exter</w:t>
      </w:r>
      <w:r w:rsidR="00356DD8" w:rsidRPr="009926FC">
        <w:rPr>
          <w:rFonts w:ascii="Book Antiqua" w:hAnsi="Book Antiqua"/>
        </w:rPr>
        <w:t>nal validity.</w:t>
      </w:r>
      <w:r w:rsidRPr="009926FC">
        <w:rPr>
          <w:rFonts w:ascii="Book Antiqua" w:hAnsi="Book Antiqua"/>
        </w:rPr>
        <w:t xml:space="preserve"> Furthermore, under our alternative analysis of treatment successes, two studies had significantly more treatment successes in the APM arm than the non-operative arm although original intention-to-treat analyses showed no difference between these two groups.</w:t>
      </w:r>
      <w:r w:rsidR="00961554">
        <w:rPr>
          <w:rFonts w:ascii="Book Antiqua" w:hAnsi="Book Antiqua"/>
        </w:rPr>
        <w:t xml:space="preserve"> </w:t>
      </w:r>
      <w:r w:rsidRPr="009926FC">
        <w:rPr>
          <w:rFonts w:ascii="Book Antiqua" w:hAnsi="Book Antiqua"/>
        </w:rPr>
        <w:t>Crossovers remain an important problem in surgical trials with no perfect analytical solution.</w:t>
      </w:r>
      <w:r w:rsidR="00961554">
        <w:rPr>
          <w:rFonts w:ascii="Book Antiqua" w:hAnsi="Book Antiqua"/>
        </w:rPr>
        <w:t xml:space="preserve"> </w:t>
      </w:r>
      <w:r w:rsidRPr="009926FC">
        <w:rPr>
          <w:rFonts w:ascii="Book Antiqua" w:hAnsi="Book Antiqua"/>
        </w:rPr>
        <w:t>With the studies available at present, no conclusion can be drawn concerning the optimum treatment modality for meniscal tears.</w:t>
      </w:r>
      <w:r w:rsidR="00961554">
        <w:rPr>
          <w:rFonts w:ascii="Book Antiqua" w:hAnsi="Book Antiqua"/>
        </w:rPr>
        <w:t xml:space="preserve"> </w:t>
      </w:r>
      <w:r w:rsidRPr="009926FC">
        <w:rPr>
          <w:rFonts w:ascii="Book Antiqua" w:hAnsi="Book Antiqua"/>
        </w:rPr>
        <w:t>Further work that minimizes significant biases and crossovers and incorporates sub-group and cost-benefit analyses may clarify therapeutic indications.</w:t>
      </w:r>
    </w:p>
    <w:p w14:paraId="078CBC3F" w14:textId="77777777" w:rsidR="00356DD8" w:rsidRPr="009926FC" w:rsidRDefault="00356DD8" w:rsidP="009926FC">
      <w:pPr>
        <w:spacing w:after="0" w:line="360" w:lineRule="auto"/>
        <w:jc w:val="both"/>
        <w:rPr>
          <w:rFonts w:ascii="Book Antiqua" w:eastAsia="宋体" w:hAnsi="Book Antiqua"/>
          <w:lang w:eastAsia="zh-CN"/>
        </w:rPr>
      </w:pPr>
    </w:p>
    <w:p w14:paraId="05D2AD39" w14:textId="3D1E5F48" w:rsidR="00211B96" w:rsidRPr="009926FC" w:rsidRDefault="00211B96" w:rsidP="009926FC">
      <w:pPr>
        <w:spacing w:after="0" w:line="360" w:lineRule="auto"/>
        <w:jc w:val="both"/>
        <w:rPr>
          <w:rFonts w:ascii="Book Antiqua" w:hAnsi="Book Antiqua"/>
        </w:rPr>
      </w:pPr>
      <w:r w:rsidRPr="009926FC">
        <w:rPr>
          <w:rFonts w:ascii="Book Antiqua" w:hAnsi="Book Antiqua"/>
          <w:b/>
        </w:rPr>
        <w:t>Key</w:t>
      </w:r>
      <w:r w:rsidR="00356DD8" w:rsidRPr="009926FC">
        <w:rPr>
          <w:rFonts w:ascii="Book Antiqua" w:eastAsia="宋体" w:hAnsi="Book Antiqua"/>
          <w:b/>
          <w:lang w:eastAsia="zh-CN"/>
        </w:rPr>
        <w:t xml:space="preserve"> </w:t>
      </w:r>
      <w:r w:rsidRPr="009926FC">
        <w:rPr>
          <w:rFonts w:ascii="Book Antiqua" w:hAnsi="Book Antiqua"/>
          <w:b/>
        </w:rPr>
        <w:t>words:</w:t>
      </w:r>
      <w:r w:rsidRPr="009926FC">
        <w:rPr>
          <w:rFonts w:ascii="Book Antiqua" w:hAnsi="Book Antiqua"/>
        </w:rPr>
        <w:t xml:space="preserve"> Arthroscopic partial meniscectomy; Meniscal tear; Knee osteoarthritis; Physical therapy; Randomized controlled trial; Crossover; Bias</w:t>
      </w:r>
    </w:p>
    <w:p w14:paraId="7B018EDD" w14:textId="77777777" w:rsidR="00211B96" w:rsidRPr="009926FC" w:rsidRDefault="00211B96" w:rsidP="009926FC">
      <w:pPr>
        <w:spacing w:after="0" w:line="360" w:lineRule="auto"/>
        <w:jc w:val="both"/>
        <w:rPr>
          <w:rFonts w:ascii="Book Antiqua" w:eastAsia="宋体" w:hAnsi="Book Antiqua"/>
          <w:lang w:eastAsia="zh-CN"/>
        </w:rPr>
      </w:pPr>
    </w:p>
    <w:p w14:paraId="583DA72F" w14:textId="77777777" w:rsidR="00356DD8" w:rsidRPr="009926FC" w:rsidRDefault="00356DD8" w:rsidP="009926FC">
      <w:pPr>
        <w:spacing w:after="0" w:line="360" w:lineRule="auto"/>
        <w:jc w:val="both"/>
        <w:rPr>
          <w:rFonts w:ascii="Book Antiqua" w:hAnsi="Book Antiqua" w:cs="Arial"/>
        </w:rPr>
      </w:pPr>
      <w:proofErr w:type="gramStart"/>
      <w:r w:rsidRPr="009926FC">
        <w:rPr>
          <w:rFonts w:ascii="Book Antiqua" w:hAnsi="Book Antiqua"/>
          <w:b/>
        </w:rPr>
        <w:t xml:space="preserve">© </w:t>
      </w:r>
      <w:r w:rsidRPr="009926FC">
        <w:rPr>
          <w:rFonts w:ascii="Book Antiqua" w:hAnsi="Book Antiqua" w:cs="Arial"/>
          <w:b/>
        </w:rPr>
        <w:t>The Author(s) 2016.</w:t>
      </w:r>
      <w:proofErr w:type="gramEnd"/>
      <w:r w:rsidRPr="009926FC">
        <w:rPr>
          <w:rFonts w:ascii="Book Antiqua" w:hAnsi="Book Antiqua" w:cs="Arial"/>
        </w:rPr>
        <w:t xml:space="preserve"> Published by </w:t>
      </w:r>
      <w:proofErr w:type="spellStart"/>
      <w:r w:rsidRPr="009926FC">
        <w:rPr>
          <w:rFonts w:ascii="Book Antiqua" w:hAnsi="Book Antiqua" w:cs="Arial"/>
        </w:rPr>
        <w:t>Baishideng</w:t>
      </w:r>
      <w:proofErr w:type="spellEnd"/>
      <w:r w:rsidRPr="009926FC">
        <w:rPr>
          <w:rFonts w:ascii="Book Antiqua" w:hAnsi="Book Antiqua" w:cs="Arial"/>
        </w:rPr>
        <w:t xml:space="preserve"> Publishing Group Inc. All rights reserved.</w:t>
      </w:r>
    </w:p>
    <w:p w14:paraId="203E9CFD" w14:textId="77777777" w:rsidR="00BC23C0" w:rsidRPr="009926FC" w:rsidRDefault="00BC23C0" w:rsidP="009926FC">
      <w:pPr>
        <w:spacing w:after="0" w:line="360" w:lineRule="auto"/>
        <w:jc w:val="both"/>
        <w:rPr>
          <w:rFonts w:ascii="Book Antiqua" w:eastAsia="宋体" w:hAnsi="Book Antiqua"/>
          <w:lang w:eastAsia="zh-CN"/>
        </w:rPr>
      </w:pPr>
    </w:p>
    <w:p w14:paraId="40A45B00" w14:textId="1294BB6F" w:rsidR="004E6B79" w:rsidRPr="009926FC" w:rsidRDefault="00BC23C0" w:rsidP="009926FC">
      <w:pPr>
        <w:spacing w:after="0" w:line="360" w:lineRule="auto"/>
        <w:jc w:val="both"/>
        <w:rPr>
          <w:rFonts w:ascii="Book Antiqua" w:eastAsia="Arial Unicode MS" w:hAnsi="Book Antiqua" w:cs="Arial Unicode MS"/>
          <w:b/>
          <w:lang w:eastAsia="zh-CN"/>
        </w:rPr>
      </w:pPr>
      <w:r w:rsidRPr="009926FC">
        <w:rPr>
          <w:rFonts w:ascii="Book Antiqua" w:eastAsia="Arial Unicode MS" w:hAnsi="Book Antiqua" w:cs="Arial Unicode MS"/>
          <w:b/>
        </w:rPr>
        <w:t>C</w:t>
      </w:r>
      <w:r w:rsidR="00356DD8" w:rsidRPr="009926FC">
        <w:rPr>
          <w:rFonts w:ascii="Book Antiqua" w:eastAsia="Arial Unicode MS" w:hAnsi="Book Antiqua" w:cs="Arial Unicode MS"/>
          <w:b/>
        </w:rPr>
        <w:t>ore tip</w:t>
      </w:r>
      <w:r w:rsidR="00356DD8" w:rsidRPr="009926FC">
        <w:rPr>
          <w:rFonts w:ascii="Book Antiqua" w:eastAsia="Arial Unicode MS" w:hAnsi="Book Antiqua" w:cs="Arial Unicode MS"/>
          <w:b/>
          <w:lang w:eastAsia="zh-CN"/>
        </w:rPr>
        <w:t xml:space="preserve">: </w:t>
      </w:r>
      <w:r w:rsidR="004E6B79" w:rsidRPr="009926FC">
        <w:rPr>
          <w:rFonts w:ascii="Book Antiqua" w:eastAsia="Arial Unicode MS" w:hAnsi="Book Antiqua" w:cs="Arial Unicode MS"/>
        </w:rPr>
        <w:t>Despite several recent high-quality randomized controlled trials, the efficacy of arthroscopic partial meniscectomy</w:t>
      </w:r>
      <w:r w:rsidR="003B0945" w:rsidRPr="009926FC">
        <w:rPr>
          <w:rFonts w:ascii="Book Antiqua" w:eastAsia="Arial Unicode MS" w:hAnsi="Book Antiqua" w:cs="Arial Unicode MS"/>
        </w:rPr>
        <w:t xml:space="preserve"> (APM)</w:t>
      </w:r>
      <w:r w:rsidR="004E6B79" w:rsidRPr="009926FC">
        <w:rPr>
          <w:rFonts w:ascii="Book Antiqua" w:eastAsia="Arial Unicode MS" w:hAnsi="Book Antiqua" w:cs="Arial Unicode MS"/>
        </w:rPr>
        <w:t xml:space="preserve"> for meniscal tears remains controversial.</w:t>
      </w:r>
      <w:r w:rsidR="00961554">
        <w:rPr>
          <w:rFonts w:ascii="Book Antiqua" w:eastAsia="Arial Unicode MS" w:hAnsi="Book Antiqua" w:cs="Arial Unicode MS"/>
        </w:rPr>
        <w:t xml:space="preserve"> </w:t>
      </w:r>
      <w:r w:rsidR="004E6B79" w:rsidRPr="009926FC">
        <w:rPr>
          <w:rFonts w:ascii="Book Antiqua" w:eastAsia="Arial Unicode MS" w:hAnsi="Book Antiqua" w:cs="Arial Unicode MS"/>
        </w:rPr>
        <w:t xml:space="preserve">In </w:t>
      </w:r>
      <w:r w:rsidR="004E6B79" w:rsidRPr="009926FC">
        <w:rPr>
          <w:rFonts w:ascii="Book Antiqua" w:eastAsia="Arial Unicode MS" w:hAnsi="Book Antiqua" w:cs="Arial Unicode MS"/>
        </w:rPr>
        <w:lastRenderedPageBreak/>
        <w:t>this review, we analyzed the five most important trials for potential inadvertent biases.</w:t>
      </w:r>
      <w:r w:rsidR="00961554">
        <w:rPr>
          <w:rFonts w:ascii="Book Antiqua" w:eastAsia="Arial Unicode MS" w:hAnsi="Book Antiqua" w:cs="Arial Unicode MS"/>
        </w:rPr>
        <w:t xml:space="preserve"> </w:t>
      </w:r>
      <w:r w:rsidR="004E6B79" w:rsidRPr="009926FC">
        <w:rPr>
          <w:rFonts w:ascii="Book Antiqua" w:eastAsia="Arial Unicode MS" w:hAnsi="Book Antiqua" w:cs="Arial Unicode MS"/>
        </w:rPr>
        <w:t>Each study was found to have some combination of selection, performance, detection, and transfer biases t</w:t>
      </w:r>
      <w:r w:rsidR="009154F2">
        <w:rPr>
          <w:rFonts w:ascii="Book Antiqua" w:eastAsia="Arial Unicode MS" w:hAnsi="Book Antiqua" w:cs="Arial Unicode MS"/>
        </w:rPr>
        <w:t>hat compromise</w:t>
      </w:r>
      <w:r w:rsidR="003B0945" w:rsidRPr="009926FC">
        <w:rPr>
          <w:rFonts w:ascii="Book Antiqua" w:eastAsia="Arial Unicode MS" w:hAnsi="Book Antiqua" w:cs="Arial Unicode MS"/>
        </w:rPr>
        <w:t xml:space="preserve"> its conclusion.</w:t>
      </w:r>
      <w:r w:rsidR="00961554">
        <w:rPr>
          <w:rFonts w:ascii="Book Antiqua" w:eastAsia="Arial Unicode MS" w:hAnsi="Book Antiqua" w:cs="Arial Unicode MS"/>
        </w:rPr>
        <w:t xml:space="preserve"> </w:t>
      </w:r>
      <w:r w:rsidR="003B0945" w:rsidRPr="009926FC">
        <w:rPr>
          <w:rFonts w:ascii="Book Antiqua" w:eastAsia="Arial Unicode MS" w:hAnsi="Book Antiqua" w:cs="Arial Unicode MS"/>
        </w:rPr>
        <w:t>We also completed an alternative analysis of their results that took into account the observed high crossover rates.</w:t>
      </w:r>
      <w:r w:rsidR="00961554">
        <w:rPr>
          <w:rFonts w:ascii="Book Antiqua" w:eastAsia="Arial Unicode MS" w:hAnsi="Book Antiqua" w:cs="Arial Unicode MS"/>
        </w:rPr>
        <w:t xml:space="preserve"> </w:t>
      </w:r>
      <w:r w:rsidR="003B0945" w:rsidRPr="009926FC">
        <w:rPr>
          <w:rFonts w:ascii="Book Antiqua" w:eastAsia="Arial Unicode MS" w:hAnsi="Book Antiqua" w:cs="Arial Unicode MS"/>
        </w:rPr>
        <w:t>This analysis suggested that two studies whose original conclusions showed no superiority of APM may in fact support APM.</w:t>
      </w:r>
    </w:p>
    <w:p w14:paraId="044B1BC8" w14:textId="77777777" w:rsidR="00356DD8" w:rsidRPr="009926FC" w:rsidRDefault="00356DD8" w:rsidP="009926FC">
      <w:pPr>
        <w:spacing w:after="0" w:line="360" w:lineRule="auto"/>
        <w:jc w:val="both"/>
        <w:rPr>
          <w:rFonts w:ascii="Book Antiqua" w:eastAsia="宋体" w:hAnsi="Book Antiqua"/>
          <w:b/>
          <w:lang w:eastAsia="zh-CN"/>
        </w:rPr>
      </w:pPr>
    </w:p>
    <w:p w14:paraId="5DFF0692" w14:textId="4C502697" w:rsidR="00356DD8" w:rsidRPr="009926FC" w:rsidRDefault="00356DD8" w:rsidP="009926FC">
      <w:pPr>
        <w:spacing w:after="0" w:line="360" w:lineRule="auto"/>
        <w:jc w:val="both"/>
        <w:rPr>
          <w:rFonts w:ascii="Book Antiqua" w:eastAsia="宋体" w:hAnsi="Book Antiqua"/>
          <w:lang w:eastAsia="zh-CN"/>
        </w:rPr>
      </w:pPr>
      <w:r w:rsidRPr="009926FC">
        <w:rPr>
          <w:rFonts w:ascii="Book Antiqua" w:hAnsi="Book Antiqua"/>
        </w:rPr>
        <w:t>Ha</w:t>
      </w:r>
      <w:r w:rsidRPr="009926FC">
        <w:rPr>
          <w:rFonts w:ascii="Book Antiqua" w:eastAsia="宋体" w:hAnsi="Book Antiqua"/>
          <w:lang w:eastAsia="zh-CN"/>
        </w:rPr>
        <w:t xml:space="preserve"> AY,</w:t>
      </w:r>
      <w:r w:rsidRPr="009926FC">
        <w:rPr>
          <w:rFonts w:ascii="Book Antiqua" w:hAnsi="Book Antiqua"/>
        </w:rPr>
        <w:t xml:space="preserve"> </w:t>
      </w:r>
      <w:proofErr w:type="spellStart"/>
      <w:r w:rsidRPr="009926FC">
        <w:rPr>
          <w:rFonts w:ascii="Book Antiqua" w:hAnsi="Book Antiqua"/>
        </w:rPr>
        <w:t>Shalvoy</w:t>
      </w:r>
      <w:proofErr w:type="spellEnd"/>
      <w:r w:rsidRPr="009926FC">
        <w:rPr>
          <w:rFonts w:ascii="Book Antiqua" w:eastAsia="宋体" w:hAnsi="Book Antiqua"/>
          <w:lang w:eastAsia="zh-CN"/>
        </w:rPr>
        <w:t xml:space="preserve"> RM</w:t>
      </w:r>
      <w:r w:rsidRPr="009926FC">
        <w:rPr>
          <w:rFonts w:ascii="Book Antiqua" w:hAnsi="Book Antiqua"/>
        </w:rPr>
        <w:t xml:space="preserve">, </w:t>
      </w:r>
      <w:proofErr w:type="spellStart"/>
      <w:r w:rsidRPr="009926FC">
        <w:rPr>
          <w:rFonts w:ascii="Book Antiqua" w:hAnsi="Book Antiqua"/>
        </w:rPr>
        <w:t>Voisinet</w:t>
      </w:r>
      <w:proofErr w:type="spellEnd"/>
      <w:r w:rsidRPr="009926FC">
        <w:rPr>
          <w:rFonts w:ascii="Book Antiqua" w:eastAsia="宋体" w:hAnsi="Book Antiqua"/>
          <w:lang w:eastAsia="zh-CN"/>
        </w:rPr>
        <w:t xml:space="preserve"> A,</w:t>
      </w:r>
      <w:r w:rsidRPr="009926FC">
        <w:rPr>
          <w:rFonts w:ascii="Book Antiqua" w:hAnsi="Book Antiqua"/>
        </w:rPr>
        <w:t xml:space="preserve"> Racine</w:t>
      </w:r>
      <w:r w:rsidRPr="009926FC">
        <w:rPr>
          <w:rFonts w:ascii="Book Antiqua" w:eastAsia="宋体" w:hAnsi="Book Antiqua"/>
          <w:lang w:eastAsia="zh-CN"/>
        </w:rPr>
        <w:t xml:space="preserve"> J</w:t>
      </w:r>
      <w:r w:rsidRPr="009926FC">
        <w:rPr>
          <w:rFonts w:ascii="Book Antiqua" w:hAnsi="Book Antiqua"/>
        </w:rPr>
        <w:t>, Aaron</w:t>
      </w:r>
      <w:r w:rsidRPr="009926FC">
        <w:rPr>
          <w:rFonts w:ascii="Book Antiqua" w:eastAsia="宋体" w:hAnsi="Book Antiqua"/>
          <w:lang w:eastAsia="zh-CN"/>
        </w:rPr>
        <w:t xml:space="preserve"> RK.</w:t>
      </w:r>
      <w:r w:rsidRPr="009926FC">
        <w:rPr>
          <w:rFonts w:ascii="Book Antiqua" w:hAnsi="Book Antiqua"/>
        </w:rPr>
        <w:t xml:space="preserve"> Controversial role of arthroscopic </w:t>
      </w:r>
      <w:proofErr w:type="spellStart"/>
      <w:r w:rsidRPr="009926FC">
        <w:rPr>
          <w:rFonts w:ascii="Book Antiqua" w:hAnsi="Book Antiqua"/>
        </w:rPr>
        <w:t>meniscectomy</w:t>
      </w:r>
      <w:proofErr w:type="spellEnd"/>
      <w:r w:rsidRPr="009926FC">
        <w:rPr>
          <w:rFonts w:ascii="Book Antiqua" w:hAnsi="Book Antiqua"/>
        </w:rPr>
        <w:t xml:space="preserve"> of the knee: A review</w:t>
      </w:r>
      <w:r w:rsidRPr="009926FC">
        <w:rPr>
          <w:rFonts w:ascii="Book Antiqua" w:eastAsia="宋体" w:hAnsi="Book Antiqua"/>
          <w:lang w:eastAsia="zh-CN"/>
        </w:rPr>
        <w:t xml:space="preserve">. </w:t>
      </w:r>
      <w:r w:rsidRPr="009926FC">
        <w:rPr>
          <w:rFonts w:ascii="Book Antiqua" w:hAnsi="Book Antiqua"/>
          <w:i/>
          <w:iCs/>
        </w:rPr>
        <w:t xml:space="preserve">World J </w:t>
      </w:r>
      <w:proofErr w:type="spellStart"/>
      <w:r w:rsidRPr="009926FC">
        <w:rPr>
          <w:rFonts w:ascii="Book Antiqua" w:hAnsi="Book Antiqua"/>
          <w:i/>
          <w:iCs/>
        </w:rPr>
        <w:t>Orthop</w:t>
      </w:r>
      <w:proofErr w:type="spellEnd"/>
      <w:r w:rsidRPr="009926FC">
        <w:rPr>
          <w:rFonts w:ascii="Book Antiqua" w:eastAsia="宋体" w:hAnsi="Book Antiqua"/>
          <w:i/>
          <w:iCs/>
          <w:lang w:eastAsia="zh-CN"/>
        </w:rPr>
        <w:t xml:space="preserve"> </w:t>
      </w:r>
      <w:r w:rsidRPr="009926FC">
        <w:rPr>
          <w:rFonts w:ascii="Book Antiqua" w:eastAsia="宋体" w:hAnsi="Book Antiqua"/>
          <w:iCs/>
          <w:lang w:eastAsia="zh-CN"/>
        </w:rPr>
        <w:t xml:space="preserve">2016; </w:t>
      </w:r>
      <w:proofErr w:type="gramStart"/>
      <w:r w:rsidRPr="009926FC">
        <w:rPr>
          <w:rFonts w:ascii="Book Antiqua" w:eastAsia="宋体" w:hAnsi="Book Antiqua"/>
          <w:iCs/>
          <w:lang w:eastAsia="zh-CN"/>
        </w:rPr>
        <w:t>In</w:t>
      </w:r>
      <w:proofErr w:type="gramEnd"/>
      <w:r w:rsidRPr="009926FC">
        <w:rPr>
          <w:rFonts w:ascii="Book Antiqua" w:eastAsia="宋体" w:hAnsi="Book Antiqua"/>
          <w:iCs/>
          <w:lang w:eastAsia="zh-CN"/>
        </w:rPr>
        <w:t xml:space="preserve"> press</w:t>
      </w:r>
    </w:p>
    <w:p w14:paraId="507574EA" w14:textId="1BD6D6AE" w:rsidR="00356DD8" w:rsidRPr="009926FC" w:rsidRDefault="00356DD8" w:rsidP="009926FC">
      <w:pPr>
        <w:spacing w:after="0" w:line="360" w:lineRule="auto"/>
        <w:jc w:val="both"/>
        <w:rPr>
          <w:rFonts w:ascii="Book Antiqua" w:eastAsia="宋体" w:hAnsi="Book Antiqua"/>
          <w:b/>
          <w:lang w:eastAsia="zh-CN"/>
        </w:rPr>
      </w:pPr>
    </w:p>
    <w:p w14:paraId="5C90FC03" w14:textId="77777777" w:rsidR="00912F00" w:rsidRPr="009926FC" w:rsidRDefault="00912F00" w:rsidP="009926FC">
      <w:pPr>
        <w:spacing w:after="0" w:line="360" w:lineRule="auto"/>
        <w:jc w:val="both"/>
        <w:rPr>
          <w:rFonts w:ascii="Book Antiqua" w:eastAsia="Arial Unicode MS" w:hAnsi="Book Antiqua" w:cs="Arial Unicode MS"/>
        </w:rPr>
      </w:pPr>
    </w:p>
    <w:p w14:paraId="6AEAF829" w14:textId="77777777" w:rsidR="00C31FAA" w:rsidRPr="009926FC" w:rsidRDefault="00C31FAA" w:rsidP="009926FC">
      <w:pPr>
        <w:spacing w:after="0" w:line="360" w:lineRule="auto"/>
        <w:jc w:val="both"/>
        <w:rPr>
          <w:rFonts w:ascii="Book Antiqua" w:eastAsia="宋体" w:hAnsi="Book Antiqua" w:cs="宋体"/>
          <w:b/>
          <w:color w:val="000000" w:themeColor="text1"/>
        </w:rPr>
        <w:sectPr w:rsidR="00C31FAA" w:rsidRPr="009926FC" w:rsidSect="00356DD8">
          <w:pgSz w:w="12240" w:h="15840"/>
          <w:pgMar w:top="1440" w:right="1440" w:bottom="1440" w:left="1440" w:header="720" w:footer="720" w:gutter="0"/>
          <w:cols w:space="720"/>
          <w:docGrid w:linePitch="326"/>
        </w:sectPr>
      </w:pPr>
    </w:p>
    <w:p w14:paraId="0070B1EA" w14:textId="40E85E15" w:rsidR="006F6B20" w:rsidRPr="009926FC" w:rsidRDefault="00125C51" w:rsidP="009926FC">
      <w:pPr>
        <w:spacing w:after="0" w:line="360" w:lineRule="auto"/>
        <w:jc w:val="both"/>
        <w:rPr>
          <w:rFonts w:ascii="Book Antiqua" w:hAnsi="Book Antiqua"/>
        </w:rPr>
      </w:pPr>
      <w:r w:rsidRPr="009926FC">
        <w:rPr>
          <w:rFonts w:ascii="Book Antiqua" w:hAnsi="Book Antiqua"/>
        </w:rPr>
        <w:lastRenderedPageBreak/>
        <w:t>Observational studies, including longitudinal cohort studies, have suggested that arthroscopic partial menis</w:t>
      </w:r>
      <w:r w:rsidR="00426F29" w:rsidRPr="009926FC">
        <w:rPr>
          <w:rFonts w:ascii="Book Antiqua" w:hAnsi="Book Antiqua"/>
        </w:rPr>
        <w:t>c</w:t>
      </w:r>
      <w:r w:rsidRPr="009926FC">
        <w:rPr>
          <w:rFonts w:ascii="Book Antiqua" w:hAnsi="Book Antiqua"/>
        </w:rPr>
        <w:t>ectomy (APM) is an effecti</w:t>
      </w:r>
      <w:r w:rsidR="00D67E2A" w:rsidRPr="009926FC">
        <w:rPr>
          <w:rFonts w:ascii="Book Antiqua" w:hAnsi="Book Antiqua"/>
        </w:rPr>
        <w:t>ve treatment for meniscal tears</w:t>
      </w:r>
      <w:r w:rsidR="00961554" w:rsidRPr="009926FC">
        <w:rPr>
          <w:rFonts w:ascii="Book Antiqua" w:hAnsi="Book Antiqua"/>
        </w:rPr>
        <w:fldChar w:fldCharType="begin">
          <w:fldData xml:space="preserve">PEVuZE5vdGU+PENpdGU+PEF1dGhvcj5BYXJvbjwvQXV0aG9yPjxZZWFyPjIwMDY8L1llYXI+PFJl
Y051bT42PC9SZWNOdW0+PERpc3BsYXlUZXh0PjxzdHlsZSBmYWNlPSJzdXBlcnNjcmlwdCI+WzEt
NV08L3N0eWxlPjwvRGlzcGxheVRleHQ+PHJlY29yZD48cmVjLW51bWJlcj42PC9yZWMtbnVtYmVy
Pjxmb3JlaWduLWtleXM+PGtleSBhcHA9IkVOIiBkYi1pZD0iZnB0emY1ZXB5cmEwOXNld3IwOXhl
MmVtNTB0cHhhOWEwdGZmIiB0aW1lc3RhbXA9IjE0MzU1MjEyMzYiPjY8L2tleT48L2ZvcmVpZ24t
a2V5cz48cmVmLXR5cGUgbmFtZT0iSm91cm5hbCBBcnRpY2xlIj4xNzwvcmVmLXR5cGU+PGNvbnRy
aWJ1dG9ycz48YXV0aG9ycz48YXV0aG9yPkFhcm9uLCBSLiBLLjwvYXV0aG9yPjxhdXRob3I+U2tv
bG5pY2ssIEEuIEguPC9hdXRob3I+PGF1dGhvcj5SZWluZXJ0LCBTLiBFLjwvYXV0aG9yPjxhdXRo
b3I+Q2lvbWJvciwgRC4gTS48L2F1dGhvcj48L2F1dGhvcnM+PC9jb250cmlidXRvcnM+PGF1dGgt
YWRkcmVzcz5EZXBhcnRtZW50IG9mIE9ydGhvcGFlZGljcywgQnJvd24gTWVkaWNhbCBTY2hvb2ws
IDEwMCBCdXRsZXIgRHJpdmUsIFByb3ZpZGVuY2UsIFJJIDAyOTA2LCBVU0EuIHJveV9hYXJvbkBi
cm93bi5lZHU8L2F1dGgtYWRkcmVzcz48dGl0bGVzPjx0aXRsZT5BcnRocm9zY29waWMgZGVicmlk
ZW1lbnQgZm9yIG9zdGVvYXJ0aHJpdGlzIG9mIHRoZSBrbmVlPC90aXRsZT48c2Vjb25kYXJ5LXRp
dGxlPkogQm9uZSBKb2ludCBTdXJnIEFtPC9zZWNvbmRhcnktdGl0bGU+PGFsdC10aXRsZT5UaGUg
Sm91cm5hbCBvZiBib25lIGFuZCBqb2ludCBzdXJnZXJ5LiBBbWVyaWNhbiB2b2x1bWU8L2FsdC10
aXRsZT48L3RpdGxlcz48cGVyaW9kaWNhbD48ZnVsbC10aXRsZT5KIEJvbmUgSm9pbnQgU3VyZyBB
bTwvZnVsbC10aXRsZT48YWJici0xPlRoZSBKb3VybmFsIG9mIGJvbmUgYW5kIGpvaW50IHN1cmdl
cnkuIEFtZXJpY2FuIHZvbHVtZTwvYWJici0xPjwvcGVyaW9kaWNhbD48YWx0LXBlcmlvZGljYWw+
PGZ1bGwtdGl0bGU+SiBCb25lIEpvaW50IFN1cmcgQW08L2Z1bGwtdGl0bGU+PGFiYnItMT5UaGUg
Sm91cm5hbCBvZiBib25lIGFuZCBqb2ludCBzdXJnZXJ5LiBBbWVyaWNhbiB2b2x1bWU8L2FiYnIt
MT48L2FsdC1wZXJpb2RpY2FsPjxwYWdlcz45MzYtNDM8L3BhZ2VzPjx2b2x1bWU+ODg8L3ZvbHVt
ZT48bnVtYmVyPjU8L251bWJlcj48ZWRpdGlvbj4yMDA2LzA1LzAzPC9lZGl0aW9uPjxrZXl3b3Jk
cz48a2V5d29yZD4qQXJ0aHJvc2NvcHk8L2tleXdvcmQ+PGtleXdvcmQ+Q29ob3J0IFN0dWRpZXM8
L2tleXdvcmQ+PGtleXdvcmQ+Q3Jvc3MtU2VjdGlvbmFsIFN0dWRpZXM8L2tleXdvcmQ+PGtleXdv
cmQ+KkRlYnJpZGVtZW50PC9rZXl3b3JkPjxrZXl3b3JkPkZlbWFsZTwva2V5d29yZD48a2V5d29y
ZD5IdW1hbnM8L2tleXdvcmQ+PGtleXdvcmQ+TWFsZTwva2V5d29yZD48a2V5d29yZD5NaWRkbGUg
QWdlZDwva2V5d29yZD48a2V5d29yZD5Pc3Rlb2FydGhyaXRpcywgS25lZS9wYXRob2xvZ3kvcmFk
aW9ncmFwaHkvKnN1cmdlcnk8L2tleXdvcmQ+PGtleXdvcmQ+UGFpbiBNZWFzdXJlbWVudDwva2V5
d29yZD48a2V5d29yZD5SYW5nZSBvZiBNb3Rpb24sIEFydGljdWxhcjwva2V5d29yZD48a2V5d29y
ZD5TZXZlcml0eSBvZiBJbGxuZXNzIEluZGV4PC9rZXl3b3JkPjxrZXl3b3JkPlRyZWF0bWVudCBP
dXRjb21lPC9rZXl3b3JkPjwva2V5d29yZHM+PGRhdGVzPjx5ZWFyPjIwMDY8L3llYXI+PHB1Yi1k
YXRlcz48ZGF0ZT5NYXk8L2RhdGU+PC9wdWItZGF0ZXM+PC9kYXRlcz48aXNibj4wMDIxLTkzNTUg
KFByaW50KTwvaXNibj48YWNjZXNzaW9uLW51bT4xNjY1MTU2NjwvYWNjZXNzaW9uLW51bT48dXJs
cz48L3VybHM+PGVsZWN0cm9uaWMtcmVzb3VyY2UtbnVtPjEwLjIxMDYvamJqcy5kLjAyNjcxPC9l
bGVjdHJvbmljLXJlc291cmNlLW51bT48cmVtb3RlLWRhdGFiYXNlLXByb3ZpZGVyPk5MTTwvcmVt
b3RlLWRhdGFiYXNlLXByb3ZpZGVyPjxsYW5ndWFnZT5lbmc8L2xhbmd1YWdlPjwvcmVjb3JkPjwv
Q2l0ZT48Q2l0ZT48QXV0aG9yPkJ1cmtzPC9BdXRob3I+PFllYXI+MTk5NzwvWWVhcj48UmVjTnVt
PjE8L1JlY051bT48cmVjb3JkPjxyZWMtbnVtYmVyPjE8L3JlYy1udW1iZXI+PGZvcmVpZ24ta2V5
cz48a2V5IGFwcD0iRU4iIGRiLWlkPSJmcHR6ZjVlcHlyYTA5c2V3cjA5eGUyZW01MHRweGE5YTB0
ZmYiIHRpbWVzdGFtcD0iMTQzNTUxOTc2MCI+MTwva2V5PjwvZm9yZWlnbi1rZXlzPjxyZWYtdHlw
ZSBuYW1lPSJKb3VybmFsIEFydGljbGUiPjE3PC9yZWYtdHlwZT48Y29udHJpYnV0b3JzPjxhdXRo
b3JzPjxhdXRob3I+QnVya3MsIFIuIFQuPC9hdXRob3I+PGF1dGhvcj5NZXRjYWxmLCBNLiBILjwv
YXV0aG9yPjxhdXRob3I+TWV0Y2FsZiwgUi4gVy48L2F1dGhvcj48L2F1dGhvcnM+PC9jb250cmli
dXRvcnM+PGF1dGgtYWRkcmVzcz5EZXBhcnRtZW50IG9mIE9ydGhvcGFlZGljcywgVW5pdmVyc2l0
eSBvZiBVdGFoLCBTYWx0IExha2UgQ2l0eSA4NDEzMiwgVVNBLjwvYXV0aC1hZGRyZXNzPjx0aXRs
ZXM+PHRpdGxlPkZpZnRlZW4teWVhciBmb2xsb3ctdXAgb2YgYXJ0aHJvc2NvcGljIHBhcnRpYWwg
bWVuaXNjZWN0b215PC90aXRsZT48c2Vjb25kYXJ5LXRpdGxlPkFydGhyb3Njb3B5PC9zZWNvbmRh
cnktdGl0bGU+PGFsdC10aXRsZT5BcnRocm9zY29weSA6IHRoZSBqb3VybmFsIG9mIGFydGhyb3Nj
b3BpYyAmYW1wOyByZWxhdGVkIHN1cmdlcnkgOiBvZmZpY2lhbCBwdWJsaWNhdGlvbiBvZiB0aGUg
QXJ0aHJvc2NvcHkgQXNzb2NpYXRpb24gb2YgTm9ydGggQW1lcmljYSBhbmQgdGhlIEludGVybmF0
aW9uYWwgQXJ0aHJvc2NvcHkgQXNzb2NpYXRpb248L2FsdC10aXRsZT48L3RpdGxlcz48cGVyaW9k
aWNhbD48ZnVsbC10aXRsZT5BcnRocm9zY29weTwvZnVsbC10aXRsZT48YWJici0xPkFydGhyb3Nj
b3B5IDogdGhlIGpvdXJuYWwgb2YgYXJ0aHJvc2NvcGljICZhbXA7IHJlbGF0ZWQgc3VyZ2VyeSA6
IG9mZmljaWFsIHB1YmxpY2F0aW9uIG9mIHRoZSBBcnRocm9zY29weSBBc3NvY2lhdGlvbiBvZiBO
b3J0aCBBbWVyaWNhIGFuZCB0aGUgSW50ZXJuYXRpb25hbCBBcnRocm9zY29weSBBc3NvY2lhdGlv
bjwvYWJici0xPjwvcGVyaW9kaWNhbD48YWx0LXBlcmlvZGljYWw+PGZ1bGwtdGl0bGU+QXJ0aHJv
c2NvcHk8L2Z1bGwtdGl0bGU+PGFiYnItMT5BcnRocm9zY29weSA6IHRoZSBqb3VybmFsIG9mIGFy
dGhyb3Njb3BpYyAmYW1wOyByZWxhdGVkIHN1cmdlcnkgOiBvZmZpY2lhbCBwdWJsaWNhdGlvbiBv
ZiB0aGUgQXJ0aHJvc2NvcHkgQXNzb2NpYXRpb24gb2YgTm9ydGggQW1lcmljYSBhbmQgdGhlIElu
dGVybmF0aW9uYWwgQXJ0aHJvc2NvcHkgQXNzb2NpYXRpb248L2FiYnItMT48L2FsdC1wZXJpb2Rp
Y2FsPjxwYWdlcz42NzMtOTwvcGFnZXM+PHZvbHVtZT4xMzwvdm9sdW1lPjxudW1iZXI+NjwvbnVt
YmVyPjxrZXl3b3Jkcz48a2V5d29yZD5BZHVsdDwva2V5d29yZD48a2V5d29yZD5BZ2UgRmFjdG9y
czwva2V5d29yZD48a2V5d29yZD5BbnRlcmlvciBDcnVjaWF0ZSBMaWdhbWVudC9pbmp1cmllcy9w
aHlzaW9sb2d5L3N1cmdlcnk8L2tleXdvcmQ+PGtleXdvcmQ+KkFydGhyb3Njb3B5PC9rZXl3b3Jk
PjxrZXl3b3JkPkVkZW1hL2V0aW9sb2d5PC9rZXl3b3JkPjxrZXl3b3JkPipFbmRvc2NvcHk8L2tl
eXdvcmQ+PGtleXdvcmQ+RmVtYWxlPC9rZXl3b3JkPjxrZXl3b3JkPkZlbXVyL3JhZGlvZ3JhcGh5
PC9rZXl3b3JkPjxrZXl3b3JkPkZvbGxvdy1VcCBTdHVkaWVzPC9rZXl3b3JkPjxrZXl3b3JkPkh1
bWFuczwva2V5d29yZD48a2V5d29yZD5Kb2ludCBDYXBzdWxlL3JhZGlvZ3JhcGh5PC9rZXl3b3Jk
PjxrZXl3b3JkPkpvaW50IERpc2Vhc2VzL2V0aW9sb2d5PC9rZXl3b3JkPjxrZXl3b3JkPktuZWUg
Sm9pbnQvcGh5c2lvbG9neS9yYWRpb2dyYXBoeTwva2V5d29yZD48a2V5d29yZD5NYWxlPC9rZXl3
b3JkPjxrZXl3b3JkPk1lbmlzY2ksIFRpYmlhbC9yYWRpb2dyYXBoeS8qc3VyZ2VyeTwva2V5d29y
ZD48a2V5d29yZD5Pc3Rlb2FydGhyaXRpcy9ldGlvbG9neTwva2V5d29yZD48a2V5d29yZD5QYXRp
ZW50IFNhdGlzZmFjdGlvbjwva2V5d29yZD48a2V5d29yZD5SYW5nZSBvZiBNb3Rpb24sIEFydGlj
dWxhcjwva2V5d29yZD48a2V5d29yZD5SdXB0dXJlPC9rZXl3b3JkPjxrZXl3b3JkPlNleCBGYWN0
b3JzPC9rZXl3b3JkPjxrZXl3b3JkPlRpYmlhL3JhZGlvZ3JhcGh5PC9rZXl3b3JkPjxrZXl3b3Jk
PlRyZWF0bWVudCBPdXRjb21lPC9rZXl3b3JkPjxrZXl3b3JkPldlaWdodC1CZWFyaW5nPC9rZXl3
b3JkPjwva2V5d29yZHM+PGRhdGVzPjx5ZWFyPjE5OTc8L3llYXI+PHB1Yi1kYXRlcz48ZGF0ZT5E
ZWM8L2RhdGU+PC9wdWItZGF0ZXM+PC9kYXRlcz48aXNibj4wNzQ5LTgwNjMgKFByaW50KSYjeEQ7
MDc0OS04MDYzIChMaW5raW5nKTwvaXNibj48YWNjZXNzaW9uLW51bT45NDQyMzE5PC9hY2Nlc3Np
b24tbnVtPjx1cmxzPjxyZWxhdGVkLXVybHM+PHVybD5odHRwOi8vd3d3Lm5jYmkubmxtLm5paC5n
b3YvcHVibWVkLzk0NDIzMTk8L3VybD48dXJsPmh0dHA6Ly93d3cuYXJ0aHJvc2NvcHlqb3VybmFs
Lm9yZy9hcnRpY2xlL1MwNzQ5LTgwNjMoOTcpOTAwMDAtMS9hYnN0cmFjdDwvdXJsPjwvcmVsYXRl
ZC11cmxzPjwvdXJscz48L3JlY29yZD48L0NpdGU+PENpdGU+PEF1dGhvcj5DaGF0YWluPC9BdXRo
b3I+PFllYXI+MjAwMTwvWWVhcj48UmVjTnVtPjQ8L1JlY051bT48cmVjb3JkPjxyZWMtbnVtYmVy
PjQ8L3JlYy1udW1iZXI+PGZvcmVpZ24ta2V5cz48a2V5IGFwcD0iRU4iIGRiLWlkPSJmcHR6ZjVl
cHlyYTA5c2V3cjA5eGUyZW01MHRweGE5YTB0ZmYiIHRpbWVzdGFtcD0iMTQzNTUyMDg5MSI+NDwv
a2V5PjwvZm9yZWlnbi1rZXlzPjxyZWYtdHlwZSBuYW1lPSJKb3VybmFsIEFydGljbGUiPjE3PC9y
ZWYtdHlwZT48Y29udHJpYnV0b3JzPjxhdXRob3JzPjxhdXRob3I+Q2hhdGFpbiwgRi48L2F1dGhv
cj48YXV0aG9yPlJvYmluc29uLCBBLiBILjwvYXV0aG9yPjxhdXRob3I+QWRlbGVpbmUsIFAuPC9h
dXRob3I+PGF1dGhvcj5DaGFtYmF0LCBQLjwvYXV0aG9yPjxhdXRob3I+TmV5cmV0LCBQLjwvYXV0
aG9yPjwvYXV0aG9ycz48L2NvbnRyaWJ1dG9ycz48YXV0aC1hZGRyZXNzPkRlcGFydG1lbnQgb2Yg
T3J0aG9wYWVkaWNzLCBIIHBpdGFsIGRlIGxhIENyb2l4IFJvdXNzZSwgQ2FsdWlyZSwgRnJhbmNl
LjwvYXV0aC1hZGRyZXNzPjx0aXRsZXM+PHRpdGxlPlRoZSBuYXR1cmFsIGhpc3Rvcnkgb2YgdGhl
IGtuZWUgZm9sbG93aW5nIGFydGhyb3Njb3BpYyBtZWRpYWwgbWVuaXNjZWN0b215PC90aXRsZT48
c2Vjb25kYXJ5LXRpdGxlPktuZWUgU3VyZyBTcG9ydHMgVHJhdW1hdG9sIEFydGhyb3NjPC9zZWNv
bmRhcnktdGl0bGU+PGFsdC10aXRsZT5LbmVlIHN1cmdlcnksIHNwb3J0cyB0cmF1bWF0b2xvZ3ks
IGFydGhyb3Njb3B5IDogb2ZmaWNpYWwgam91cm5hbCBvZiB0aGUgRVNTS0E8L2FsdC10aXRsZT48
L3RpdGxlcz48cGVyaW9kaWNhbD48ZnVsbC10aXRsZT5LbmVlIFN1cmcgU3BvcnRzIFRyYXVtYXRv
bCBBcnRocm9zYzwvZnVsbC10aXRsZT48YWJici0xPktuZWUgc3VyZ2VyeSwgc3BvcnRzIHRyYXVt
YXRvbG9neSwgYXJ0aHJvc2NvcHkgOiBvZmZpY2lhbCBqb3VybmFsIG9mIHRoZSBFU1NLQTwvYWJi
ci0xPjwvcGVyaW9kaWNhbD48YWx0LXBlcmlvZGljYWw+PGZ1bGwtdGl0bGU+S25lZSBTdXJnIFNw
b3J0cyBUcmF1bWF0b2wgQXJ0aHJvc2M8L2Z1bGwtdGl0bGU+PGFiYnItMT5LbmVlIHN1cmdlcnks
IHNwb3J0cyB0cmF1bWF0b2xvZ3ksIGFydGhyb3Njb3B5IDogb2ZmaWNpYWwgam91cm5hbCBvZiB0
aGUgRVNTS0E8L2FiYnItMT48L2FsdC1wZXJpb2RpY2FsPjxwYWdlcz4xNS04PC9wYWdlcz48dm9s
dW1lPjk8L3ZvbHVtZT48bnVtYmVyPjE8L251bWJlcj48ZWRpdGlvbj4yMDAxLzAzLzI4PC9lZGl0
aW9uPjxrZXl3b3Jkcz48a2V5d29yZD5BZG9sZXNjZW50PC9rZXl3b3JkPjxrZXl3b3JkPkFkdWx0
PC9rZXl3b3JkPjxrZXl3b3JkPkFnZSBGYWN0b3JzPC9rZXl3b3JkPjxrZXl3b3JkPkFnZWQ8L2tl
eXdvcmQ+PGtleXdvcmQ+KkFydGhyb3Njb3B5PC9rZXl3b3JkPjxrZXl3b3JkPkNoaWxkPC9rZXl3
b3JkPjxrZXl3b3JkPkZlbWFsZTwva2V5d29yZD48a2V5d29yZD5Gb2xsb3ctVXAgU3R1ZGllczwv
a2V5d29yZD48a2V5d29yZD5IdW1hbnM8L2tleXdvcmQ+PGtleXdvcmQ+S25lZSBJbmp1cmllcy8q
c3VyZ2VyeTwva2V5d29yZD48a2V5d29yZD5NYWxlPC9rZXl3b3JkPjxrZXl3b3JkPk1lbmlzY2ks
IFRpYmlhbC8qaW5qdXJpZXMvcGF0aG9sb2d5LypzdXJnZXJ5PC9rZXl3b3JkPjxrZXl3b3JkPk1p
ZGRsZSBBZ2VkPC9rZXl3b3JkPjxrZXl3b3JkPlBhdGllbnQgU2F0aXNmYWN0aW9uPC9rZXl3b3Jk
PjxrZXl3b3JkPlJhbmdlIG9mIE1vdGlvbiwgQXJ0aWN1bGFyPC9rZXl3b3JkPjxrZXl3b3JkPlJl
dHJvc3BlY3RpdmUgU3R1ZGllczwva2V5d29yZD48a2V5d29yZD5TcG9ydHM8L2tleXdvcmQ+PGtl
eXdvcmQ+VHJlYXRtZW50IE91dGNvbWU8L2tleXdvcmQ+PC9rZXl3b3Jkcz48ZGF0ZXM+PHllYXI+
MjAwMTwveWVhcj48L2RhdGVzPjxpc2JuPjA5NDItMjA1NiAoUHJpbnQpJiN4RDswOTQyLTIwNTY8
L2lzYm4+PGFjY2Vzc2lvbi1udW0+MTEyNjk1Nzg8L2FjY2Vzc2lvbi1udW0+PHVybHM+PC91cmxz
PjxyZW1vdGUtZGF0YWJhc2UtcHJvdmlkZXI+TkxNPC9yZW1vdGUtZGF0YWJhc2UtcHJvdmlkZXI+
PGxhbmd1YWdlPmVuZzwvbGFuZ3VhZ2U+PC9yZWNvcmQ+PC9DaXRlPjxDaXRlPjxBdXRob3I+TWF0
c3VzdWU8L0F1dGhvcj48WWVhcj4xOTk2PC9ZZWFyPjxSZWNOdW0+NTwvUmVjTnVtPjxyZWNvcmQ+
PHJlYy1udW1iZXI+NTwvcmVjLW51bWJlcj48Zm9yZWlnbi1rZXlzPjxrZXkgYXBwPSJFTiIgZGIt
aWQ9ImZwdHpmNWVweXJhMDlzZXdyMDl4ZTJlbTUwdHB4YTlhMHRmZiIgdGltZXN0YW1wPSIxNDM1
NTIxMDA4Ij41PC9rZXk+PC9mb3JlaWduLWtleXM+PHJlZi10eXBlIG5hbWU9IkpvdXJuYWwgQXJ0
aWNsZSI+MTc8L3JlZi10eXBlPjxjb250cmlidXRvcnM+PGF1dGhvcnM+PGF1dGhvcj5NYXRzdXN1
ZSwgWS48L2F1dGhvcj48YXV0aG9yPlRob21zb24sIE4uIEwuPC9hdXRob3I+PC9hdXRob3JzPjwv
Y29udHJpYnV0b3JzPjxhdXRoLWFkZHJlc3M+RGVwYXJ0bWVudCBvZiBPcnRob3BhZWRpYyBTdXJn
ZXJ5LCBLeW90byBVbml2ZXJzaXR5LCBKYXBhbi48L2F1dGgtYWRkcmVzcz48dGl0bGVzPjx0aXRs
ZT5BcnRocm9zY29waWMgcGFydGlhbCBtZWRpYWwgbWVuaXNjZWN0b215IGluIHBhdGllbnRzIG92
ZXIgNDAgeWVhcnMgb2xkOiBhIDUtIHRvIDExLXllYXIgZm9sbG93LXVwIHN0dWR5PC90aXRsZT48
c2Vjb25kYXJ5LXRpdGxlPkFydGhyb3Njb3B5PC9zZWNvbmRhcnktdGl0bGU+PGFsdC10aXRsZT5B
cnRocm9zY29weSA6IHRoZSBqb3VybmFsIG9mIGFydGhyb3Njb3BpYyAmYW1wOyByZWxhdGVkIHN1
cmdlcnkgOiBvZmZpY2lhbCBwdWJsaWNhdGlvbiBvZiB0aGUgQXJ0aHJvc2NvcHkgQXNzb2NpYXRp
b24gb2YgTm9ydGggQW1lcmljYSBhbmQgdGhlIEludGVybmF0aW9uYWwgQXJ0aHJvc2NvcHkgQXNz
b2NpYXRpb248L2FsdC10aXRsZT48L3RpdGxlcz48cGVyaW9kaWNhbD48ZnVsbC10aXRsZT5BcnRo
cm9zY29weTwvZnVsbC10aXRsZT48YWJici0xPkFydGhyb3Njb3B5IDogdGhlIGpvdXJuYWwgb2Yg
YXJ0aHJvc2NvcGljICZhbXA7IHJlbGF0ZWQgc3VyZ2VyeSA6IG9mZmljaWFsIHB1YmxpY2F0aW9u
IG9mIHRoZSBBcnRocm9zY29weSBBc3NvY2lhdGlvbiBvZiBOb3J0aCBBbWVyaWNhIGFuZCB0aGUg
SW50ZXJuYXRpb25hbCBBcnRocm9zY29weSBBc3NvY2lhdGlvbjwvYWJici0xPjwvcGVyaW9kaWNh
bD48YWx0LXBlcmlvZGljYWw+PGZ1bGwtdGl0bGU+QXJ0aHJvc2NvcHk8L2Z1bGwtdGl0bGU+PGFi
YnItMT5BcnRocm9zY29weSA6IHRoZSBqb3VybmFsIG9mIGFydGhyb3Njb3BpYyAmYW1wOyByZWxh
dGVkIHN1cmdlcnkgOiBvZmZpY2lhbCBwdWJsaWNhdGlvbiBvZiB0aGUgQXJ0aHJvc2NvcHkgQXNz
b2NpYXRpb24gb2YgTm9ydGggQW1lcmljYSBhbmQgdGhlIEludGVybmF0aW9uYWwgQXJ0aHJvc2Nv
cHkgQXNzb2NpYXRpb248L2FiYnItMT48L2FsdC1wZXJpb2RpY2FsPjxwYWdlcz4zOS00NDwvcGFn
ZXM+PHZvbHVtZT4xMjwvdm9sdW1lPjxudW1iZXI+MTwvbnVtYmVyPjxlZGl0aW9uPjE5OTYvMDIv
MDE8L2VkaXRpb24+PGtleXdvcmRzPjxrZXl3b3JkPkFkdWx0PC9rZXl3b3JkPjxrZXl3b3JkPkFn
ZWQ8L2tleXdvcmQ+PGtleXdvcmQ+KkFydGhyb3Njb3Blczwva2V5d29yZD48a2V5d29yZD4qRW5k
b3Njb3Blczwva2V5d29yZD48a2V5d29yZD5GZWFzaWJpbGl0eSBTdHVkaWVzPC9rZXl3b3JkPjxr
ZXl3b3JkPkZlbWFsZTwva2V5d29yZD48a2V5d29yZD5Gb2xsb3ctVXAgU3R1ZGllczwva2V5d29y
ZD48a2V5d29yZD5IdW1hbnM8L2tleXdvcmQ+PGtleXdvcmQ+S25lZSBJbmp1cmllcy8qc3VyZ2Vy
eTwva2V5d29yZD48a2V5d29yZD5NYWxlPC9rZXl3b3JkPjxrZXl3b3JkPk1lbmlzY2ksIFRpYmlh
bC8qaW5qdXJpZXMvc3VyZ2VyeTwva2V5d29yZD48a2V5d29yZD5NaWRkbGUgQWdlZDwva2V5d29y
ZD48a2V5d29yZD5Pc3Rlb2FydGhyaXRpcy9ldGlvbG9neS9zdXJnZXJ5PC9rZXl3b3JkPjxrZXl3
b3JkPlBvc3RvcGVyYXRpdmUgQ29tcGxpY2F0aW9ucy8qZXRpb2xvZ3kvc3VyZ2VyeTwva2V5d29y
ZD48a2V5d29yZD5SZW9wZXJhdGlvbjwva2V5d29yZD48a2V5d29yZD5SZXRyb3NwZWN0aXZlIFN0
dWRpZXM8L2tleXdvcmQ+PC9rZXl3b3Jkcz48ZGF0ZXM+PHllYXI+MTk5NjwveWVhcj48cHViLWRh
dGVzPjxkYXRlPkZlYjwvZGF0ZT48L3B1Yi1kYXRlcz48L2RhdGVzPjxpc2JuPjA3NDktODA2MyAo
UHJpbnQpJiN4RDswNzQ5LTgwNjM8L2lzYm4+PGFjY2Vzc2lvbi1udW0+ODgzODcyNzwvYWNjZXNz
aW9uLW51bT48dXJscz48L3VybHM+PHJlbW90ZS1kYXRhYmFzZS1wcm92aWRlcj5OTE08L3JlbW90
ZS1kYXRhYmFzZS1wcm92aWRlcj48bGFuZ3VhZ2U+ZW5nPC9sYW5ndWFnZT48L3JlY29yZD48L0Np
dGU+PENpdGU+PEF1dGhvcj5Sb29zPC9BdXRob3I+PFllYXI+MjAwMDwvWWVhcj48UmVjTnVtPjM8
L1JlY051bT48cmVjb3JkPjxyZWMtbnVtYmVyPjM8L3JlYy1udW1iZXI+PGZvcmVpZ24ta2V5cz48
a2V5IGFwcD0iRU4iIGRiLWlkPSJmcHR6ZjVlcHlyYTA5c2V3cjA5eGUyZW01MHRweGE5YTB0ZmYi
IHRpbWVzdGFtcD0iMTQzNTUyMDQ3MyI+Mzwva2V5PjwvZm9yZWlnbi1rZXlzPjxyZWYtdHlwZSBu
YW1lPSJKb3VybmFsIEFydGljbGUiPjE3PC9yZWYtdHlwZT48Y29udHJpYnV0b3JzPjxhdXRob3Jz
PjxhdXRob3I+Um9vcywgRS4gTS48L2F1dGhvcj48YXV0aG9yPlJvb3MsIEguIFAuPC9hdXRob3I+
PGF1dGhvcj5SeWQsIEwuPC9hdXRob3I+PGF1dGhvcj5Mb2htYW5kZXIsIEwuIFMuPC9hdXRob3I+
PC9hdXRob3JzPjwvY29udHJpYnV0b3JzPjxhdXRoLWFkZHJlc3M+RGVwYXJ0bWVudHMgb2YgUGh5
c2ljYWwgVGhlcmFweSBhbmQgT3J0aG9wYWVkaWNzLCBMdW5kIFVuaXZlcnNpdHksIEx1bmQsIFN3
ZWRlbi4gU0pHOTVFUk9Ac3R1ZGVudDEubHUuc2U8L2F1dGgtYWRkcmVzcz48dGl0bGVzPjx0aXRs
ZT5TdWJzdGFudGlhbCBkaXNhYmlsaXR5IDMgbW9udGhzIGFmdGVyIGFydGhyb3Njb3BpYyBwYXJ0
aWFsIG1lbmlzY2VjdG9teTogQSBwcm9zcGVjdGl2ZSBzdHVkeSBvZiBwYXRpZW50LXJlbGV2YW50
IG91dGNvbWVzPC90aXRsZT48c2Vjb25kYXJ5LXRpdGxlPkFydGhyb3Njb3B5PC9zZWNvbmRhcnkt
dGl0bGU+PGFsdC10aXRsZT5BcnRocm9zY29weSA6IHRoZSBqb3VybmFsIG9mIGFydGhyb3Njb3Bp
YyAmYW1wOyByZWxhdGVkIHN1cmdlcnkgOiBvZmZpY2lhbCBwdWJsaWNhdGlvbiBvZiB0aGUgQXJ0
aHJvc2NvcHkgQXNzb2NpYXRpb24gb2YgTm9ydGggQW1lcmljYSBhbmQgdGhlIEludGVybmF0aW9u
YWwgQXJ0aHJvc2NvcHkgQXNzb2NpYXRpb248L2FsdC10aXRsZT48L3RpdGxlcz48cGVyaW9kaWNh
bD48ZnVsbC10aXRsZT5BcnRocm9zY29weTwvZnVsbC10aXRsZT48YWJici0xPkFydGhyb3Njb3B5
IDogdGhlIGpvdXJuYWwgb2YgYXJ0aHJvc2NvcGljICZhbXA7IHJlbGF0ZWQgc3VyZ2VyeSA6IG9m
ZmljaWFsIHB1YmxpY2F0aW9uIG9mIHRoZSBBcnRocm9zY29weSBBc3NvY2lhdGlvbiBvZiBOb3J0
aCBBbWVyaWNhIGFuZCB0aGUgSW50ZXJuYXRpb25hbCBBcnRocm9zY29weSBBc3NvY2lhdGlvbjwv
YWJici0xPjwvcGVyaW9kaWNhbD48YWx0LXBlcmlvZGljYWw+PGZ1bGwtdGl0bGU+QXJ0aHJvc2Nv
cHk8L2Z1bGwtdGl0bGU+PGFiYnItMT5BcnRocm9zY29weSA6IHRoZSBqb3VybmFsIG9mIGFydGhy
b3Njb3BpYyAmYW1wOyByZWxhdGVkIHN1cmdlcnkgOiBvZmZpY2lhbCBwdWJsaWNhdGlvbiBvZiB0
aGUgQXJ0aHJvc2NvcHkgQXNzb2NpYXRpb24gb2YgTm9ydGggQW1lcmljYSBhbmQgdGhlIEludGVy
bmF0aW9uYWwgQXJ0aHJvc2NvcHkgQXNzb2NpYXRpb248L2FiYnItMT48L2FsdC1wZXJpb2RpY2Fs
PjxwYWdlcz42MTktMjY8L3BhZ2VzPjx2b2x1bWU+MTY8L3ZvbHVtZT48bnVtYmVyPjY8L251bWJl
cj48a2V5d29yZHM+PGtleXdvcmQ+QWR1bHQ8L2tleXdvcmQ+PGtleXdvcmQ+KkRpc2FiaWxpdHkg
RXZhbHVhdGlvbjwva2V5d29yZD48a2V5d29yZD5GZW1hbGU8L2tleXdvcmQ+PGtleXdvcmQ+Rm9s
bG93LVVwIFN0dWRpZXM8L2tleXdvcmQ+PGtleXdvcmQ+SHVtYW5zPC9rZXl3b3JkPjxrZXl3b3Jk
PkxlaXN1cmUgQWN0aXZpdGllczwva2V5d29yZD48a2V5d29yZD5NYWxlPC9rZXl3b3JkPjxrZXl3
b3JkPk1lbmlzY2ksIFRpYmlhbC8qc3VyZ2VyeTwva2V5d29yZD48a2V5d29yZD5NaWRkbGUgQWdl
ZDwva2V5d29yZD48a2V5d29yZD5QYXRpZW50IFNhdGlzZmFjdGlvbjwva2V5d29yZD48a2V5d29y
ZD5Qcm9zcGVjdGl2ZSBTdHVkaWVzPC9rZXl3b3JkPjxrZXl3b3JkPlF1YWxpdHkgb2YgTGlmZTwv
a2V5d29yZD48a2V5d29yZD5RdWVzdGlvbm5haXJlczwva2V5d29yZD48a2V5d29yZD5SZWdyZXNz
aW9uIEFuYWx5c2lzPC9rZXl3b3JkPjxrZXl3b3JkPlN0YXRpc3RpY3MsIE5vbnBhcmFtZXRyaWM8
L2tleXdvcmQ+PGtleXdvcmQ+VHJlYXRtZW50IE91dGNvbWU8L2tleXdvcmQ+PC9rZXl3b3Jkcz48
ZGF0ZXM+PHllYXI+MjAwMDwveWVhcj48cHViLWRhdGVzPjxkYXRlPlNlcDwvZGF0ZT48L3B1Yi1k
YXRlcz48L2RhdGVzPjxpc2JuPjE1MjYtMzIzMSAoRWxlY3Ryb25pYykmI3hEOzA3NDktODA2MyAo
TGlua2luZyk8L2lzYm4+PGFjY2Vzc2lvbi1udW0+MTA5NzYxMjM8L2FjY2Vzc2lvbi1udW0+PHVy
bHM+PHJlbGF0ZWQtdXJscz48dXJsPmh0dHA6Ly93d3cubmNiaS5ubG0ubmloLmdvdi9wdWJtZWQv
MTA5NzYxMjM8L3VybD48dXJsPmh0dHA6Ly9hYy5lbHMtY2RuLmNvbS9TMDc0OTgwNjMwMDEzOTYx
MS8xLXMyLjAtUzA3NDk4MDYzMDAxMzk2MTEtbWFpbi5wZGY/X3RpZD1hZjExZWRhNi0xZGNlLTEx
ZTUtOTJlNy0wMDAwMGFhY2IzNjEmYW1wO2FjZG5hdD0xNDM1NTIxMTA0X2E2NTRkNTU5NjA5NjRk
MWM2M2U2MGE5YjQyMDI0ZjU0PC91cmw+PC9yZWxhdGVkLXVybHM+PC91cmxzPjxlbGVjdHJvbmlj
LXJlc291cmNlLW51bT4xMC4xMDUzL2phcnMuMjAwMC40ODE4PC9lbGVjdHJvbmljLXJlc291cmNl
LW51bT48L3JlY29yZD48L0NpdGU+PC9FbmROb3RlPgB=
</w:fldData>
        </w:fldChar>
      </w:r>
      <w:r w:rsidR="00961554" w:rsidRPr="009926FC">
        <w:rPr>
          <w:rFonts w:ascii="Book Antiqua" w:hAnsi="Book Antiqua"/>
        </w:rPr>
        <w:instrText xml:space="preserve"> ADDIN EN.CITE </w:instrText>
      </w:r>
      <w:r w:rsidR="00961554" w:rsidRPr="009926FC">
        <w:rPr>
          <w:rFonts w:ascii="Book Antiqua" w:hAnsi="Book Antiqua"/>
        </w:rPr>
        <w:fldChar w:fldCharType="begin">
          <w:fldData xml:space="preserve">PEVuZE5vdGU+PENpdGU+PEF1dGhvcj5BYXJvbjwvQXV0aG9yPjxZZWFyPjIwMDY8L1llYXI+PFJl
Y051bT42PC9SZWNOdW0+PERpc3BsYXlUZXh0PjxzdHlsZSBmYWNlPSJzdXBlcnNjcmlwdCI+WzEt
NV08L3N0eWxlPjwvRGlzcGxheVRleHQ+PHJlY29yZD48cmVjLW51bWJlcj42PC9yZWMtbnVtYmVy
Pjxmb3JlaWduLWtleXM+PGtleSBhcHA9IkVOIiBkYi1pZD0iZnB0emY1ZXB5cmEwOXNld3IwOXhl
MmVtNTB0cHhhOWEwdGZmIiB0aW1lc3RhbXA9IjE0MzU1MjEyMzYiPjY8L2tleT48L2ZvcmVpZ24t
a2V5cz48cmVmLXR5cGUgbmFtZT0iSm91cm5hbCBBcnRpY2xlIj4xNzwvcmVmLXR5cGU+PGNvbnRy
aWJ1dG9ycz48YXV0aG9ycz48YXV0aG9yPkFhcm9uLCBSLiBLLjwvYXV0aG9yPjxhdXRob3I+U2tv
bG5pY2ssIEEuIEguPC9hdXRob3I+PGF1dGhvcj5SZWluZXJ0LCBTLiBFLjwvYXV0aG9yPjxhdXRo
b3I+Q2lvbWJvciwgRC4gTS48L2F1dGhvcj48L2F1dGhvcnM+PC9jb250cmlidXRvcnM+PGF1dGgt
YWRkcmVzcz5EZXBhcnRtZW50IG9mIE9ydGhvcGFlZGljcywgQnJvd24gTWVkaWNhbCBTY2hvb2ws
IDEwMCBCdXRsZXIgRHJpdmUsIFByb3ZpZGVuY2UsIFJJIDAyOTA2LCBVU0EuIHJveV9hYXJvbkBi
cm93bi5lZHU8L2F1dGgtYWRkcmVzcz48dGl0bGVzPjx0aXRsZT5BcnRocm9zY29waWMgZGVicmlk
ZW1lbnQgZm9yIG9zdGVvYXJ0aHJpdGlzIG9mIHRoZSBrbmVlPC90aXRsZT48c2Vjb25kYXJ5LXRp
dGxlPkogQm9uZSBKb2ludCBTdXJnIEFtPC9zZWNvbmRhcnktdGl0bGU+PGFsdC10aXRsZT5UaGUg
Sm91cm5hbCBvZiBib25lIGFuZCBqb2ludCBzdXJnZXJ5LiBBbWVyaWNhbiB2b2x1bWU8L2FsdC10
aXRsZT48L3RpdGxlcz48cGVyaW9kaWNhbD48ZnVsbC10aXRsZT5KIEJvbmUgSm9pbnQgU3VyZyBB
bTwvZnVsbC10aXRsZT48YWJici0xPlRoZSBKb3VybmFsIG9mIGJvbmUgYW5kIGpvaW50IHN1cmdl
cnkuIEFtZXJpY2FuIHZvbHVtZTwvYWJici0xPjwvcGVyaW9kaWNhbD48YWx0LXBlcmlvZGljYWw+
PGZ1bGwtdGl0bGU+SiBCb25lIEpvaW50IFN1cmcgQW08L2Z1bGwtdGl0bGU+PGFiYnItMT5UaGUg
Sm91cm5hbCBvZiBib25lIGFuZCBqb2ludCBzdXJnZXJ5LiBBbWVyaWNhbiB2b2x1bWU8L2FiYnIt
MT48L2FsdC1wZXJpb2RpY2FsPjxwYWdlcz45MzYtNDM8L3BhZ2VzPjx2b2x1bWU+ODg8L3ZvbHVt
ZT48bnVtYmVyPjU8L251bWJlcj48ZWRpdGlvbj4yMDA2LzA1LzAzPC9lZGl0aW9uPjxrZXl3b3Jk
cz48a2V5d29yZD4qQXJ0aHJvc2NvcHk8L2tleXdvcmQ+PGtleXdvcmQ+Q29ob3J0IFN0dWRpZXM8
L2tleXdvcmQ+PGtleXdvcmQ+Q3Jvc3MtU2VjdGlvbmFsIFN0dWRpZXM8L2tleXdvcmQ+PGtleXdv
cmQ+KkRlYnJpZGVtZW50PC9rZXl3b3JkPjxrZXl3b3JkPkZlbWFsZTwva2V5d29yZD48a2V5d29y
ZD5IdW1hbnM8L2tleXdvcmQ+PGtleXdvcmQ+TWFsZTwva2V5d29yZD48a2V5d29yZD5NaWRkbGUg
QWdlZDwva2V5d29yZD48a2V5d29yZD5Pc3Rlb2FydGhyaXRpcywgS25lZS9wYXRob2xvZ3kvcmFk
aW9ncmFwaHkvKnN1cmdlcnk8L2tleXdvcmQ+PGtleXdvcmQ+UGFpbiBNZWFzdXJlbWVudDwva2V5
d29yZD48a2V5d29yZD5SYW5nZSBvZiBNb3Rpb24sIEFydGljdWxhcjwva2V5d29yZD48a2V5d29y
ZD5TZXZlcml0eSBvZiBJbGxuZXNzIEluZGV4PC9rZXl3b3JkPjxrZXl3b3JkPlRyZWF0bWVudCBP
dXRjb21lPC9rZXl3b3JkPjwva2V5d29yZHM+PGRhdGVzPjx5ZWFyPjIwMDY8L3llYXI+PHB1Yi1k
YXRlcz48ZGF0ZT5NYXk8L2RhdGU+PC9wdWItZGF0ZXM+PC9kYXRlcz48aXNibj4wMDIxLTkzNTUg
KFByaW50KTwvaXNibj48YWNjZXNzaW9uLW51bT4xNjY1MTU2NjwvYWNjZXNzaW9uLW51bT48dXJs
cz48L3VybHM+PGVsZWN0cm9uaWMtcmVzb3VyY2UtbnVtPjEwLjIxMDYvamJqcy5kLjAyNjcxPC9l
bGVjdHJvbmljLXJlc291cmNlLW51bT48cmVtb3RlLWRhdGFiYXNlLXByb3ZpZGVyPk5MTTwvcmVt
b3RlLWRhdGFiYXNlLXByb3ZpZGVyPjxsYW5ndWFnZT5lbmc8L2xhbmd1YWdlPjwvcmVjb3JkPjwv
Q2l0ZT48Q2l0ZT48QXV0aG9yPkJ1cmtzPC9BdXRob3I+PFllYXI+MTk5NzwvWWVhcj48UmVjTnVt
PjE8L1JlY051bT48cmVjb3JkPjxyZWMtbnVtYmVyPjE8L3JlYy1udW1iZXI+PGZvcmVpZ24ta2V5
cz48a2V5IGFwcD0iRU4iIGRiLWlkPSJmcHR6ZjVlcHlyYTA5c2V3cjA5eGUyZW01MHRweGE5YTB0
ZmYiIHRpbWVzdGFtcD0iMTQzNTUxOTc2MCI+MTwva2V5PjwvZm9yZWlnbi1rZXlzPjxyZWYtdHlw
ZSBuYW1lPSJKb3VybmFsIEFydGljbGUiPjE3PC9yZWYtdHlwZT48Y29udHJpYnV0b3JzPjxhdXRo
b3JzPjxhdXRob3I+QnVya3MsIFIuIFQuPC9hdXRob3I+PGF1dGhvcj5NZXRjYWxmLCBNLiBILjwv
YXV0aG9yPjxhdXRob3I+TWV0Y2FsZiwgUi4gVy48L2F1dGhvcj48L2F1dGhvcnM+PC9jb250cmli
dXRvcnM+PGF1dGgtYWRkcmVzcz5EZXBhcnRtZW50IG9mIE9ydGhvcGFlZGljcywgVW5pdmVyc2l0
eSBvZiBVdGFoLCBTYWx0IExha2UgQ2l0eSA4NDEzMiwgVVNBLjwvYXV0aC1hZGRyZXNzPjx0aXRs
ZXM+PHRpdGxlPkZpZnRlZW4teWVhciBmb2xsb3ctdXAgb2YgYXJ0aHJvc2NvcGljIHBhcnRpYWwg
bWVuaXNjZWN0b215PC90aXRsZT48c2Vjb25kYXJ5LXRpdGxlPkFydGhyb3Njb3B5PC9zZWNvbmRh
cnktdGl0bGU+PGFsdC10aXRsZT5BcnRocm9zY29weSA6IHRoZSBqb3VybmFsIG9mIGFydGhyb3Nj
b3BpYyAmYW1wOyByZWxhdGVkIHN1cmdlcnkgOiBvZmZpY2lhbCBwdWJsaWNhdGlvbiBvZiB0aGUg
QXJ0aHJvc2NvcHkgQXNzb2NpYXRpb24gb2YgTm9ydGggQW1lcmljYSBhbmQgdGhlIEludGVybmF0
aW9uYWwgQXJ0aHJvc2NvcHkgQXNzb2NpYXRpb248L2FsdC10aXRsZT48L3RpdGxlcz48cGVyaW9k
aWNhbD48ZnVsbC10aXRsZT5BcnRocm9zY29weTwvZnVsbC10aXRsZT48YWJici0xPkFydGhyb3Nj
b3B5IDogdGhlIGpvdXJuYWwgb2YgYXJ0aHJvc2NvcGljICZhbXA7IHJlbGF0ZWQgc3VyZ2VyeSA6
IG9mZmljaWFsIHB1YmxpY2F0aW9uIG9mIHRoZSBBcnRocm9zY29weSBBc3NvY2lhdGlvbiBvZiBO
b3J0aCBBbWVyaWNhIGFuZCB0aGUgSW50ZXJuYXRpb25hbCBBcnRocm9zY29weSBBc3NvY2lhdGlv
bjwvYWJici0xPjwvcGVyaW9kaWNhbD48YWx0LXBlcmlvZGljYWw+PGZ1bGwtdGl0bGU+QXJ0aHJv
c2NvcHk8L2Z1bGwtdGl0bGU+PGFiYnItMT5BcnRocm9zY29weSA6IHRoZSBqb3VybmFsIG9mIGFy
dGhyb3Njb3BpYyAmYW1wOyByZWxhdGVkIHN1cmdlcnkgOiBvZmZpY2lhbCBwdWJsaWNhdGlvbiBv
ZiB0aGUgQXJ0aHJvc2NvcHkgQXNzb2NpYXRpb24gb2YgTm9ydGggQW1lcmljYSBhbmQgdGhlIElu
dGVybmF0aW9uYWwgQXJ0aHJvc2NvcHkgQXNzb2NpYXRpb248L2FiYnItMT48L2FsdC1wZXJpb2Rp
Y2FsPjxwYWdlcz42NzMtOTwvcGFnZXM+PHZvbHVtZT4xMzwvdm9sdW1lPjxudW1iZXI+NjwvbnVt
YmVyPjxrZXl3b3Jkcz48a2V5d29yZD5BZHVsdDwva2V5d29yZD48a2V5d29yZD5BZ2UgRmFjdG9y
czwva2V5d29yZD48a2V5d29yZD5BbnRlcmlvciBDcnVjaWF0ZSBMaWdhbWVudC9pbmp1cmllcy9w
aHlzaW9sb2d5L3N1cmdlcnk8L2tleXdvcmQ+PGtleXdvcmQ+KkFydGhyb3Njb3B5PC9rZXl3b3Jk
PjxrZXl3b3JkPkVkZW1hL2V0aW9sb2d5PC9rZXl3b3JkPjxrZXl3b3JkPipFbmRvc2NvcHk8L2tl
eXdvcmQ+PGtleXdvcmQ+RmVtYWxlPC9rZXl3b3JkPjxrZXl3b3JkPkZlbXVyL3JhZGlvZ3JhcGh5
PC9rZXl3b3JkPjxrZXl3b3JkPkZvbGxvdy1VcCBTdHVkaWVzPC9rZXl3b3JkPjxrZXl3b3JkPkh1
bWFuczwva2V5d29yZD48a2V5d29yZD5Kb2ludCBDYXBzdWxlL3JhZGlvZ3JhcGh5PC9rZXl3b3Jk
PjxrZXl3b3JkPkpvaW50IERpc2Vhc2VzL2V0aW9sb2d5PC9rZXl3b3JkPjxrZXl3b3JkPktuZWUg
Sm9pbnQvcGh5c2lvbG9neS9yYWRpb2dyYXBoeTwva2V5d29yZD48a2V5d29yZD5NYWxlPC9rZXl3
b3JkPjxrZXl3b3JkPk1lbmlzY2ksIFRpYmlhbC9yYWRpb2dyYXBoeS8qc3VyZ2VyeTwva2V5d29y
ZD48a2V5d29yZD5Pc3Rlb2FydGhyaXRpcy9ldGlvbG9neTwva2V5d29yZD48a2V5d29yZD5QYXRp
ZW50IFNhdGlzZmFjdGlvbjwva2V5d29yZD48a2V5d29yZD5SYW5nZSBvZiBNb3Rpb24sIEFydGlj
dWxhcjwva2V5d29yZD48a2V5d29yZD5SdXB0dXJlPC9rZXl3b3JkPjxrZXl3b3JkPlNleCBGYWN0
b3JzPC9rZXl3b3JkPjxrZXl3b3JkPlRpYmlhL3JhZGlvZ3JhcGh5PC9rZXl3b3JkPjxrZXl3b3Jk
PlRyZWF0bWVudCBPdXRjb21lPC9rZXl3b3JkPjxrZXl3b3JkPldlaWdodC1CZWFyaW5nPC9rZXl3
b3JkPjwva2V5d29yZHM+PGRhdGVzPjx5ZWFyPjE5OTc8L3llYXI+PHB1Yi1kYXRlcz48ZGF0ZT5E
ZWM8L2RhdGU+PC9wdWItZGF0ZXM+PC9kYXRlcz48aXNibj4wNzQ5LTgwNjMgKFByaW50KSYjeEQ7
MDc0OS04MDYzIChMaW5raW5nKTwvaXNibj48YWNjZXNzaW9uLW51bT45NDQyMzE5PC9hY2Nlc3Np
b24tbnVtPjx1cmxzPjxyZWxhdGVkLXVybHM+PHVybD5odHRwOi8vd3d3Lm5jYmkubmxtLm5paC5n
b3YvcHVibWVkLzk0NDIzMTk8L3VybD48dXJsPmh0dHA6Ly93d3cuYXJ0aHJvc2NvcHlqb3VybmFs
Lm9yZy9hcnRpY2xlL1MwNzQ5LTgwNjMoOTcpOTAwMDAtMS9hYnN0cmFjdDwvdXJsPjwvcmVsYXRl
ZC11cmxzPjwvdXJscz48L3JlY29yZD48L0NpdGU+PENpdGU+PEF1dGhvcj5DaGF0YWluPC9BdXRo
b3I+PFllYXI+MjAwMTwvWWVhcj48UmVjTnVtPjQ8L1JlY051bT48cmVjb3JkPjxyZWMtbnVtYmVy
PjQ8L3JlYy1udW1iZXI+PGZvcmVpZ24ta2V5cz48a2V5IGFwcD0iRU4iIGRiLWlkPSJmcHR6ZjVl
cHlyYTA5c2V3cjA5eGUyZW01MHRweGE5YTB0ZmYiIHRpbWVzdGFtcD0iMTQzNTUyMDg5MSI+NDwv
a2V5PjwvZm9yZWlnbi1rZXlzPjxyZWYtdHlwZSBuYW1lPSJKb3VybmFsIEFydGljbGUiPjE3PC9y
ZWYtdHlwZT48Y29udHJpYnV0b3JzPjxhdXRob3JzPjxhdXRob3I+Q2hhdGFpbiwgRi48L2F1dGhv
cj48YXV0aG9yPlJvYmluc29uLCBBLiBILjwvYXV0aG9yPjxhdXRob3I+QWRlbGVpbmUsIFAuPC9h
dXRob3I+PGF1dGhvcj5DaGFtYmF0LCBQLjwvYXV0aG9yPjxhdXRob3I+TmV5cmV0LCBQLjwvYXV0
aG9yPjwvYXV0aG9ycz48L2NvbnRyaWJ1dG9ycz48YXV0aC1hZGRyZXNzPkRlcGFydG1lbnQgb2Yg
T3J0aG9wYWVkaWNzLCBIIHBpdGFsIGRlIGxhIENyb2l4IFJvdXNzZSwgQ2FsdWlyZSwgRnJhbmNl
LjwvYXV0aC1hZGRyZXNzPjx0aXRsZXM+PHRpdGxlPlRoZSBuYXR1cmFsIGhpc3Rvcnkgb2YgdGhl
IGtuZWUgZm9sbG93aW5nIGFydGhyb3Njb3BpYyBtZWRpYWwgbWVuaXNjZWN0b215PC90aXRsZT48
c2Vjb25kYXJ5LXRpdGxlPktuZWUgU3VyZyBTcG9ydHMgVHJhdW1hdG9sIEFydGhyb3NjPC9zZWNv
bmRhcnktdGl0bGU+PGFsdC10aXRsZT5LbmVlIHN1cmdlcnksIHNwb3J0cyB0cmF1bWF0b2xvZ3ks
IGFydGhyb3Njb3B5IDogb2ZmaWNpYWwgam91cm5hbCBvZiB0aGUgRVNTS0E8L2FsdC10aXRsZT48
L3RpdGxlcz48cGVyaW9kaWNhbD48ZnVsbC10aXRsZT5LbmVlIFN1cmcgU3BvcnRzIFRyYXVtYXRv
bCBBcnRocm9zYzwvZnVsbC10aXRsZT48YWJici0xPktuZWUgc3VyZ2VyeSwgc3BvcnRzIHRyYXVt
YXRvbG9neSwgYXJ0aHJvc2NvcHkgOiBvZmZpY2lhbCBqb3VybmFsIG9mIHRoZSBFU1NLQTwvYWJi
ci0xPjwvcGVyaW9kaWNhbD48YWx0LXBlcmlvZGljYWw+PGZ1bGwtdGl0bGU+S25lZSBTdXJnIFNw
b3J0cyBUcmF1bWF0b2wgQXJ0aHJvc2M8L2Z1bGwtdGl0bGU+PGFiYnItMT5LbmVlIHN1cmdlcnks
IHNwb3J0cyB0cmF1bWF0b2xvZ3ksIGFydGhyb3Njb3B5IDogb2ZmaWNpYWwgam91cm5hbCBvZiB0
aGUgRVNTS0E8L2FiYnItMT48L2FsdC1wZXJpb2RpY2FsPjxwYWdlcz4xNS04PC9wYWdlcz48dm9s
dW1lPjk8L3ZvbHVtZT48bnVtYmVyPjE8L251bWJlcj48ZWRpdGlvbj4yMDAxLzAzLzI4PC9lZGl0
aW9uPjxrZXl3b3Jkcz48a2V5d29yZD5BZG9sZXNjZW50PC9rZXl3b3JkPjxrZXl3b3JkPkFkdWx0
PC9rZXl3b3JkPjxrZXl3b3JkPkFnZSBGYWN0b3JzPC9rZXl3b3JkPjxrZXl3b3JkPkFnZWQ8L2tl
eXdvcmQ+PGtleXdvcmQ+KkFydGhyb3Njb3B5PC9rZXl3b3JkPjxrZXl3b3JkPkNoaWxkPC9rZXl3
b3JkPjxrZXl3b3JkPkZlbWFsZTwva2V5d29yZD48a2V5d29yZD5Gb2xsb3ctVXAgU3R1ZGllczwv
a2V5d29yZD48a2V5d29yZD5IdW1hbnM8L2tleXdvcmQ+PGtleXdvcmQ+S25lZSBJbmp1cmllcy8q
c3VyZ2VyeTwva2V5d29yZD48a2V5d29yZD5NYWxlPC9rZXl3b3JkPjxrZXl3b3JkPk1lbmlzY2ks
IFRpYmlhbC8qaW5qdXJpZXMvcGF0aG9sb2d5LypzdXJnZXJ5PC9rZXl3b3JkPjxrZXl3b3JkPk1p
ZGRsZSBBZ2VkPC9rZXl3b3JkPjxrZXl3b3JkPlBhdGllbnQgU2F0aXNmYWN0aW9uPC9rZXl3b3Jk
PjxrZXl3b3JkPlJhbmdlIG9mIE1vdGlvbiwgQXJ0aWN1bGFyPC9rZXl3b3JkPjxrZXl3b3JkPlJl
dHJvc3BlY3RpdmUgU3R1ZGllczwva2V5d29yZD48a2V5d29yZD5TcG9ydHM8L2tleXdvcmQ+PGtl
eXdvcmQ+VHJlYXRtZW50IE91dGNvbWU8L2tleXdvcmQ+PC9rZXl3b3Jkcz48ZGF0ZXM+PHllYXI+
MjAwMTwveWVhcj48L2RhdGVzPjxpc2JuPjA5NDItMjA1NiAoUHJpbnQpJiN4RDswOTQyLTIwNTY8
L2lzYm4+PGFjY2Vzc2lvbi1udW0+MTEyNjk1Nzg8L2FjY2Vzc2lvbi1udW0+PHVybHM+PC91cmxz
PjxyZW1vdGUtZGF0YWJhc2UtcHJvdmlkZXI+TkxNPC9yZW1vdGUtZGF0YWJhc2UtcHJvdmlkZXI+
PGxhbmd1YWdlPmVuZzwvbGFuZ3VhZ2U+PC9yZWNvcmQ+PC9DaXRlPjxDaXRlPjxBdXRob3I+TWF0
c3VzdWU8L0F1dGhvcj48WWVhcj4xOTk2PC9ZZWFyPjxSZWNOdW0+NTwvUmVjTnVtPjxyZWNvcmQ+
PHJlYy1udW1iZXI+NTwvcmVjLW51bWJlcj48Zm9yZWlnbi1rZXlzPjxrZXkgYXBwPSJFTiIgZGIt
aWQ9ImZwdHpmNWVweXJhMDlzZXdyMDl4ZTJlbTUwdHB4YTlhMHRmZiIgdGltZXN0YW1wPSIxNDM1
NTIxMDA4Ij41PC9rZXk+PC9mb3JlaWduLWtleXM+PHJlZi10eXBlIG5hbWU9IkpvdXJuYWwgQXJ0
aWNsZSI+MTc8L3JlZi10eXBlPjxjb250cmlidXRvcnM+PGF1dGhvcnM+PGF1dGhvcj5NYXRzdXN1
ZSwgWS48L2F1dGhvcj48YXV0aG9yPlRob21zb24sIE4uIEwuPC9hdXRob3I+PC9hdXRob3JzPjwv
Y29udHJpYnV0b3JzPjxhdXRoLWFkZHJlc3M+RGVwYXJ0bWVudCBvZiBPcnRob3BhZWRpYyBTdXJn
ZXJ5LCBLeW90byBVbml2ZXJzaXR5LCBKYXBhbi48L2F1dGgtYWRkcmVzcz48dGl0bGVzPjx0aXRs
ZT5BcnRocm9zY29waWMgcGFydGlhbCBtZWRpYWwgbWVuaXNjZWN0b215IGluIHBhdGllbnRzIG92
ZXIgNDAgeWVhcnMgb2xkOiBhIDUtIHRvIDExLXllYXIgZm9sbG93LXVwIHN0dWR5PC90aXRsZT48
c2Vjb25kYXJ5LXRpdGxlPkFydGhyb3Njb3B5PC9zZWNvbmRhcnktdGl0bGU+PGFsdC10aXRsZT5B
cnRocm9zY29weSA6IHRoZSBqb3VybmFsIG9mIGFydGhyb3Njb3BpYyAmYW1wOyByZWxhdGVkIHN1
cmdlcnkgOiBvZmZpY2lhbCBwdWJsaWNhdGlvbiBvZiB0aGUgQXJ0aHJvc2NvcHkgQXNzb2NpYXRp
b24gb2YgTm9ydGggQW1lcmljYSBhbmQgdGhlIEludGVybmF0aW9uYWwgQXJ0aHJvc2NvcHkgQXNz
b2NpYXRpb248L2FsdC10aXRsZT48L3RpdGxlcz48cGVyaW9kaWNhbD48ZnVsbC10aXRsZT5BcnRo
cm9zY29weTwvZnVsbC10aXRsZT48YWJici0xPkFydGhyb3Njb3B5IDogdGhlIGpvdXJuYWwgb2Yg
YXJ0aHJvc2NvcGljICZhbXA7IHJlbGF0ZWQgc3VyZ2VyeSA6IG9mZmljaWFsIHB1YmxpY2F0aW9u
IG9mIHRoZSBBcnRocm9zY29weSBBc3NvY2lhdGlvbiBvZiBOb3J0aCBBbWVyaWNhIGFuZCB0aGUg
SW50ZXJuYXRpb25hbCBBcnRocm9zY29weSBBc3NvY2lhdGlvbjwvYWJici0xPjwvcGVyaW9kaWNh
bD48YWx0LXBlcmlvZGljYWw+PGZ1bGwtdGl0bGU+QXJ0aHJvc2NvcHk8L2Z1bGwtdGl0bGU+PGFi
YnItMT5BcnRocm9zY29weSA6IHRoZSBqb3VybmFsIG9mIGFydGhyb3Njb3BpYyAmYW1wOyByZWxh
dGVkIHN1cmdlcnkgOiBvZmZpY2lhbCBwdWJsaWNhdGlvbiBvZiB0aGUgQXJ0aHJvc2NvcHkgQXNz
b2NpYXRpb24gb2YgTm9ydGggQW1lcmljYSBhbmQgdGhlIEludGVybmF0aW9uYWwgQXJ0aHJvc2Nv
cHkgQXNzb2NpYXRpb248L2FiYnItMT48L2FsdC1wZXJpb2RpY2FsPjxwYWdlcz4zOS00NDwvcGFn
ZXM+PHZvbHVtZT4xMjwvdm9sdW1lPjxudW1iZXI+MTwvbnVtYmVyPjxlZGl0aW9uPjE5OTYvMDIv
MDE8L2VkaXRpb24+PGtleXdvcmRzPjxrZXl3b3JkPkFkdWx0PC9rZXl3b3JkPjxrZXl3b3JkPkFn
ZWQ8L2tleXdvcmQ+PGtleXdvcmQ+KkFydGhyb3Njb3Blczwva2V5d29yZD48a2V5d29yZD4qRW5k
b3Njb3Blczwva2V5d29yZD48a2V5d29yZD5GZWFzaWJpbGl0eSBTdHVkaWVzPC9rZXl3b3JkPjxr
ZXl3b3JkPkZlbWFsZTwva2V5d29yZD48a2V5d29yZD5Gb2xsb3ctVXAgU3R1ZGllczwva2V5d29y
ZD48a2V5d29yZD5IdW1hbnM8L2tleXdvcmQ+PGtleXdvcmQ+S25lZSBJbmp1cmllcy8qc3VyZ2Vy
eTwva2V5d29yZD48a2V5d29yZD5NYWxlPC9rZXl3b3JkPjxrZXl3b3JkPk1lbmlzY2ksIFRpYmlh
bC8qaW5qdXJpZXMvc3VyZ2VyeTwva2V5d29yZD48a2V5d29yZD5NaWRkbGUgQWdlZDwva2V5d29y
ZD48a2V5d29yZD5Pc3Rlb2FydGhyaXRpcy9ldGlvbG9neS9zdXJnZXJ5PC9rZXl3b3JkPjxrZXl3
b3JkPlBvc3RvcGVyYXRpdmUgQ29tcGxpY2F0aW9ucy8qZXRpb2xvZ3kvc3VyZ2VyeTwva2V5d29y
ZD48a2V5d29yZD5SZW9wZXJhdGlvbjwva2V5d29yZD48a2V5d29yZD5SZXRyb3NwZWN0aXZlIFN0
dWRpZXM8L2tleXdvcmQ+PC9rZXl3b3Jkcz48ZGF0ZXM+PHllYXI+MTk5NjwveWVhcj48cHViLWRh
dGVzPjxkYXRlPkZlYjwvZGF0ZT48L3B1Yi1kYXRlcz48L2RhdGVzPjxpc2JuPjA3NDktODA2MyAo
UHJpbnQpJiN4RDswNzQ5LTgwNjM8L2lzYm4+PGFjY2Vzc2lvbi1udW0+ODgzODcyNzwvYWNjZXNz
aW9uLW51bT48dXJscz48L3VybHM+PHJlbW90ZS1kYXRhYmFzZS1wcm92aWRlcj5OTE08L3JlbW90
ZS1kYXRhYmFzZS1wcm92aWRlcj48bGFuZ3VhZ2U+ZW5nPC9sYW5ndWFnZT48L3JlY29yZD48L0Np
dGU+PENpdGU+PEF1dGhvcj5Sb29zPC9BdXRob3I+PFllYXI+MjAwMDwvWWVhcj48UmVjTnVtPjM8
L1JlY051bT48cmVjb3JkPjxyZWMtbnVtYmVyPjM8L3JlYy1udW1iZXI+PGZvcmVpZ24ta2V5cz48
a2V5IGFwcD0iRU4iIGRiLWlkPSJmcHR6ZjVlcHlyYTA5c2V3cjA5eGUyZW01MHRweGE5YTB0ZmYi
IHRpbWVzdGFtcD0iMTQzNTUyMDQ3MyI+Mzwva2V5PjwvZm9yZWlnbi1rZXlzPjxyZWYtdHlwZSBu
YW1lPSJKb3VybmFsIEFydGljbGUiPjE3PC9yZWYtdHlwZT48Y29udHJpYnV0b3JzPjxhdXRob3Jz
PjxhdXRob3I+Um9vcywgRS4gTS48L2F1dGhvcj48YXV0aG9yPlJvb3MsIEguIFAuPC9hdXRob3I+
PGF1dGhvcj5SeWQsIEwuPC9hdXRob3I+PGF1dGhvcj5Mb2htYW5kZXIsIEwuIFMuPC9hdXRob3I+
PC9hdXRob3JzPjwvY29udHJpYnV0b3JzPjxhdXRoLWFkZHJlc3M+RGVwYXJ0bWVudHMgb2YgUGh5
c2ljYWwgVGhlcmFweSBhbmQgT3J0aG9wYWVkaWNzLCBMdW5kIFVuaXZlcnNpdHksIEx1bmQsIFN3
ZWRlbi4gU0pHOTVFUk9Ac3R1ZGVudDEubHUuc2U8L2F1dGgtYWRkcmVzcz48dGl0bGVzPjx0aXRs
ZT5TdWJzdGFudGlhbCBkaXNhYmlsaXR5IDMgbW9udGhzIGFmdGVyIGFydGhyb3Njb3BpYyBwYXJ0
aWFsIG1lbmlzY2VjdG9teTogQSBwcm9zcGVjdGl2ZSBzdHVkeSBvZiBwYXRpZW50LXJlbGV2YW50
IG91dGNvbWVzPC90aXRsZT48c2Vjb25kYXJ5LXRpdGxlPkFydGhyb3Njb3B5PC9zZWNvbmRhcnkt
dGl0bGU+PGFsdC10aXRsZT5BcnRocm9zY29weSA6IHRoZSBqb3VybmFsIG9mIGFydGhyb3Njb3Bp
YyAmYW1wOyByZWxhdGVkIHN1cmdlcnkgOiBvZmZpY2lhbCBwdWJsaWNhdGlvbiBvZiB0aGUgQXJ0
aHJvc2NvcHkgQXNzb2NpYXRpb24gb2YgTm9ydGggQW1lcmljYSBhbmQgdGhlIEludGVybmF0aW9u
YWwgQXJ0aHJvc2NvcHkgQXNzb2NpYXRpb248L2FsdC10aXRsZT48L3RpdGxlcz48cGVyaW9kaWNh
bD48ZnVsbC10aXRsZT5BcnRocm9zY29weTwvZnVsbC10aXRsZT48YWJici0xPkFydGhyb3Njb3B5
IDogdGhlIGpvdXJuYWwgb2YgYXJ0aHJvc2NvcGljICZhbXA7IHJlbGF0ZWQgc3VyZ2VyeSA6IG9m
ZmljaWFsIHB1YmxpY2F0aW9uIG9mIHRoZSBBcnRocm9zY29weSBBc3NvY2lhdGlvbiBvZiBOb3J0
aCBBbWVyaWNhIGFuZCB0aGUgSW50ZXJuYXRpb25hbCBBcnRocm9zY29weSBBc3NvY2lhdGlvbjwv
YWJici0xPjwvcGVyaW9kaWNhbD48YWx0LXBlcmlvZGljYWw+PGZ1bGwtdGl0bGU+QXJ0aHJvc2Nv
cHk8L2Z1bGwtdGl0bGU+PGFiYnItMT5BcnRocm9zY29weSA6IHRoZSBqb3VybmFsIG9mIGFydGhy
b3Njb3BpYyAmYW1wOyByZWxhdGVkIHN1cmdlcnkgOiBvZmZpY2lhbCBwdWJsaWNhdGlvbiBvZiB0
aGUgQXJ0aHJvc2NvcHkgQXNzb2NpYXRpb24gb2YgTm9ydGggQW1lcmljYSBhbmQgdGhlIEludGVy
bmF0aW9uYWwgQXJ0aHJvc2NvcHkgQXNzb2NpYXRpb248L2FiYnItMT48L2FsdC1wZXJpb2RpY2Fs
PjxwYWdlcz42MTktMjY8L3BhZ2VzPjx2b2x1bWU+MTY8L3ZvbHVtZT48bnVtYmVyPjY8L251bWJl
cj48a2V5d29yZHM+PGtleXdvcmQ+QWR1bHQ8L2tleXdvcmQ+PGtleXdvcmQ+KkRpc2FiaWxpdHkg
RXZhbHVhdGlvbjwva2V5d29yZD48a2V5d29yZD5GZW1hbGU8L2tleXdvcmQ+PGtleXdvcmQ+Rm9s
bG93LVVwIFN0dWRpZXM8L2tleXdvcmQ+PGtleXdvcmQ+SHVtYW5zPC9rZXl3b3JkPjxrZXl3b3Jk
PkxlaXN1cmUgQWN0aXZpdGllczwva2V5d29yZD48a2V5d29yZD5NYWxlPC9rZXl3b3JkPjxrZXl3
b3JkPk1lbmlzY2ksIFRpYmlhbC8qc3VyZ2VyeTwva2V5d29yZD48a2V5d29yZD5NaWRkbGUgQWdl
ZDwva2V5d29yZD48a2V5d29yZD5QYXRpZW50IFNhdGlzZmFjdGlvbjwva2V5d29yZD48a2V5d29y
ZD5Qcm9zcGVjdGl2ZSBTdHVkaWVzPC9rZXl3b3JkPjxrZXl3b3JkPlF1YWxpdHkgb2YgTGlmZTwv
a2V5d29yZD48a2V5d29yZD5RdWVzdGlvbm5haXJlczwva2V5d29yZD48a2V5d29yZD5SZWdyZXNz
aW9uIEFuYWx5c2lzPC9rZXl3b3JkPjxrZXl3b3JkPlN0YXRpc3RpY3MsIE5vbnBhcmFtZXRyaWM8
L2tleXdvcmQ+PGtleXdvcmQ+VHJlYXRtZW50IE91dGNvbWU8L2tleXdvcmQ+PC9rZXl3b3Jkcz48
ZGF0ZXM+PHllYXI+MjAwMDwveWVhcj48cHViLWRhdGVzPjxkYXRlPlNlcDwvZGF0ZT48L3B1Yi1k
YXRlcz48L2RhdGVzPjxpc2JuPjE1MjYtMzIzMSAoRWxlY3Ryb25pYykmI3hEOzA3NDktODA2MyAo
TGlua2luZyk8L2lzYm4+PGFjY2Vzc2lvbi1udW0+MTA5NzYxMjM8L2FjY2Vzc2lvbi1udW0+PHVy
bHM+PHJlbGF0ZWQtdXJscz48dXJsPmh0dHA6Ly93d3cubmNiaS5ubG0ubmloLmdvdi9wdWJtZWQv
MTA5NzYxMjM8L3VybD48dXJsPmh0dHA6Ly9hYy5lbHMtY2RuLmNvbS9TMDc0OTgwNjMwMDEzOTYx
MS8xLXMyLjAtUzA3NDk4MDYzMDAxMzk2MTEtbWFpbi5wZGY/X3RpZD1hZjExZWRhNi0xZGNlLTEx
ZTUtOTJlNy0wMDAwMGFhY2IzNjEmYW1wO2FjZG5hdD0xNDM1NTIxMTA0X2E2NTRkNTU5NjA5NjRk
MWM2M2U2MGE5YjQyMDI0ZjU0PC91cmw+PC9yZWxhdGVkLXVybHM+PC91cmxzPjxlbGVjdHJvbmlj
LXJlc291cmNlLW51bT4xMC4xMDUzL2phcnMuMjAwMC40ODE4PC9lbGVjdHJvbmljLXJlc291cmNl
LW51bT48L3JlY29yZD48L0NpdGU+PC9FbmROb3RlPgB=
</w:fldData>
        </w:fldChar>
      </w:r>
      <w:r w:rsidR="00961554" w:rsidRPr="009926FC">
        <w:rPr>
          <w:rFonts w:ascii="Book Antiqua" w:hAnsi="Book Antiqua"/>
        </w:rPr>
        <w:instrText xml:space="preserve"> ADDIN EN.CITE.DATA </w:instrText>
      </w:r>
      <w:r w:rsidR="00961554" w:rsidRPr="009926FC">
        <w:rPr>
          <w:rFonts w:ascii="Book Antiqua" w:hAnsi="Book Antiqua"/>
        </w:rPr>
      </w:r>
      <w:r w:rsidR="00961554" w:rsidRPr="009926FC">
        <w:rPr>
          <w:rFonts w:ascii="Book Antiqua" w:hAnsi="Book Antiqua"/>
        </w:rPr>
        <w:fldChar w:fldCharType="end"/>
      </w:r>
      <w:r w:rsidR="00961554" w:rsidRPr="009926FC">
        <w:rPr>
          <w:rFonts w:ascii="Book Antiqua" w:hAnsi="Book Antiqua"/>
        </w:rPr>
      </w:r>
      <w:r w:rsidR="00961554" w:rsidRPr="009926FC">
        <w:rPr>
          <w:rFonts w:ascii="Book Antiqua" w:hAnsi="Book Antiqua"/>
        </w:rPr>
        <w:fldChar w:fldCharType="separate"/>
      </w:r>
      <w:r w:rsidR="00961554" w:rsidRPr="009926FC">
        <w:rPr>
          <w:rFonts w:ascii="Book Antiqua" w:hAnsi="Book Antiqua"/>
          <w:noProof/>
          <w:vertAlign w:val="superscript"/>
        </w:rPr>
        <w:t>[1-5]</w:t>
      </w:r>
      <w:r w:rsidR="00961554" w:rsidRPr="009926FC">
        <w:rPr>
          <w:rFonts w:ascii="Book Antiqua" w:hAnsi="Book Antiqua"/>
        </w:rPr>
        <w:fldChar w:fldCharType="end"/>
      </w:r>
      <w:r w:rsidR="00D67E2A" w:rsidRPr="009926FC">
        <w:rPr>
          <w:rFonts w:ascii="Book Antiqua" w:hAnsi="Book Antiqua"/>
        </w:rPr>
        <w:t>.</w:t>
      </w:r>
      <w:r w:rsidR="00961554">
        <w:rPr>
          <w:rFonts w:ascii="Book Antiqua" w:hAnsi="Book Antiqua"/>
        </w:rPr>
        <w:t xml:space="preserve"> </w:t>
      </w:r>
      <w:r w:rsidRPr="009926FC">
        <w:rPr>
          <w:rFonts w:ascii="Book Antiqua" w:hAnsi="Book Antiqua"/>
        </w:rPr>
        <w:t>More recent ra</w:t>
      </w:r>
      <w:r w:rsidR="00426F29" w:rsidRPr="009926FC">
        <w:rPr>
          <w:rFonts w:ascii="Book Antiqua" w:hAnsi="Book Antiqua"/>
        </w:rPr>
        <w:t>ndomized controlled trials (RCT</w:t>
      </w:r>
      <w:r w:rsidRPr="009926FC">
        <w:rPr>
          <w:rFonts w:ascii="Book Antiqua" w:hAnsi="Book Antiqua"/>
        </w:rPr>
        <w:t>s) have</w:t>
      </w:r>
      <w:r w:rsidR="00EB60A7" w:rsidRPr="009926FC">
        <w:rPr>
          <w:rFonts w:ascii="Book Antiqua" w:hAnsi="Book Antiqua"/>
        </w:rPr>
        <w:t xml:space="preserve"> suggested that non-operative</w:t>
      </w:r>
      <w:r w:rsidRPr="009926FC">
        <w:rPr>
          <w:rFonts w:ascii="Book Antiqua" w:hAnsi="Book Antiqua"/>
        </w:rPr>
        <w:t xml:space="preserve"> regimens may provide equivalent symptom relief</w:t>
      </w:r>
      <w:r w:rsidR="00886DF1" w:rsidRPr="009926FC">
        <w:rPr>
          <w:rFonts w:ascii="Book Antiqua" w:hAnsi="Book Antiqua"/>
        </w:rPr>
        <w:t xml:space="preserve"> and functional improvement</w:t>
      </w:r>
      <w:r w:rsidR="00961554" w:rsidRPr="009926FC">
        <w:rPr>
          <w:rFonts w:ascii="Book Antiqua" w:hAnsi="Book Antiqua"/>
        </w:rPr>
        <w:fldChar w:fldCharType="begin">
          <w:fldData xml:space="preserve">PEVuZE5vdGU+PENpdGU+PEF1dGhvcj5IZXJybGluPC9BdXRob3I+PFllYXI+MjAwNzwvWWVhcj48
UmVjTnVtPjc8L1JlY051bT48RGlzcGxheVRleHQ+PHN0eWxlIGZhY2U9InN1cGVyc2NyaXB0Ij5b
Ni0xMF08L3N0eWxlPjwvRGlzcGxheVRleHQ+PHJlY29yZD48cmVjLW51bWJlcj43PC9yZWMtbnVt
YmVyPjxmb3JlaWduLWtleXM+PGtleSBhcHA9IkVOIiBkYi1pZD0iZnB0emY1ZXB5cmEwOXNld3Iw
OXhlMmVtNTB0cHhhOWEwdGZmIiB0aW1lc3RhbXA9IjE0MzU1MjE0MTMiPjc8L2tleT48L2ZvcmVp
Z24ta2V5cz48cmVmLXR5cGUgbmFtZT0iSm91cm5hbCBBcnRpY2xlIj4xNzwvcmVmLXR5cGU+PGNv
bnRyaWJ1dG9ycz48YXV0aG9ycz48YXV0aG9yPkhlcnJsaW4sIFMuPC9hdXRob3I+PGF1dGhvcj5I
YWxsYW5kZXIsIE0uPC9hdXRob3I+PGF1dGhvcj5XYW5nZSwgUC48L2F1dGhvcj48YXV0aG9yPldl
aWRlbmhpZWxtLCBMLjwvYXV0aG9yPjxhdXRob3I+V2VybmVyLCBTLjwvYXV0aG9yPjwvYXV0aG9y
cz48L2NvbnRyaWJ1dG9ycz48YXV0aC1hZGRyZXNzPkRlcGFydG1lbnQgb2YgUGh5c2lvdGhlcmFw
eSwgUmVoYWJ0amFuc3QsIFM6dCBFcmlrc2dhdGFuIDQ4LCAxMTIgMzQsIFN0b2NraG9sbSwgU3dl
ZGVuLiBzeWx2aWEuaGVycmxpbkB0ZWxlMi5zZTwvYXV0aC1hZGRyZXNzPjx0aXRsZXM+PHRpdGxl
PkFydGhyb3Njb3BpYyBvciBjb25zZXJ2YXRpdmUgdHJlYXRtZW50IG9mIGRlZ2VuZXJhdGl2ZSBt
ZWRpYWwgbWVuaXNjYWwgdGVhcnM6IGEgcHJvc3BlY3RpdmUgcmFuZG9taXNlZCB0cmlhbDwvdGl0
bGU+PHNlY29uZGFyeS10aXRsZT5LbmVlIFN1cmcgU3BvcnRzIFRyYXVtYXRvbCBBcnRocm9zYzwv
c2Vjb25kYXJ5LXRpdGxlPjxhbHQtdGl0bGU+S25lZSBzdXJnZXJ5LCBzcG9ydHMgdHJhdW1hdG9s
b2d5LCBhcnRocm9zY29weSA6IG9mZmljaWFsIGpvdXJuYWwgb2YgdGhlIEVTU0tBPC9hbHQtdGl0
bGU+PC90aXRsZXM+PHBlcmlvZGljYWw+PGZ1bGwtdGl0bGU+S25lZSBTdXJnIFNwb3J0cyBUcmF1
bWF0b2wgQXJ0aHJvc2M8L2Z1bGwtdGl0bGU+PGFiYnItMT5LbmVlIHN1cmdlcnksIHNwb3J0cyB0
cmF1bWF0b2xvZ3ksIGFydGhyb3Njb3B5IDogb2ZmaWNpYWwgam91cm5hbCBvZiB0aGUgRVNTS0E8
L2FiYnItMT48L3BlcmlvZGljYWw+PGFsdC1wZXJpb2RpY2FsPjxmdWxsLXRpdGxlPktuZWUgU3Vy
ZyBTcG9ydHMgVHJhdW1hdG9sIEFydGhyb3NjPC9mdWxsLXRpdGxlPjxhYmJyLTE+S25lZSBzdXJn
ZXJ5LCBzcG9ydHMgdHJhdW1hdG9sb2d5LCBhcnRocm9zY29weSA6IG9mZmljaWFsIGpvdXJuYWwg
b2YgdGhlIEVTU0tBPC9hYmJyLTE+PC9hbHQtcGVyaW9kaWNhbD48cGFnZXM+MzkzLTQwMTwvcGFn
ZXM+PHZvbHVtZT4xNTwvdm9sdW1lPjxudW1iZXI+NDwvbnVtYmVyPjxlZGl0aW9uPjIwMDcvMDEv
MTI8L2VkaXRpb24+PGtleXdvcmRzPjxrZXl3b3JkPipBcnRocm9zY29weTwva2V5d29yZD48a2V5
d29yZD5DYXJ0aWxhZ2UgRGlzZWFzZXMvc3VyZ2VyeS8qdGhlcmFweTwva2V5d29yZD48a2V5d29y
ZD5FeGVyY2lzZSBUaGVyYXB5PC9rZXl3b3JkPjxrZXl3b3JkPkZlbWFsZTwva2V5d29yZD48a2V5
d29yZD5IdW1hbnM8L2tleXdvcmQ+PGtleXdvcmQ+S25lZSBJbmp1cmllcy8qdGhlcmFweTwva2V5
d29yZD48a2V5d29yZD5NYWxlPC9rZXl3b3JkPjxrZXl3b3JkPk1lbmlzY2ksIFRpYmlhbC8qaW5q
dXJpZXM8L2tleXdvcmQ+PGtleXdvcmQ+TWlkZGxlIEFnZWQ8L2tleXdvcmQ+PGtleXdvcmQ+UGFp
biBNZWFzdXJlbWVudDwva2V5d29yZD48a2V5d29yZD5Qcm9zcGVjdGl2ZSBTdHVkaWVzPC9rZXl3
b3JkPjxrZXl3b3JkPlF1ZXN0aW9ubmFpcmVzPC9rZXl3b3JkPjxrZXl3b3JkPlJhbmdlIG9mIE1v
dGlvbiwgQXJ0aWN1bGFyPC9rZXl3b3JkPjxrZXl3b3JkPlRyZWF0bWVudCBPdXRjb21lPC9rZXl3
b3JkPjwva2V5d29yZHM+PGRhdGVzPjx5ZWFyPjIwMDc8L3llYXI+PHB1Yi1kYXRlcz48ZGF0ZT5B
cHI8L2RhdGU+PC9wdWItZGF0ZXM+PC9kYXRlcz48aXNibj4wOTQyLTIwNTYgKFByaW50KSYjeEQ7
MDk0Mi0yMDU2PC9pc2JuPjxhY2Nlc3Npb24tbnVtPjE3MjE2MjcyPC9hY2Nlc3Npb24tbnVtPjx1
cmxzPjwvdXJscz48ZWxlY3Ryb25pYy1yZXNvdXJjZS1udW0+MTAuMTAwNy9zMDAxNjctMDA2LTAy
NDMtMjwvZWxlY3Ryb25pYy1yZXNvdXJjZS1udW0+PHJlbW90ZS1kYXRhYmFzZS1wcm92aWRlcj5O
TE08L3JlbW90ZS1kYXRhYmFzZS1wcm92aWRlcj48bGFuZ3VhZ2U+ZW5nPC9sYW5ndWFnZT48L3Jl
Y29yZD48L0NpdGU+PENpdGU+PEF1dGhvcj5IZXJybGluPC9BdXRob3I+PFllYXI+MjAxMzwvWWVh
cj48UmVjTnVtPjIzMzQ8L1JlY051bT48cmVjb3JkPjxyZWMtbnVtYmVyPjIzMzQ8L3JlYy1udW1i
ZXI+PGZvcmVpZ24ta2V5cz48a2V5IGFwcD0iRU4iIGRiLWlkPSJmcnJlOTJkejRhZmRwdmV2dHJ6
dmRwcjZwZWYyYTBkdjVhZXIiPjIzMzQ8L2tleT48L2ZvcmVpZ24ta2V5cz48cmVmLXR5cGUgbmFt
ZT0iSm91cm5hbCBBcnRpY2xlIj4xNzwvcmVmLXR5cGU+PGNvbnRyaWJ1dG9ycz48YXV0aG9ycz48
YXV0aG9yPkhlcnJsaW4sIFMuIFYuPC9hdXRob3I+PGF1dGhvcj5XYW5nZSwgUC4gTy48L2F1dGhv
cj48YXV0aG9yPkxhcGlkdXMsIEcuPC9hdXRob3I+PGF1dGhvcj5IYWxsYW5kZXIsIE0uPC9hdXRo
b3I+PGF1dGhvcj5XZXJuZXIsIFMuPC9hdXRob3I+PGF1dGhvcj5XZWlkZW5oaWVsbSwgTC48L2F1
dGhvcj48L2F1dGhvcnM+PC9jb250cmlidXRvcnM+PGF1dGgtYWRkcmVzcz5EZXBhcnRtZW50IG9m
IFBoeXNpb3RoZXJhcHksIEhlcnJsaW4gSW52ZXN0LCBUdW5hdmFnZW4gOCwgMTgxIDY1LCBMaWRp
bmdvLCBTd2VkZW4uIHN5bHZpYS5oZXJybGluQHRlbGUyLnNlPC9hdXRoLWFkZHJlc3M+PHRpdGxl
cz48dGl0bGU+SXMgYXJ0aHJvc2NvcGljIHN1cmdlcnkgYmVuZWZpY2lhbCBpbiB0cmVhdGluZyBu
b24tdHJhdW1hdGljLCBkZWdlbmVyYXRpdmUgbWVkaWFsIG1lbmlzY2FsIHRlYXJzPyBBIGZpdmUg
eWVhciBmb2xsb3ctdXA8L3RpdGxlPjxzZWNvbmRhcnktdGl0bGU+S25lZSBTdXJnIFNwb3J0cyBU
cmF1bWF0b2wgQXJ0aHJvc2M8L3NlY29uZGFyeS10aXRsZT48L3RpdGxlcz48cGVyaW9kaWNhbD48
ZnVsbC10aXRsZT5LbmVlIFN1cmcgU3BvcnRzIFRyYXVtYXRvbCBBcnRocm9zYzwvZnVsbC10aXRs
ZT48L3BlcmlvZGljYWw+PHBhZ2VzPjM1OC02NDwvcGFnZXM+PHZvbHVtZT4yMTwvdm9sdW1lPjxu
dW1iZXI+MjwvbnVtYmVyPjxlZGl0aW9uPjIwMTIvMDMvMjM8L2VkaXRpb24+PGtleXdvcmRzPjxr
ZXl3b3JkPkFydGhyb3Njb3B5PC9rZXl3b3JkPjxrZXl3b3JkPkNhcnRpbGFnZSBEaXNlYXNlcy9y
ZWhhYmlsaXRhdGlvbi8gc3VyZ2VyeTwva2V5d29yZD48a2V5d29yZD5FeGVyY2lzZSBUaGVyYXB5
PC9rZXl3b3JkPjxrZXl3b3JkPkZlbWFsZTwva2V5d29yZD48a2V5d29yZD5Gb2xsb3ctVXAgU3R1
ZGllczwva2V5d29yZD48a2V5d29yZD5IdW1hbnM8L2tleXdvcmQ+PGtleXdvcmQ+TWFnbmV0aWMg
UmVzb25hbmNlIEltYWdpbmc8L2tleXdvcmQ+PGtleXdvcmQ+TWFsZTwva2V5d29yZD48a2V5d29y
ZD5NZW5pc2NpLCBUaWJpYWwvIHN1cmdlcnk8L2tleXdvcmQ+PGtleXdvcmQ+TWlkZGxlIEFnZWQ8
L2tleXdvcmQ+PGtleXdvcmQ+T3N0ZW9hcnRocml0aXMsIEtuZWUvcmVoYWJpbGl0YXRpb24vIHN1
cmdlcnk8L2tleXdvcmQ+PGtleXdvcmQ+UHJvc3BlY3RpdmUgU3R1ZGllczwva2V5d29yZD48a2V5
d29yZD5UcmVhdG1lbnQgT3V0Y29tZTwva2V5d29yZD48L2tleXdvcmRzPjxkYXRlcz48eWVhcj4y
MDEzPC95ZWFyPjxwdWItZGF0ZXM+PGRhdGU+RmViPC9kYXRlPjwvcHViLWRhdGVzPjwvZGF0ZXM+
PGlzYm4+MTQzMy03MzQ3IChFbGVjdHJvbmljKSYjeEQ7MDk0Mi0yMDU2IChMaW5raW5nKTwvaXNi
bj48YWNjZXNzaW9uLW51bT4yMjQzNzY1OTwvYWNjZXNzaW9uLW51bT48dXJscz48L3VybHM+PGVs
ZWN0cm9uaWMtcmVzb3VyY2UtbnVtPjEwLjEwMDcvczAwMTY3LTAxMi0xOTYwLTM8L2VsZWN0cm9u
aWMtcmVzb3VyY2UtbnVtPjxyZW1vdGUtZGF0YWJhc2UtcHJvdmlkZXI+TkxNPC9yZW1vdGUtZGF0
YWJhc2UtcHJvdmlkZXI+PGxhbmd1YWdlPmVuZzwvbGFuZ3VhZ2U+PC9yZWNvcmQ+PC9DaXRlPjxD
aXRlPjxBdXRob3I+S2F0ejwvQXV0aG9yPjxZZWFyPjIwMTM8L1llYXI+PFJlY051bT45PC9SZWNO
dW0+PHJlY29yZD48cmVjLW51bWJlcj45PC9yZWMtbnVtYmVyPjxmb3JlaWduLWtleXM+PGtleSBh
cHA9IkVOIiBkYi1pZD0iZnB0emY1ZXB5cmEwOXNld3IwOXhlMmVtNTB0cHhhOWEwdGZmIiB0aW1l
c3RhbXA9IjE0MzU1MjE1ODMiPjk8L2tleT48L2ZvcmVpZ24ta2V5cz48cmVmLXR5cGUgbmFtZT0i
Sm91cm5hbCBBcnRpY2xlIj4xNzwvcmVmLXR5cGU+PGNvbnRyaWJ1dG9ycz48YXV0aG9ycz48YXV0
aG9yPkthdHosIEouIE4uPC9hdXRob3I+PGF1dGhvcj5Ccm9waHksIFIuIEguPC9hdXRob3I+PGF1
dGhvcj5DaGFpc3NvbiwgQy4gRS48L2F1dGhvcj48YXV0aG9yPmRlIENoYXZlcywgTC48L2F1dGhv
cj48YXV0aG9yPkNvbGUsIEIuIEouPC9hdXRob3I+PGF1dGhvcj5EYWhtLCBELiBMLjwvYXV0aG9y
PjxhdXRob3I+RG9ubmVsbC1GaW5rLCBMLiBBLjwvYXV0aG9yPjxhdXRob3I+R3Vlcm1hemksIEEu
PC9hdXRob3I+PGF1dGhvcj5IYWFzLCBBLiBLLjwvYXV0aG9yPjxhdXRob3I+Sm9uZXMsIE0uIEgu
PC9hdXRob3I+PGF1dGhvcj5MZXZ5LCBCLiBBLjwvYXV0aG9yPjxhdXRob3I+TWFuZGwsIEwuIEEu
PC9hdXRob3I+PGF1dGhvcj5NYXJ0aW4sIFMuIEQuPC9hdXRob3I+PGF1dGhvcj5NYXJ4LCBSLiBH
LjwvYXV0aG9yPjxhdXRob3I+TWluaWFjaSwgQS48L2F1dGhvcj48YXV0aG9yPk1hdGF2YSwgTS4g
Si48L2F1dGhvcj48YXV0aG9yPlBhbG1pc2FubywgSi48L2F1dGhvcj48YXV0aG9yPlJlaW5rZSwg
RS4gSy48L2F1dGhvcj48YXV0aG9yPlJpY2hhcmRzb24sIEIuIEUuPC9hdXRob3I+PGF1dGhvcj5S
b21lLCBCLiBOLjwvYXV0aG9yPjxhdXRob3I+U2FmcmFuLU5vcnRvbiwgQy4gRS48L2F1dGhvcj48
YXV0aG9yPlNrb25pZWNraSwgRC4gSi48L2F1dGhvcj48YXV0aG9yPlNvbG9tb24sIEQuIEguPC9h
dXRob3I+PGF1dGhvcj5TbWl0aCwgTS4gVi48L2F1dGhvcj48YXV0aG9yPlNwaW5kbGVyLCBLLiBQ
LjwvYXV0aG9yPjxhdXRob3I+U3R1YXJ0LCBNLiBKLjwvYXV0aG9yPjxhdXRob3I+V3JpZ2h0LCBK
LjwvYXV0aG9yPjxhdXRob3I+V3JpZ2h0LCBSLiBXLjwvYXV0aG9yPjxhdXRob3I+TG9zaW5hLCBF
LjwvYXV0aG9yPjwvYXV0aG9ycz48L2NvbnRyaWJ1dG9ycz48YXV0aC1hZGRyZXNzPk9ydGhvcGVk
aWMgYW5kIEFydGhyaXRpcyBDZW50ZXIgZm9yIE91dGNvbWVzIFJlc2VhcmNoLCBEZXBhcnRtZW50
IG9mIE9ydGhvcGVkaWMgU3VyZ2VyeSwgQnJpZ2hhbSBhbmQgV29tZW4mYXBvcztzIEhvc3BpdGFs
LCBCb3N0b24sIE1BIDAyMTE1LCBVU0EuIGpua2F0ekBwYXJ0bmVycy5vcmcuPC9hdXRoLWFkZHJl
c3M+PHRpdGxlcz48dGl0bGU+U3VyZ2VyeSB2ZXJzdXMgcGh5c2ljYWwgdGhlcmFweSBmb3IgYSBt
ZW5pc2NhbCB0ZWFyIGFuZCBvc3Rlb2FydGhyaXRp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Y3
NS04NDwvcGFnZXM+PHZvbHVtZT4zNjg8L3ZvbHVtZT48bnVtYmVyPjE4PC9udW1iZXI+PGVkaXRp
b24+MjAxMy8wMy8yMDwvZWRpdGlvbj48a2V5d29yZHM+PGtleXdvcmQ+RmVtYWxlPC9rZXl3b3Jk
PjxrZXl3b3JkPkh1bWFuczwva2V5d29yZD48a2V5d29yZD5JbnRlbnRpb24gdG8gVHJlYXQgQW5h
bHlzaXM8L2tleXdvcmQ+PGtleXdvcmQ+S25lZSBJbmp1cmllcy9zdXJnZXJ5L3RoZXJhcHk8L2tl
eXdvcmQ+PGtleXdvcmQ+TWFsZTwva2V5d29yZD48a2V5d29yZD5NZW5pc2NpLCBUaWJpYWwvKmlu
anVyaWVzL3N1cmdlcnk8L2tleXdvcmQ+PGtleXdvcmQ+TWlkZGxlIEFnZWQ8L2tleXdvcmQ+PGtl
eXdvcmQ+T3N0ZW9hcnRocml0aXMsIEtuZWUvKnN1cmdlcnkvKnRoZXJhcHk8L2tleXdvcmQ+PGtl
eXdvcmQ+UGFpbiBNZWFzdXJlbWVudDwva2V5d29yZD48a2V5d29yZD4qUGh5c2ljYWwgVGhlcmFw
eSBNb2RhbGl0aWVzL2FkdmVyc2UgZWZmZWN0czwva2V5d29yZD48a2V5d29yZD5Qb3N0b3BlcmF0
aXZlIENvbXBsaWNhdGlvbnM8L2tleXdvcmQ+PGtleXdvcmQ+UmVjb3Zlcnkgb2YgRnVuY3Rpb248
L2tleXdvcmQ+PGtleXdvcmQ+U2V2ZXJpdHkgb2YgSWxsbmVzcyBJbmRleDwva2V5d29yZD48L2tl
eXdvcmRzPjxkYXRlcz48eWVhcj4yMDEzPC95ZWFyPjxwdWItZGF0ZXM+PGRhdGU+TWF5IDI8L2Rh
dGU+PC9wdWItZGF0ZXM+PC9kYXRlcz48aXNibj4wMDI4LTQ3OTM8L2lzYm4+PGFjY2Vzc2lvbi1u
dW0+MjM1MDY1MTg8L2FjY2Vzc2lvbi1udW0+PHVybHM+PC91cmxzPjxjdXN0b20yPlBtYzM2OTAx
MTk8L2N1c3RvbTI+PGN1c3RvbTY+TmlobXM0NzczMzE8L2N1c3RvbTY+PGVsZWN0cm9uaWMtcmVz
b3VyY2UtbnVtPjEwLjEwNTYvTkVKTW9hMTMwMTQwODwvZWxlY3Ryb25pYy1yZXNvdXJjZS1udW0+
PHJlbW90ZS1kYXRhYmFzZS1wcm92aWRlcj5OTE08L3JlbW90ZS1kYXRhYmFzZS1wcm92aWRlcj48
bGFuZ3VhZ2U+ZW5nPC9sYW5ndWFnZT48L3JlY29yZD48L0NpdGU+PENpdGU+PEF1dGhvcj5TaWh2
b25lbjwvQXV0aG9yPjxZZWFyPjIwMTM8L1llYXI+PFJlY051bT4xMTwvUmVjTnVtPjxyZWNvcmQ+
PHJlYy1udW1iZXI+MTE8L3JlYy1udW1iZXI+PGZvcmVpZ24ta2V5cz48a2V5IGFwcD0iRU4iIGRi
LWlkPSJmcHR6ZjVlcHlyYTA5c2V3cjA5eGUyZW01MHRweGE5YTB0ZmYiIHRpbWVzdGFtcD0iMTQz
NTUyMTcwOCI+MTE8L2tleT48L2ZvcmVpZ24ta2V5cz48cmVmLXR5cGUgbmFtZT0iSm91cm5hbCBB
cnRpY2xlIj4xNzwvcmVmLXR5cGU+PGNvbnRyaWJ1dG9ycz48YXV0aG9ycz48YXV0aG9yPlNpaHZv
bmVuLCBSLjwvYXV0aG9yPjxhdXRob3I+UGFhdm9sYSwgTS48L2F1dGhvcj48YXV0aG9yPk1hbG1p
dmFhcmEsIEEuPC9hdXRob3I+PGF1dGhvcj5JdGFsYSwgQS48L2F1dGhvcj48YXV0aG9yPkpvdWth
aW5lbiwgQS48L2F1dGhvcj48YXV0aG9yPk51cm1pLCBILjwvYXV0aG9yPjxhdXRob3I+S2Fsc2tl
LCBKLjwvYXV0aG9yPjxhdXRob3I+SmFydmluZW4sIFQuIEwuPC9hdXRob3I+PGF1dGhvcj5GaW5u
aXNoIERlZ2VuZXJhdGl2ZSBNZW5pc2NhbCBMZXNpb24gU3R1ZHksIEdyb3VwPC9hdXRob3I+PC9h
dXRob3JzPjwvY29udHJpYnV0b3JzPjxhdXRoLWFkZHJlc3M+RnJvbSB0aGUgRGVwYXJ0bWVudCBv
ZiBPcnRob3BlZGljcyBhbmQgVHJhdW1hdG9sb2d5LCBIYXRhbnBhYSBDaXR5IEhvc3BpdGFsLCBU
YW1wZXJlIChSLlMuKSwgdGhlIERlcGFydG1lbnQgb2YgT3J0aG9wZWRpY3MgYW5kIFRyYXVtYXRv
bG9neSwgSGVsc2lua2kgVW5pdmVyc2l0eSBDZW50cmFsIEhvc3BpdGFsIGFuZCBVbml2ZXJzaXR5
IG9mIEhlbHNpbmtpIChNLlAuLCBKLksuLCBULkwuTi5KLiksIGFuZCB0aGUgTmF0aW9uYWwgSW5z
dGl0dXRlIGZvciBIZWFsdGggYW5kIFdlbGZhcmUsIENlbnRlciBmb3IgSGVhbHRoIGFuZCBTb2Np
YWwgRWNvbm9taWNzIChBLk0uKSwgSGVsc2lua2ksIHRoZSBEZXBhcnRtZW50IG9mIE9ydGhvcGVk
aWNzIGFuZCBUcmF1bWF0b2xvZ3ksIFVuaXZlcnNpdHkgb2YgVHVya3UsIFR1cmt1IChBLkkuKSwg
dGhlIERlcGFydG1lbnQgb2YgT3J0aG9wZWRpY3MsIFRyYXVtYXRvbG9neSwgYW5kIEhhbmQgU3Vy
Z2VyeSwgS3VvcGlvIFVuaXZlcnNpdHkgSG9zcGl0YWwsIEt1b3BpbyAoQS5KLiksIGFuZCB0aGUg
RGVwYXJ0bWVudCBvZiBPcnRob3BlZGljcyBhbmQgVHJhdW1hdG9sb2d5LCBDZW50cmFsIEZpbmxh
bmQgQ2VudHJhbCBIb3NwaXRhbCwgSnl2YXNreWxhIChILk4uKSAtIGFsbCBpbiBGaW5sYW5kLjwv
YXV0aC1hZGRyZXNzPjx0aXRsZXM+PHRpdGxlPkFydGhyb3Njb3BpYyBwYXJ0aWFsIG1lbmlzY2Vj
dG9teSB2ZXJzdXMgc2hhbSBzdXJnZXJ5IGZvciBhIGRlZ2VuZXJhdGl2ZSBtZW5pc2NhbCB0ZWFy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NTE1LTI0PC9wYWdlcz48dm9sdW1lPjM2OTwvdm9sdW1l
PjxudW1iZXI+MjY8L251bWJlcj48a2V5d29yZHM+PGtleXdvcmQ+QWR1bHQ8L2tleXdvcmQ+PGtl
eXdvcmQ+QWdlZDwva2V5d29yZD48a2V5d29yZD4qQXJ0aHJvc2NvcHkvbWV0aG9kczwva2V5d29y
ZD48a2V5d29yZD5Eb3VibGUtQmxpbmQgTWV0aG9kPC9rZXl3b3JkPjxrZXl3b3JkPipFeGVyY2lz
ZSBUaGVyYXB5PC9rZXl3b3JkPjxrZXl3b3JkPkZlbWFsZTwva2V5d29yZD48a2V5d29yZD5IdW1h
bnM8L2tleXdvcmQ+PGtleXdvcmQ+SW50ZW50aW9uIHRvIFRyZWF0IEFuYWx5c2lzPC9rZXl3b3Jk
PjxrZXl3b3JkPktuZWUgSW5qdXJpZXMvcmVoYWJpbGl0YXRpb24vKnN1cmdlcnk8L2tleXdvcmQ+
PGtleXdvcmQ+TWFsZTwva2V5d29yZD48a2V5d29yZD5NZW5pc2NpLCBUaWJpYWwvKmluanVyaWVz
LypzdXJnZXJ5PC9rZXl3b3JkPjxrZXl3b3JkPk1pZGRsZSBBZ2VkPC9rZXl3b3JkPjxrZXl3b3Jk
PlBhaW48L2tleXdvcmQ+PGtleXdvcmQ+UGFpbiBNZWFzdXJlbWVudDwva2V5d29yZD48a2V5d29y
ZD5QbGFjZWJvczwva2V5d29yZD48a2V5d29yZD5Qb3N0b3BlcmF0aXZlIENhcmU8L2tleXdvcmQ+
PGtleXdvcmQ+VHJlYXRtZW50IE91dGNvbWU8L2tleXdvcmQ+PC9rZXl3b3Jkcz48ZGF0ZXM+PHll
YXI+MjAxMzwveWVhcj48cHViLWRhdGVzPjxkYXRlPkRlYyAyNjwvZGF0ZT48L3B1Yi1kYXRlcz48
L2RhdGVzPjxpc2JuPjE1MzMtNDQwNiAoRWxlY3Ryb25pYykmI3hEOzAwMjgtNDc5MyAoTGlua2lu
Zyk8L2lzYm4+PGFjY2Vzc2lvbi1udW0+MjQzNjkwNzY8L2FjY2Vzc2lvbi1udW0+PHVybHM+PHJl
bGF0ZWQtdXJscz48dXJsPmh0dHA6Ly93d3cubmNiaS5ubG0ubmloLmdvdi9wdWJtZWQvMjQzNjkw
NzY8L3VybD48L3JlbGF0ZWQtdXJscz48L3VybHM+PGVsZWN0cm9uaWMtcmVzb3VyY2UtbnVtPjEw
LjEwNTYvTkVKTW9hMTMwNTE4OTwvZWxlY3Ryb25pYy1yZXNvdXJjZS1udW0+PC9yZWNvcmQ+PC9D
aXRlPjxDaXRlPjxBdXRob3I+WWltPC9BdXRob3I+PFllYXI+MjAxMzwvWWVhcj48UmVjTnVtPjIz
NTI8L1JlY051bT48cmVjb3JkPjxyZWMtbnVtYmVyPjIzNTI8L3JlYy1udW1iZXI+PGZvcmVpZ24t
a2V5cz48a2V5IGFwcD0iRU4iIGRiLWlkPSJmcnJlOTJkejRhZmRwdmV2dHJ6dmRwcjZwZWYyYTBk
djVhZXIiPjIzNTI8L2tleT48L2ZvcmVpZ24ta2V5cz48cmVmLXR5cGUgbmFtZT0iSm91cm5hbCBB
cnRpY2xlIj4xNzwvcmVmLXR5cGU+PGNvbnRyaWJ1dG9ycz48YXV0aG9ycz48YXV0aG9yPllpbSwg
Si4gSC48L2F1dGhvcj48YXV0aG9yPlNlb24sIEouIEsuPC9hdXRob3I+PGF1dGhvcj5Tb25nLCBF
LiBLLjwvYXV0aG9yPjxhdXRob3I+Q2hvaSwgSi4gSS48L2F1dGhvcj48YXV0aG9yPktpbSwgTS4g
Qy48L2F1dGhvcj48YXV0aG9yPkxlZSwgSy4gQi48L2F1dGhvcj48YXV0aG9yPlNlbywgSC4gWS48
L2F1dGhvcj48L2F1dGhvcnM+PC9jb250cmlidXRvcnM+PGF1dGgtYWRkcmVzcz5EZXBhcnRtZW50
IG9mIE9ydGhvcGVkaWMgU3VyZ2VyeSwgR3dhbmdqdSBIeXVuZGFlIEhvc3BpdGFsLCBHd2FuZ2p1
LCBLb3JlYS48L2F1dGgtYWRkcmVzcz48dGl0bGVzPjx0aXRsZT5BIGNvbXBhcmF0aXZlIHN0dWR5
IG9mIG1lbmlzY2VjdG9teSBhbmQgbm9ub3BlcmF0aXZlIHRyZWF0bWVudCBmb3IgZGVnZW5lcmF0
aXZlIGhvcml6b250YWwgdGVhcnMgb2YgdGhlIG1lZGlhbCBtZW5pc2N1czwvdGl0bGU+PHNlY29u
ZGFyeS10aXRsZT5BbSBKIFNwb3J0cyBNZWQ8L3NlY29uZGFyeS10aXRsZT48L3RpdGxlcz48cGVy
aW9kaWNhbD48ZnVsbC10aXRsZT5BbSBKIFNwb3J0cyBNZWQ8L2Z1bGwtdGl0bGU+PC9wZXJpb2Rp
Y2FsPjxwYWdlcz4xNTY1LTcwPC9wYWdlcz48dm9sdW1lPjQxPC92b2x1bWU+PG51bWJlcj43PC9u
dW1iZXI+PGVkaXRpb24+MjAxMy8wNS8yNTwvZWRpdGlvbj48a2V5d29yZHM+PGtleXdvcmQ+QWR1
bHQ8L2tleXdvcmQ+PGtleXdvcmQ+QXJ0aHJvc2NvcHk8L2tleXdvcmQ+PGtleXdvcmQ+RXhlcmNp
c2UgVGhlcmFweTwva2V5d29yZD48a2V5d29yZD5GZW1hbGU8L2tleXdvcmQ+PGtleXdvcmQ+SHVt
YW5zPC9rZXl3b3JkPjxrZXl3b3JkPktuZWUgSW5qdXJpZXMvIHRoZXJhcHk8L2tleXdvcmQ+PGtl
eXdvcmQ+TWFsZTwva2V5d29yZD48a2V5d29yZD5NZW5pc2NpLCBUaWJpYWwvIGluanVyaWVzPC9r
ZXl3b3JkPjxrZXl3b3JkPk1pZGRsZSBBZ2VkPC9rZXl3b3JkPjxrZXl3b3JkPlBhdGllbnQgU2F0
aXNmYWN0aW9uPC9rZXl3b3JkPjwva2V5d29yZHM+PGRhdGVzPjx5ZWFyPjIwMTM8L3llYXI+PHB1
Yi1kYXRlcz48ZGF0ZT5KdWw8L2RhdGU+PC9wdWItZGF0ZXM+PC9kYXRlcz48aXNibj4xNTUyLTMz
NjUgKEVsZWN0cm9uaWMpJiN4RDswMzYzLTU0NjUgKExpbmtpbmcpPC9pc2JuPjxhY2Nlc3Npb24t
bnVtPjIzNzAzOTE1PC9hY2Nlc3Npb24tbnVtPjx1cmxzPjwvdXJscz48ZWxlY3Ryb25pYy1yZXNv
dXJjZS1udW0+MTAuMTE3Ny8wMzYzNTQ2NTEzNDg4NTE4PC9lbGVjdHJvbmljLXJlc291cmNlLW51
bT48cmVtb3RlLWRhdGFiYXNlLXByb3ZpZGVyPk5MTTwvcmVtb3RlLWRhdGFiYXNlLXByb3ZpZGVy
PjxsYW5ndWFnZT5lbmc8L2xhbmd1YWdlPjwvcmVjb3JkPjwvQ2l0ZT48L0VuZE5vdGU+
</w:fldData>
        </w:fldChar>
      </w:r>
      <w:r w:rsidR="00961554" w:rsidRPr="009926FC">
        <w:rPr>
          <w:rFonts w:ascii="Book Antiqua" w:hAnsi="Book Antiqua"/>
        </w:rPr>
        <w:instrText xml:space="preserve"> ADDIN EN.CITE </w:instrText>
      </w:r>
      <w:r w:rsidR="00961554" w:rsidRPr="009926FC">
        <w:rPr>
          <w:rFonts w:ascii="Book Antiqua" w:hAnsi="Book Antiqua"/>
        </w:rPr>
        <w:fldChar w:fldCharType="begin">
          <w:fldData xml:space="preserve">PEVuZE5vdGU+PENpdGU+PEF1dGhvcj5IZXJybGluPC9BdXRob3I+PFllYXI+MjAwNzwvWWVhcj48
UmVjTnVtPjc8L1JlY051bT48RGlzcGxheVRleHQ+PHN0eWxlIGZhY2U9InN1cGVyc2NyaXB0Ij5b
Ni0xMF08L3N0eWxlPjwvRGlzcGxheVRleHQ+PHJlY29yZD48cmVjLW51bWJlcj43PC9yZWMtbnVt
YmVyPjxmb3JlaWduLWtleXM+PGtleSBhcHA9IkVOIiBkYi1pZD0iZnB0emY1ZXB5cmEwOXNld3Iw
OXhlMmVtNTB0cHhhOWEwdGZmIiB0aW1lc3RhbXA9IjE0MzU1MjE0MTMiPjc8L2tleT48L2ZvcmVp
Z24ta2V5cz48cmVmLXR5cGUgbmFtZT0iSm91cm5hbCBBcnRpY2xlIj4xNzwvcmVmLXR5cGU+PGNv
bnRyaWJ1dG9ycz48YXV0aG9ycz48YXV0aG9yPkhlcnJsaW4sIFMuPC9hdXRob3I+PGF1dGhvcj5I
YWxsYW5kZXIsIE0uPC9hdXRob3I+PGF1dGhvcj5XYW5nZSwgUC48L2F1dGhvcj48YXV0aG9yPldl
aWRlbmhpZWxtLCBMLjwvYXV0aG9yPjxhdXRob3I+V2VybmVyLCBTLjwvYXV0aG9yPjwvYXV0aG9y
cz48L2NvbnRyaWJ1dG9ycz48YXV0aC1hZGRyZXNzPkRlcGFydG1lbnQgb2YgUGh5c2lvdGhlcmFw
eSwgUmVoYWJ0amFuc3QsIFM6dCBFcmlrc2dhdGFuIDQ4LCAxMTIgMzQsIFN0b2NraG9sbSwgU3dl
ZGVuLiBzeWx2aWEuaGVycmxpbkB0ZWxlMi5zZTwvYXV0aC1hZGRyZXNzPjx0aXRsZXM+PHRpdGxl
PkFydGhyb3Njb3BpYyBvciBjb25zZXJ2YXRpdmUgdHJlYXRtZW50IG9mIGRlZ2VuZXJhdGl2ZSBt
ZWRpYWwgbWVuaXNjYWwgdGVhcnM6IGEgcHJvc3BlY3RpdmUgcmFuZG9taXNlZCB0cmlhbDwvdGl0
bGU+PHNlY29uZGFyeS10aXRsZT5LbmVlIFN1cmcgU3BvcnRzIFRyYXVtYXRvbCBBcnRocm9zYzwv
c2Vjb25kYXJ5LXRpdGxlPjxhbHQtdGl0bGU+S25lZSBzdXJnZXJ5LCBzcG9ydHMgdHJhdW1hdG9s
b2d5LCBhcnRocm9zY29weSA6IG9mZmljaWFsIGpvdXJuYWwgb2YgdGhlIEVTU0tBPC9hbHQtdGl0
bGU+PC90aXRsZXM+PHBlcmlvZGljYWw+PGZ1bGwtdGl0bGU+S25lZSBTdXJnIFNwb3J0cyBUcmF1
bWF0b2wgQXJ0aHJvc2M8L2Z1bGwtdGl0bGU+PGFiYnItMT5LbmVlIHN1cmdlcnksIHNwb3J0cyB0
cmF1bWF0b2xvZ3ksIGFydGhyb3Njb3B5IDogb2ZmaWNpYWwgam91cm5hbCBvZiB0aGUgRVNTS0E8
L2FiYnItMT48L3BlcmlvZGljYWw+PGFsdC1wZXJpb2RpY2FsPjxmdWxsLXRpdGxlPktuZWUgU3Vy
ZyBTcG9ydHMgVHJhdW1hdG9sIEFydGhyb3NjPC9mdWxsLXRpdGxlPjxhYmJyLTE+S25lZSBzdXJn
ZXJ5LCBzcG9ydHMgdHJhdW1hdG9sb2d5LCBhcnRocm9zY29weSA6IG9mZmljaWFsIGpvdXJuYWwg
b2YgdGhlIEVTU0tBPC9hYmJyLTE+PC9hbHQtcGVyaW9kaWNhbD48cGFnZXM+MzkzLTQwMTwvcGFn
ZXM+PHZvbHVtZT4xNTwvdm9sdW1lPjxudW1iZXI+NDwvbnVtYmVyPjxlZGl0aW9uPjIwMDcvMDEv
MTI8L2VkaXRpb24+PGtleXdvcmRzPjxrZXl3b3JkPipBcnRocm9zY29weTwva2V5d29yZD48a2V5
d29yZD5DYXJ0aWxhZ2UgRGlzZWFzZXMvc3VyZ2VyeS8qdGhlcmFweTwva2V5d29yZD48a2V5d29y
ZD5FeGVyY2lzZSBUaGVyYXB5PC9rZXl3b3JkPjxrZXl3b3JkPkZlbWFsZTwva2V5d29yZD48a2V5
d29yZD5IdW1hbnM8L2tleXdvcmQ+PGtleXdvcmQ+S25lZSBJbmp1cmllcy8qdGhlcmFweTwva2V5
d29yZD48a2V5d29yZD5NYWxlPC9rZXl3b3JkPjxrZXl3b3JkPk1lbmlzY2ksIFRpYmlhbC8qaW5q
dXJpZXM8L2tleXdvcmQ+PGtleXdvcmQ+TWlkZGxlIEFnZWQ8L2tleXdvcmQ+PGtleXdvcmQ+UGFp
biBNZWFzdXJlbWVudDwva2V5d29yZD48a2V5d29yZD5Qcm9zcGVjdGl2ZSBTdHVkaWVzPC9rZXl3
b3JkPjxrZXl3b3JkPlF1ZXN0aW9ubmFpcmVzPC9rZXl3b3JkPjxrZXl3b3JkPlJhbmdlIG9mIE1v
dGlvbiwgQXJ0aWN1bGFyPC9rZXl3b3JkPjxrZXl3b3JkPlRyZWF0bWVudCBPdXRjb21lPC9rZXl3
b3JkPjwva2V5d29yZHM+PGRhdGVzPjx5ZWFyPjIwMDc8L3llYXI+PHB1Yi1kYXRlcz48ZGF0ZT5B
cHI8L2RhdGU+PC9wdWItZGF0ZXM+PC9kYXRlcz48aXNibj4wOTQyLTIwNTYgKFByaW50KSYjeEQ7
MDk0Mi0yMDU2PC9pc2JuPjxhY2Nlc3Npb24tbnVtPjE3MjE2MjcyPC9hY2Nlc3Npb24tbnVtPjx1
cmxzPjwvdXJscz48ZWxlY3Ryb25pYy1yZXNvdXJjZS1udW0+MTAuMTAwNy9zMDAxNjctMDA2LTAy
NDMtMjwvZWxlY3Ryb25pYy1yZXNvdXJjZS1udW0+PHJlbW90ZS1kYXRhYmFzZS1wcm92aWRlcj5O
TE08L3JlbW90ZS1kYXRhYmFzZS1wcm92aWRlcj48bGFuZ3VhZ2U+ZW5nPC9sYW5ndWFnZT48L3Jl
Y29yZD48L0NpdGU+PENpdGU+PEF1dGhvcj5IZXJybGluPC9BdXRob3I+PFllYXI+MjAxMzwvWWVh
cj48UmVjTnVtPjIzMzQ8L1JlY051bT48cmVjb3JkPjxyZWMtbnVtYmVyPjIzMzQ8L3JlYy1udW1i
ZXI+PGZvcmVpZ24ta2V5cz48a2V5IGFwcD0iRU4iIGRiLWlkPSJmcnJlOTJkejRhZmRwdmV2dHJ6
dmRwcjZwZWYyYTBkdjVhZXIiPjIzMzQ8L2tleT48L2ZvcmVpZ24ta2V5cz48cmVmLXR5cGUgbmFt
ZT0iSm91cm5hbCBBcnRpY2xlIj4xNzwvcmVmLXR5cGU+PGNvbnRyaWJ1dG9ycz48YXV0aG9ycz48
YXV0aG9yPkhlcnJsaW4sIFMuIFYuPC9hdXRob3I+PGF1dGhvcj5XYW5nZSwgUC4gTy48L2F1dGhv
cj48YXV0aG9yPkxhcGlkdXMsIEcuPC9hdXRob3I+PGF1dGhvcj5IYWxsYW5kZXIsIE0uPC9hdXRo
b3I+PGF1dGhvcj5XZXJuZXIsIFMuPC9hdXRob3I+PGF1dGhvcj5XZWlkZW5oaWVsbSwgTC48L2F1
dGhvcj48L2F1dGhvcnM+PC9jb250cmlidXRvcnM+PGF1dGgtYWRkcmVzcz5EZXBhcnRtZW50IG9m
IFBoeXNpb3RoZXJhcHksIEhlcnJsaW4gSW52ZXN0LCBUdW5hdmFnZW4gOCwgMTgxIDY1LCBMaWRp
bmdvLCBTd2VkZW4uIHN5bHZpYS5oZXJybGluQHRlbGUyLnNlPC9hdXRoLWFkZHJlc3M+PHRpdGxl
cz48dGl0bGU+SXMgYXJ0aHJvc2NvcGljIHN1cmdlcnkgYmVuZWZpY2lhbCBpbiB0cmVhdGluZyBu
b24tdHJhdW1hdGljLCBkZWdlbmVyYXRpdmUgbWVkaWFsIG1lbmlzY2FsIHRlYXJzPyBBIGZpdmUg
eWVhciBmb2xsb3ctdXA8L3RpdGxlPjxzZWNvbmRhcnktdGl0bGU+S25lZSBTdXJnIFNwb3J0cyBU
cmF1bWF0b2wgQXJ0aHJvc2M8L3NlY29uZGFyeS10aXRsZT48L3RpdGxlcz48cGVyaW9kaWNhbD48
ZnVsbC10aXRsZT5LbmVlIFN1cmcgU3BvcnRzIFRyYXVtYXRvbCBBcnRocm9zYzwvZnVsbC10aXRs
ZT48L3BlcmlvZGljYWw+PHBhZ2VzPjM1OC02NDwvcGFnZXM+PHZvbHVtZT4yMTwvdm9sdW1lPjxu
dW1iZXI+MjwvbnVtYmVyPjxlZGl0aW9uPjIwMTIvMDMvMjM8L2VkaXRpb24+PGtleXdvcmRzPjxr
ZXl3b3JkPkFydGhyb3Njb3B5PC9rZXl3b3JkPjxrZXl3b3JkPkNhcnRpbGFnZSBEaXNlYXNlcy9y
ZWhhYmlsaXRhdGlvbi8gc3VyZ2VyeTwva2V5d29yZD48a2V5d29yZD5FeGVyY2lzZSBUaGVyYXB5
PC9rZXl3b3JkPjxrZXl3b3JkPkZlbWFsZTwva2V5d29yZD48a2V5d29yZD5Gb2xsb3ctVXAgU3R1
ZGllczwva2V5d29yZD48a2V5d29yZD5IdW1hbnM8L2tleXdvcmQ+PGtleXdvcmQ+TWFnbmV0aWMg
UmVzb25hbmNlIEltYWdpbmc8L2tleXdvcmQ+PGtleXdvcmQ+TWFsZTwva2V5d29yZD48a2V5d29y
ZD5NZW5pc2NpLCBUaWJpYWwvIHN1cmdlcnk8L2tleXdvcmQ+PGtleXdvcmQ+TWlkZGxlIEFnZWQ8
L2tleXdvcmQ+PGtleXdvcmQ+T3N0ZW9hcnRocml0aXMsIEtuZWUvcmVoYWJpbGl0YXRpb24vIHN1
cmdlcnk8L2tleXdvcmQ+PGtleXdvcmQ+UHJvc3BlY3RpdmUgU3R1ZGllczwva2V5d29yZD48a2V5
d29yZD5UcmVhdG1lbnQgT3V0Y29tZTwva2V5d29yZD48L2tleXdvcmRzPjxkYXRlcz48eWVhcj4y
MDEzPC95ZWFyPjxwdWItZGF0ZXM+PGRhdGU+RmViPC9kYXRlPjwvcHViLWRhdGVzPjwvZGF0ZXM+
PGlzYm4+MTQzMy03MzQ3IChFbGVjdHJvbmljKSYjeEQ7MDk0Mi0yMDU2IChMaW5raW5nKTwvaXNi
bj48YWNjZXNzaW9uLW51bT4yMjQzNzY1OTwvYWNjZXNzaW9uLW51bT48dXJscz48L3VybHM+PGVs
ZWN0cm9uaWMtcmVzb3VyY2UtbnVtPjEwLjEwMDcvczAwMTY3LTAxMi0xOTYwLTM8L2VsZWN0cm9u
aWMtcmVzb3VyY2UtbnVtPjxyZW1vdGUtZGF0YWJhc2UtcHJvdmlkZXI+TkxNPC9yZW1vdGUtZGF0
YWJhc2UtcHJvdmlkZXI+PGxhbmd1YWdlPmVuZzwvbGFuZ3VhZ2U+PC9yZWNvcmQ+PC9DaXRlPjxD
aXRlPjxBdXRob3I+S2F0ejwvQXV0aG9yPjxZZWFyPjIwMTM8L1llYXI+PFJlY051bT45PC9SZWNO
dW0+PHJlY29yZD48cmVjLW51bWJlcj45PC9yZWMtbnVtYmVyPjxmb3JlaWduLWtleXM+PGtleSBh
cHA9IkVOIiBkYi1pZD0iZnB0emY1ZXB5cmEwOXNld3IwOXhlMmVtNTB0cHhhOWEwdGZmIiB0aW1l
c3RhbXA9IjE0MzU1MjE1ODMiPjk8L2tleT48L2ZvcmVpZ24ta2V5cz48cmVmLXR5cGUgbmFtZT0i
Sm91cm5hbCBBcnRpY2xlIj4xNzwvcmVmLXR5cGU+PGNvbnRyaWJ1dG9ycz48YXV0aG9ycz48YXV0
aG9yPkthdHosIEouIE4uPC9hdXRob3I+PGF1dGhvcj5Ccm9waHksIFIuIEguPC9hdXRob3I+PGF1
dGhvcj5DaGFpc3NvbiwgQy4gRS48L2F1dGhvcj48YXV0aG9yPmRlIENoYXZlcywgTC48L2F1dGhv
cj48YXV0aG9yPkNvbGUsIEIuIEouPC9hdXRob3I+PGF1dGhvcj5EYWhtLCBELiBMLjwvYXV0aG9y
PjxhdXRob3I+RG9ubmVsbC1GaW5rLCBMLiBBLjwvYXV0aG9yPjxhdXRob3I+R3Vlcm1hemksIEEu
PC9hdXRob3I+PGF1dGhvcj5IYWFzLCBBLiBLLjwvYXV0aG9yPjxhdXRob3I+Sm9uZXMsIE0uIEgu
PC9hdXRob3I+PGF1dGhvcj5MZXZ5LCBCLiBBLjwvYXV0aG9yPjxhdXRob3I+TWFuZGwsIEwuIEEu
PC9hdXRob3I+PGF1dGhvcj5NYXJ0aW4sIFMuIEQuPC9hdXRob3I+PGF1dGhvcj5NYXJ4LCBSLiBH
LjwvYXV0aG9yPjxhdXRob3I+TWluaWFjaSwgQS48L2F1dGhvcj48YXV0aG9yPk1hdGF2YSwgTS4g
Si48L2F1dGhvcj48YXV0aG9yPlBhbG1pc2FubywgSi48L2F1dGhvcj48YXV0aG9yPlJlaW5rZSwg
RS4gSy48L2F1dGhvcj48YXV0aG9yPlJpY2hhcmRzb24sIEIuIEUuPC9hdXRob3I+PGF1dGhvcj5S
b21lLCBCLiBOLjwvYXV0aG9yPjxhdXRob3I+U2FmcmFuLU5vcnRvbiwgQy4gRS48L2F1dGhvcj48
YXV0aG9yPlNrb25pZWNraSwgRC4gSi48L2F1dGhvcj48YXV0aG9yPlNvbG9tb24sIEQuIEguPC9h
dXRob3I+PGF1dGhvcj5TbWl0aCwgTS4gVi48L2F1dGhvcj48YXV0aG9yPlNwaW5kbGVyLCBLLiBQ
LjwvYXV0aG9yPjxhdXRob3I+U3R1YXJ0LCBNLiBKLjwvYXV0aG9yPjxhdXRob3I+V3JpZ2h0LCBK
LjwvYXV0aG9yPjxhdXRob3I+V3JpZ2h0LCBSLiBXLjwvYXV0aG9yPjxhdXRob3I+TG9zaW5hLCBF
LjwvYXV0aG9yPjwvYXV0aG9ycz48L2NvbnRyaWJ1dG9ycz48YXV0aC1hZGRyZXNzPk9ydGhvcGVk
aWMgYW5kIEFydGhyaXRpcyBDZW50ZXIgZm9yIE91dGNvbWVzIFJlc2VhcmNoLCBEZXBhcnRtZW50
IG9mIE9ydGhvcGVkaWMgU3VyZ2VyeSwgQnJpZ2hhbSBhbmQgV29tZW4mYXBvcztzIEhvc3BpdGFs
LCBCb3N0b24sIE1BIDAyMTE1LCBVU0EuIGpua2F0ekBwYXJ0bmVycy5vcmcuPC9hdXRoLWFkZHJl
c3M+PHRpdGxlcz48dGl0bGU+U3VyZ2VyeSB2ZXJzdXMgcGh5c2ljYWwgdGhlcmFweSBmb3IgYSBt
ZW5pc2NhbCB0ZWFyIGFuZCBvc3Rlb2FydGhyaXRp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Y3
NS04NDwvcGFnZXM+PHZvbHVtZT4zNjg8L3ZvbHVtZT48bnVtYmVyPjE4PC9udW1iZXI+PGVkaXRp
b24+MjAxMy8wMy8yMDwvZWRpdGlvbj48a2V5d29yZHM+PGtleXdvcmQ+RmVtYWxlPC9rZXl3b3Jk
PjxrZXl3b3JkPkh1bWFuczwva2V5d29yZD48a2V5d29yZD5JbnRlbnRpb24gdG8gVHJlYXQgQW5h
bHlzaXM8L2tleXdvcmQ+PGtleXdvcmQ+S25lZSBJbmp1cmllcy9zdXJnZXJ5L3RoZXJhcHk8L2tl
eXdvcmQ+PGtleXdvcmQ+TWFsZTwva2V5d29yZD48a2V5d29yZD5NZW5pc2NpLCBUaWJpYWwvKmlu
anVyaWVzL3N1cmdlcnk8L2tleXdvcmQ+PGtleXdvcmQ+TWlkZGxlIEFnZWQ8L2tleXdvcmQ+PGtl
eXdvcmQ+T3N0ZW9hcnRocml0aXMsIEtuZWUvKnN1cmdlcnkvKnRoZXJhcHk8L2tleXdvcmQ+PGtl
eXdvcmQ+UGFpbiBNZWFzdXJlbWVudDwva2V5d29yZD48a2V5d29yZD4qUGh5c2ljYWwgVGhlcmFw
eSBNb2RhbGl0aWVzL2FkdmVyc2UgZWZmZWN0czwva2V5d29yZD48a2V5d29yZD5Qb3N0b3BlcmF0
aXZlIENvbXBsaWNhdGlvbnM8L2tleXdvcmQ+PGtleXdvcmQ+UmVjb3Zlcnkgb2YgRnVuY3Rpb248
L2tleXdvcmQ+PGtleXdvcmQ+U2V2ZXJpdHkgb2YgSWxsbmVzcyBJbmRleDwva2V5d29yZD48L2tl
eXdvcmRzPjxkYXRlcz48eWVhcj4yMDEzPC95ZWFyPjxwdWItZGF0ZXM+PGRhdGU+TWF5IDI8L2Rh
dGU+PC9wdWItZGF0ZXM+PC9kYXRlcz48aXNibj4wMDI4LTQ3OTM8L2lzYm4+PGFjY2Vzc2lvbi1u
dW0+MjM1MDY1MTg8L2FjY2Vzc2lvbi1udW0+PHVybHM+PC91cmxzPjxjdXN0b20yPlBtYzM2OTAx
MTk8L2N1c3RvbTI+PGN1c3RvbTY+TmlobXM0NzczMzE8L2N1c3RvbTY+PGVsZWN0cm9uaWMtcmVz
b3VyY2UtbnVtPjEwLjEwNTYvTkVKTW9hMTMwMTQwODwvZWxlY3Ryb25pYy1yZXNvdXJjZS1udW0+
PHJlbW90ZS1kYXRhYmFzZS1wcm92aWRlcj5OTE08L3JlbW90ZS1kYXRhYmFzZS1wcm92aWRlcj48
bGFuZ3VhZ2U+ZW5nPC9sYW5ndWFnZT48L3JlY29yZD48L0NpdGU+PENpdGU+PEF1dGhvcj5TaWh2
b25lbjwvQXV0aG9yPjxZZWFyPjIwMTM8L1llYXI+PFJlY051bT4xMTwvUmVjTnVtPjxyZWNvcmQ+
PHJlYy1udW1iZXI+MTE8L3JlYy1udW1iZXI+PGZvcmVpZ24ta2V5cz48a2V5IGFwcD0iRU4iIGRi
LWlkPSJmcHR6ZjVlcHlyYTA5c2V3cjA5eGUyZW01MHRweGE5YTB0ZmYiIHRpbWVzdGFtcD0iMTQz
NTUyMTcwOCI+MTE8L2tleT48L2ZvcmVpZ24ta2V5cz48cmVmLXR5cGUgbmFtZT0iSm91cm5hbCBB
cnRpY2xlIj4xNzwvcmVmLXR5cGU+PGNvbnRyaWJ1dG9ycz48YXV0aG9ycz48YXV0aG9yPlNpaHZv
bmVuLCBSLjwvYXV0aG9yPjxhdXRob3I+UGFhdm9sYSwgTS48L2F1dGhvcj48YXV0aG9yPk1hbG1p
dmFhcmEsIEEuPC9hdXRob3I+PGF1dGhvcj5JdGFsYSwgQS48L2F1dGhvcj48YXV0aG9yPkpvdWth
aW5lbiwgQS48L2F1dGhvcj48YXV0aG9yPk51cm1pLCBILjwvYXV0aG9yPjxhdXRob3I+S2Fsc2tl
LCBKLjwvYXV0aG9yPjxhdXRob3I+SmFydmluZW4sIFQuIEwuPC9hdXRob3I+PGF1dGhvcj5GaW5u
aXNoIERlZ2VuZXJhdGl2ZSBNZW5pc2NhbCBMZXNpb24gU3R1ZHksIEdyb3VwPC9hdXRob3I+PC9h
dXRob3JzPjwvY29udHJpYnV0b3JzPjxhdXRoLWFkZHJlc3M+RnJvbSB0aGUgRGVwYXJ0bWVudCBv
ZiBPcnRob3BlZGljcyBhbmQgVHJhdW1hdG9sb2d5LCBIYXRhbnBhYSBDaXR5IEhvc3BpdGFsLCBU
YW1wZXJlIChSLlMuKSwgdGhlIERlcGFydG1lbnQgb2YgT3J0aG9wZWRpY3MgYW5kIFRyYXVtYXRv
bG9neSwgSGVsc2lua2kgVW5pdmVyc2l0eSBDZW50cmFsIEhvc3BpdGFsIGFuZCBVbml2ZXJzaXR5
IG9mIEhlbHNpbmtpIChNLlAuLCBKLksuLCBULkwuTi5KLiksIGFuZCB0aGUgTmF0aW9uYWwgSW5z
dGl0dXRlIGZvciBIZWFsdGggYW5kIFdlbGZhcmUsIENlbnRlciBmb3IgSGVhbHRoIGFuZCBTb2Np
YWwgRWNvbm9taWNzIChBLk0uKSwgSGVsc2lua2ksIHRoZSBEZXBhcnRtZW50IG9mIE9ydGhvcGVk
aWNzIGFuZCBUcmF1bWF0b2xvZ3ksIFVuaXZlcnNpdHkgb2YgVHVya3UsIFR1cmt1IChBLkkuKSwg
dGhlIERlcGFydG1lbnQgb2YgT3J0aG9wZWRpY3MsIFRyYXVtYXRvbG9neSwgYW5kIEhhbmQgU3Vy
Z2VyeSwgS3VvcGlvIFVuaXZlcnNpdHkgSG9zcGl0YWwsIEt1b3BpbyAoQS5KLiksIGFuZCB0aGUg
RGVwYXJ0bWVudCBvZiBPcnRob3BlZGljcyBhbmQgVHJhdW1hdG9sb2d5LCBDZW50cmFsIEZpbmxh
bmQgQ2VudHJhbCBIb3NwaXRhbCwgSnl2YXNreWxhIChILk4uKSAtIGFsbCBpbiBGaW5sYW5kLjwv
YXV0aC1hZGRyZXNzPjx0aXRsZXM+PHRpdGxlPkFydGhyb3Njb3BpYyBwYXJ0aWFsIG1lbmlzY2Vj
dG9teSB2ZXJzdXMgc2hhbSBzdXJnZXJ5IGZvciBhIGRlZ2VuZXJhdGl2ZSBtZW5pc2NhbCB0ZWFy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NTE1LTI0PC9wYWdlcz48dm9sdW1lPjM2OTwvdm9sdW1l
PjxudW1iZXI+MjY8L251bWJlcj48a2V5d29yZHM+PGtleXdvcmQ+QWR1bHQ8L2tleXdvcmQ+PGtl
eXdvcmQ+QWdlZDwva2V5d29yZD48a2V5d29yZD4qQXJ0aHJvc2NvcHkvbWV0aG9kczwva2V5d29y
ZD48a2V5d29yZD5Eb3VibGUtQmxpbmQgTWV0aG9kPC9rZXl3b3JkPjxrZXl3b3JkPipFeGVyY2lz
ZSBUaGVyYXB5PC9rZXl3b3JkPjxrZXl3b3JkPkZlbWFsZTwva2V5d29yZD48a2V5d29yZD5IdW1h
bnM8L2tleXdvcmQ+PGtleXdvcmQ+SW50ZW50aW9uIHRvIFRyZWF0IEFuYWx5c2lzPC9rZXl3b3Jk
PjxrZXl3b3JkPktuZWUgSW5qdXJpZXMvcmVoYWJpbGl0YXRpb24vKnN1cmdlcnk8L2tleXdvcmQ+
PGtleXdvcmQ+TWFsZTwva2V5d29yZD48a2V5d29yZD5NZW5pc2NpLCBUaWJpYWwvKmluanVyaWVz
LypzdXJnZXJ5PC9rZXl3b3JkPjxrZXl3b3JkPk1pZGRsZSBBZ2VkPC9rZXl3b3JkPjxrZXl3b3Jk
PlBhaW48L2tleXdvcmQ+PGtleXdvcmQ+UGFpbiBNZWFzdXJlbWVudDwva2V5d29yZD48a2V5d29y
ZD5QbGFjZWJvczwva2V5d29yZD48a2V5d29yZD5Qb3N0b3BlcmF0aXZlIENhcmU8L2tleXdvcmQ+
PGtleXdvcmQ+VHJlYXRtZW50IE91dGNvbWU8L2tleXdvcmQ+PC9rZXl3b3Jkcz48ZGF0ZXM+PHll
YXI+MjAxMzwveWVhcj48cHViLWRhdGVzPjxkYXRlPkRlYyAyNjwvZGF0ZT48L3B1Yi1kYXRlcz48
L2RhdGVzPjxpc2JuPjE1MzMtNDQwNiAoRWxlY3Ryb25pYykmI3hEOzAwMjgtNDc5MyAoTGlua2lu
Zyk8L2lzYm4+PGFjY2Vzc2lvbi1udW0+MjQzNjkwNzY8L2FjY2Vzc2lvbi1udW0+PHVybHM+PHJl
bGF0ZWQtdXJscz48dXJsPmh0dHA6Ly93d3cubmNiaS5ubG0ubmloLmdvdi9wdWJtZWQvMjQzNjkw
NzY8L3VybD48L3JlbGF0ZWQtdXJscz48L3VybHM+PGVsZWN0cm9uaWMtcmVzb3VyY2UtbnVtPjEw
LjEwNTYvTkVKTW9hMTMwNTE4OTwvZWxlY3Ryb25pYy1yZXNvdXJjZS1udW0+PC9yZWNvcmQ+PC9D
aXRlPjxDaXRlPjxBdXRob3I+WWltPC9BdXRob3I+PFllYXI+MjAxMzwvWWVhcj48UmVjTnVtPjIz
NTI8L1JlY051bT48cmVjb3JkPjxyZWMtbnVtYmVyPjIzNTI8L3JlYy1udW1iZXI+PGZvcmVpZ24t
a2V5cz48a2V5IGFwcD0iRU4iIGRiLWlkPSJmcnJlOTJkejRhZmRwdmV2dHJ6dmRwcjZwZWYyYTBk
djVhZXIiPjIzNTI8L2tleT48L2ZvcmVpZ24ta2V5cz48cmVmLXR5cGUgbmFtZT0iSm91cm5hbCBB
cnRpY2xlIj4xNzwvcmVmLXR5cGU+PGNvbnRyaWJ1dG9ycz48YXV0aG9ycz48YXV0aG9yPllpbSwg
Si4gSC48L2F1dGhvcj48YXV0aG9yPlNlb24sIEouIEsuPC9hdXRob3I+PGF1dGhvcj5Tb25nLCBF
LiBLLjwvYXV0aG9yPjxhdXRob3I+Q2hvaSwgSi4gSS48L2F1dGhvcj48YXV0aG9yPktpbSwgTS4g
Qy48L2F1dGhvcj48YXV0aG9yPkxlZSwgSy4gQi48L2F1dGhvcj48YXV0aG9yPlNlbywgSC4gWS48
L2F1dGhvcj48L2F1dGhvcnM+PC9jb250cmlidXRvcnM+PGF1dGgtYWRkcmVzcz5EZXBhcnRtZW50
IG9mIE9ydGhvcGVkaWMgU3VyZ2VyeSwgR3dhbmdqdSBIeXVuZGFlIEhvc3BpdGFsLCBHd2FuZ2p1
LCBLb3JlYS48L2F1dGgtYWRkcmVzcz48dGl0bGVzPjx0aXRsZT5BIGNvbXBhcmF0aXZlIHN0dWR5
IG9mIG1lbmlzY2VjdG9teSBhbmQgbm9ub3BlcmF0aXZlIHRyZWF0bWVudCBmb3IgZGVnZW5lcmF0
aXZlIGhvcml6b250YWwgdGVhcnMgb2YgdGhlIG1lZGlhbCBtZW5pc2N1czwvdGl0bGU+PHNlY29u
ZGFyeS10aXRsZT5BbSBKIFNwb3J0cyBNZWQ8L3NlY29uZGFyeS10aXRsZT48L3RpdGxlcz48cGVy
aW9kaWNhbD48ZnVsbC10aXRsZT5BbSBKIFNwb3J0cyBNZWQ8L2Z1bGwtdGl0bGU+PC9wZXJpb2Rp
Y2FsPjxwYWdlcz4xNTY1LTcwPC9wYWdlcz48dm9sdW1lPjQxPC92b2x1bWU+PG51bWJlcj43PC9u
dW1iZXI+PGVkaXRpb24+MjAxMy8wNS8yNTwvZWRpdGlvbj48a2V5d29yZHM+PGtleXdvcmQ+QWR1
bHQ8L2tleXdvcmQ+PGtleXdvcmQ+QXJ0aHJvc2NvcHk8L2tleXdvcmQ+PGtleXdvcmQ+RXhlcmNp
c2UgVGhlcmFweTwva2V5d29yZD48a2V5d29yZD5GZW1hbGU8L2tleXdvcmQ+PGtleXdvcmQ+SHVt
YW5zPC9rZXl3b3JkPjxrZXl3b3JkPktuZWUgSW5qdXJpZXMvIHRoZXJhcHk8L2tleXdvcmQ+PGtl
eXdvcmQ+TWFsZTwva2V5d29yZD48a2V5d29yZD5NZW5pc2NpLCBUaWJpYWwvIGluanVyaWVzPC9r
ZXl3b3JkPjxrZXl3b3JkPk1pZGRsZSBBZ2VkPC9rZXl3b3JkPjxrZXl3b3JkPlBhdGllbnQgU2F0
aXNmYWN0aW9uPC9rZXl3b3JkPjwva2V5d29yZHM+PGRhdGVzPjx5ZWFyPjIwMTM8L3llYXI+PHB1
Yi1kYXRlcz48ZGF0ZT5KdWw8L2RhdGU+PC9wdWItZGF0ZXM+PC9kYXRlcz48aXNibj4xNTUyLTMz
NjUgKEVsZWN0cm9uaWMpJiN4RDswMzYzLTU0NjUgKExpbmtpbmcpPC9pc2JuPjxhY2Nlc3Npb24t
bnVtPjIzNzAzOTE1PC9hY2Nlc3Npb24tbnVtPjx1cmxzPjwvdXJscz48ZWxlY3Ryb25pYy1yZXNv
dXJjZS1udW0+MTAuMTE3Ny8wMzYzNTQ2NTEzNDg4NTE4PC9lbGVjdHJvbmljLXJlc291cmNlLW51
bT48cmVtb3RlLWRhdGFiYXNlLXByb3ZpZGVyPk5MTTwvcmVtb3RlLWRhdGFiYXNlLXByb3ZpZGVy
PjxsYW5ndWFnZT5lbmc8L2xhbmd1YWdlPjwvcmVjb3JkPjwvQ2l0ZT48L0VuZE5vdGU+
</w:fldData>
        </w:fldChar>
      </w:r>
      <w:r w:rsidR="00961554" w:rsidRPr="009926FC">
        <w:rPr>
          <w:rFonts w:ascii="Book Antiqua" w:hAnsi="Book Antiqua"/>
        </w:rPr>
        <w:instrText xml:space="preserve"> ADDIN EN.CITE.DATA </w:instrText>
      </w:r>
      <w:r w:rsidR="00961554" w:rsidRPr="009926FC">
        <w:rPr>
          <w:rFonts w:ascii="Book Antiqua" w:hAnsi="Book Antiqua"/>
        </w:rPr>
      </w:r>
      <w:r w:rsidR="00961554" w:rsidRPr="009926FC">
        <w:rPr>
          <w:rFonts w:ascii="Book Antiqua" w:hAnsi="Book Antiqua"/>
        </w:rPr>
        <w:fldChar w:fldCharType="end"/>
      </w:r>
      <w:r w:rsidR="00961554" w:rsidRPr="009926FC">
        <w:rPr>
          <w:rFonts w:ascii="Book Antiqua" w:hAnsi="Book Antiqua"/>
        </w:rPr>
      </w:r>
      <w:r w:rsidR="00961554" w:rsidRPr="009926FC">
        <w:rPr>
          <w:rFonts w:ascii="Book Antiqua" w:hAnsi="Book Antiqua"/>
        </w:rPr>
        <w:fldChar w:fldCharType="separate"/>
      </w:r>
      <w:r w:rsidR="00961554" w:rsidRPr="009926FC">
        <w:rPr>
          <w:rFonts w:ascii="Book Antiqua" w:hAnsi="Book Antiqua"/>
          <w:noProof/>
          <w:vertAlign w:val="superscript"/>
        </w:rPr>
        <w:t>[6-10]</w:t>
      </w:r>
      <w:r w:rsidR="00961554" w:rsidRPr="009926FC">
        <w:rPr>
          <w:rFonts w:ascii="Book Antiqua" w:hAnsi="Book Antiqua"/>
        </w:rPr>
        <w:fldChar w:fldCharType="end"/>
      </w:r>
      <w:r w:rsidRPr="009926FC">
        <w:rPr>
          <w:rFonts w:ascii="Book Antiqua" w:hAnsi="Book Antiqua"/>
        </w:rPr>
        <w:t>.</w:t>
      </w:r>
      <w:r w:rsidR="00961554">
        <w:rPr>
          <w:rFonts w:ascii="Book Antiqua" w:hAnsi="Book Antiqua"/>
        </w:rPr>
        <w:t xml:space="preserve"> </w:t>
      </w:r>
      <w:r w:rsidR="00EB60A7" w:rsidRPr="009926FC">
        <w:rPr>
          <w:rFonts w:ascii="Book Antiqua" w:hAnsi="Book Antiqua"/>
        </w:rPr>
        <w:t xml:space="preserve">We </w:t>
      </w:r>
      <w:r w:rsidR="004050F2" w:rsidRPr="009926FC">
        <w:rPr>
          <w:rFonts w:ascii="Book Antiqua" w:hAnsi="Book Antiqua"/>
        </w:rPr>
        <w:t xml:space="preserve">have </w:t>
      </w:r>
      <w:r w:rsidR="00EB60A7" w:rsidRPr="009926FC">
        <w:rPr>
          <w:rFonts w:ascii="Book Antiqua" w:hAnsi="Book Antiqua"/>
        </w:rPr>
        <w:t>previously analyzed RCTs</w:t>
      </w:r>
      <w:r w:rsidR="006F6B20" w:rsidRPr="009926FC">
        <w:rPr>
          <w:rFonts w:ascii="Book Antiqua" w:hAnsi="Book Antiqua"/>
        </w:rPr>
        <w:t xml:space="preserve"> </w:t>
      </w:r>
      <w:r w:rsidR="00EB60A7" w:rsidRPr="009926FC">
        <w:rPr>
          <w:rFonts w:ascii="Book Antiqua" w:hAnsi="Book Antiqua"/>
        </w:rPr>
        <w:t xml:space="preserve">comparing APM with non-operative therapy specifically in the clinical setting of </w:t>
      </w:r>
      <w:r w:rsidR="0032361D" w:rsidRPr="009926FC">
        <w:rPr>
          <w:rFonts w:ascii="Book Antiqua" w:hAnsi="Book Antiqua"/>
        </w:rPr>
        <w:t xml:space="preserve">meniscal tears with concomitant </w:t>
      </w:r>
      <w:r w:rsidR="006F6B20" w:rsidRPr="009926FC">
        <w:rPr>
          <w:rFonts w:ascii="Book Antiqua" w:hAnsi="Book Antiqua"/>
        </w:rPr>
        <w:t>osteoarthritis of the knee (</w:t>
      </w:r>
      <w:r w:rsidR="0032361D" w:rsidRPr="009926FC">
        <w:rPr>
          <w:rFonts w:ascii="Book Antiqua" w:hAnsi="Book Antiqua"/>
        </w:rPr>
        <w:t>MT-</w:t>
      </w:r>
      <w:r w:rsidR="006F6B20" w:rsidRPr="009926FC">
        <w:rPr>
          <w:rFonts w:ascii="Book Antiqua" w:hAnsi="Book Antiqua"/>
        </w:rPr>
        <w:t>OAK)</w:t>
      </w:r>
      <w:r w:rsidR="00961554">
        <w:rPr>
          <w:rFonts w:ascii="Book Antiqua" w:eastAsia="宋体" w:hAnsi="Book Antiqua" w:hint="eastAsia"/>
          <w:lang w:eastAsia="zh-CN"/>
        </w:rPr>
        <w:t xml:space="preserve"> (</w:t>
      </w:r>
      <w:r w:rsidR="00961554">
        <w:rPr>
          <w:rFonts w:ascii="Book Antiqua" w:hAnsi="Book Antiqua"/>
        </w:rPr>
        <w:t xml:space="preserve">Ha </w:t>
      </w:r>
      <w:r w:rsidR="00961554" w:rsidRPr="00961554">
        <w:rPr>
          <w:rFonts w:ascii="Book Antiqua" w:hAnsi="Book Antiqua"/>
          <w:i/>
        </w:rPr>
        <w:t>et al</w:t>
      </w:r>
      <w:r w:rsidR="00CE49D4" w:rsidRPr="009926FC">
        <w:rPr>
          <w:rFonts w:ascii="Book Antiqua" w:hAnsi="Book Antiqua"/>
        </w:rPr>
        <w:t>, submitted</w:t>
      </w:r>
      <w:r w:rsidR="00961554">
        <w:rPr>
          <w:rFonts w:ascii="Book Antiqua" w:eastAsia="宋体" w:hAnsi="Book Antiqua" w:hint="eastAsia"/>
          <w:lang w:eastAsia="zh-CN"/>
        </w:rPr>
        <w:t>).</w:t>
      </w:r>
      <w:r w:rsidR="00961554">
        <w:rPr>
          <w:rFonts w:ascii="Book Antiqua" w:hAnsi="Book Antiqua"/>
        </w:rPr>
        <w:t xml:space="preserve"> </w:t>
      </w:r>
      <w:r w:rsidR="00EB60A7" w:rsidRPr="009926FC">
        <w:rPr>
          <w:rFonts w:ascii="Book Antiqua" w:hAnsi="Book Antiqua"/>
        </w:rPr>
        <w:t>That approach maximized internal validity but limited generalizability of the analysis.</w:t>
      </w:r>
      <w:r w:rsidR="00961554">
        <w:rPr>
          <w:rFonts w:ascii="Book Antiqua" w:hAnsi="Book Antiqua"/>
        </w:rPr>
        <w:t xml:space="preserve"> </w:t>
      </w:r>
      <w:r w:rsidR="00EB60A7" w:rsidRPr="009926FC">
        <w:rPr>
          <w:rFonts w:ascii="Book Antiqua" w:hAnsi="Book Antiqua"/>
        </w:rPr>
        <w:t>Therefore, there is value in analyzing reports of APM in a variety of clinical settings, understanding that the variable setti</w:t>
      </w:r>
      <w:r w:rsidR="004050F2" w:rsidRPr="009926FC">
        <w:rPr>
          <w:rFonts w:ascii="Book Antiqua" w:hAnsi="Book Antiqua"/>
        </w:rPr>
        <w:t>ngs may increase variability</w:t>
      </w:r>
      <w:r w:rsidR="00EB60A7" w:rsidRPr="009926FC">
        <w:rPr>
          <w:rFonts w:ascii="Book Antiqua" w:hAnsi="Book Antiqua"/>
        </w:rPr>
        <w:t xml:space="preserve"> but </w:t>
      </w:r>
      <w:r w:rsidR="00961554">
        <w:rPr>
          <w:rFonts w:ascii="Book Antiqua" w:hAnsi="Book Antiqua"/>
        </w:rPr>
        <w:t>are more broadly generalizable.</w:t>
      </w:r>
      <w:r w:rsidR="00EB60A7" w:rsidRPr="009926FC">
        <w:rPr>
          <w:rFonts w:ascii="Book Antiqua" w:hAnsi="Book Antiqua"/>
        </w:rPr>
        <w:t xml:space="preserve"> Occasionally, direct comparisons between outcome assessments cannot be made because of varying assessment instruments</w:t>
      </w:r>
      <w:r w:rsidRPr="009926FC">
        <w:rPr>
          <w:rFonts w:ascii="Book Antiqua" w:hAnsi="Book Antiqua"/>
        </w:rPr>
        <w:t xml:space="preserve"> </w:t>
      </w:r>
      <w:r w:rsidR="004050F2" w:rsidRPr="009926FC">
        <w:rPr>
          <w:rFonts w:ascii="Book Antiqua" w:hAnsi="Book Antiqua"/>
        </w:rPr>
        <w:t>but outcomes can still be compared.</w:t>
      </w:r>
    </w:p>
    <w:p w14:paraId="7E661D52" w14:textId="01CA1666" w:rsidR="00EB60A7" w:rsidRPr="009926FC" w:rsidRDefault="000C6BF6" w:rsidP="00961554">
      <w:pPr>
        <w:spacing w:after="0" w:line="360" w:lineRule="auto"/>
        <w:ind w:firstLineChars="100" w:firstLine="240"/>
        <w:jc w:val="both"/>
        <w:rPr>
          <w:rFonts w:ascii="Book Antiqua" w:hAnsi="Book Antiqua"/>
        </w:rPr>
      </w:pPr>
      <w:r w:rsidRPr="009926FC">
        <w:rPr>
          <w:rFonts w:ascii="Book Antiqua" w:hAnsi="Book Antiqua"/>
        </w:rPr>
        <w:t xml:space="preserve">Our previous </w:t>
      </w:r>
      <w:r w:rsidR="004050F2" w:rsidRPr="009926FC">
        <w:rPr>
          <w:rFonts w:ascii="Book Antiqua" w:hAnsi="Book Antiqua"/>
        </w:rPr>
        <w:t xml:space="preserve">analysis of APM for </w:t>
      </w:r>
      <w:r w:rsidR="0032361D" w:rsidRPr="009926FC">
        <w:rPr>
          <w:rFonts w:ascii="Book Antiqua" w:hAnsi="Book Antiqua"/>
        </w:rPr>
        <w:t>MT-</w:t>
      </w:r>
      <w:r w:rsidR="004050F2" w:rsidRPr="009926FC">
        <w:rPr>
          <w:rFonts w:ascii="Book Antiqua" w:hAnsi="Book Antiqua"/>
        </w:rPr>
        <w:t>OAK identified two types of problems in the studies reviewed that compromised confiden</w:t>
      </w:r>
      <w:r w:rsidR="00961554">
        <w:rPr>
          <w:rFonts w:ascii="Book Antiqua" w:hAnsi="Book Antiqua"/>
        </w:rPr>
        <w:t>ce in the study conclusions: (1</w:t>
      </w:r>
      <w:r w:rsidR="004050F2" w:rsidRPr="009926FC">
        <w:rPr>
          <w:rFonts w:ascii="Book Antiqua" w:hAnsi="Book Antiqua"/>
        </w:rPr>
        <w:t>)</w:t>
      </w:r>
      <w:r w:rsidR="006F6B20" w:rsidRPr="009926FC">
        <w:rPr>
          <w:rFonts w:ascii="Book Antiqua" w:hAnsi="Book Antiqua"/>
        </w:rPr>
        <w:t xml:space="preserve"> inadverten</w:t>
      </w:r>
      <w:r w:rsidR="004050F2" w:rsidRPr="009926FC">
        <w:rPr>
          <w:rFonts w:ascii="Book Antiqua" w:hAnsi="Book Antiqua"/>
        </w:rPr>
        <w:t>t biases within th</w:t>
      </w:r>
      <w:r w:rsidR="00961554">
        <w:rPr>
          <w:rFonts w:ascii="Book Antiqua" w:hAnsi="Book Antiqua"/>
        </w:rPr>
        <w:t>e structure of the RCTs</w:t>
      </w:r>
      <w:r w:rsidR="00961554">
        <w:rPr>
          <w:rFonts w:ascii="Book Antiqua" w:eastAsia="宋体" w:hAnsi="Book Antiqua" w:hint="eastAsia"/>
          <w:lang w:eastAsia="zh-CN"/>
        </w:rPr>
        <w:t>;</w:t>
      </w:r>
      <w:r w:rsidR="00961554">
        <w:rPr>
          <w:rFonts w:ascii="Book Antiqua" w:hAnsi="Book Antiqua"/>
        </w:rPr>
        <w:t xml:space="preserve"> and (2</w:t>
      </w:r>
      <w:r w:rsidR="004050F2" w:rsidRPr="009926FC">
        <w:rPr>
          <w:rFonts w:ascii="Book Antiqua" w:hAnsi="Book Antiqua"/>
        </w:rPr>
        <w:t>)</w:t>
      </w:r>
      <w:r w:rsidR="006F6B20" w:rsidRPr="009926FC">
        <w:rPr>
          <w:rFonts w:ascii="Book Antiqua" w:hAnsi="Book Antiqua"/>
        </w:rPr>
        <w:t xml:space="preserve"> the large number</w:t>
      </w:r>
      <w:r w:rsidR="004050F2" w:rsidRPr="009926FC">
        <w:rPr>
          <w:rFonts w:ascii="Book Antiqua" w:hAnsi="Book Antiqua"/>
        </w:rPr>
        <w:t>s</w:t>
      </w:r>
      <w:r w:rsidR="006F6B20" w:rsidRPr="009926FC">
        <w:rPr>
          <w:rFonts w:ascii="Book Antiqua" w:hAnsi="Book Antiqua"/>
        </w:rPr>
        <w:t xml:space="preserve"> of patients who crossed over from the non-operative to the operative groups.</w:t>
      </w:r>
      <w:r w:rsidR="00961554">
        <w:rPr>
          <w:rFonts w:ascii="Book Antiqua" w:hAnsi="Book Antiqua"/>
        </w:rPr>
        <w:t xml:space="preserve"> </w:t>
      </w:r>
      <w:r w:rsidR="006F6B20" w:rsidRPr="009926FC">
        <w:rPr>
          <w:rFonts w:ascii="Book Antiqua" w:hAnsi="Book Antiqua"/>
        </w:rPr>
        <w:t xml:space="preserve">While </w:t>
      </w:r>
      <w:r w:rsidR="004050F2" w:rsidRPr="009926FC">
        <w:rPr>
          <w:rFonts w:ascii="Book Antiqua" w:hAnsi="Book Antiqua"/>
        </w:rPr>
        <w:t>the RCT</w:t>
      </w:r>
      <w:r w:rsidR="00EB60A7" w:rsidRPr="009926FC">
        <w:rPr>
          <w:rFonts w:ascii="Book Antiqua" w:hAnsi="Book Antiqua"/>
        </w:rPr>
        <w:t xml:space="preserve"> </w:t>
      </w:r>
      <w:r w:rsidR="004050F2" w:rsidRPr="009926FC">
        <w:rPr>
          <w:rFonts w:ascii="Book Antiqua" w:hAnsi="Book Antiqua"/>
        </w:rPr>
        <w:t>is</w:t>
      </w:r>
      <w:r w:rsidR="00125C51" w:rsidRPr="009926FC">
        <w:rPr>
          <w:rFonts w:ascii="Book Antiqua" w:hAnsi="Book Antiqua"/>
        </w:rPr>
        <w:t xml:space="preserve"> the </w:t>
      </w:r>
      <w:r w:rsidR="004050F2" w:rsidRPr="009926FC">
        <w:rPr>
          <w:rFonts w:ascii="Book Antiqua" w:hAnsi="Book Antiqua"/>
        </w:rPr>
        <w:t xml:space="preserve">methodological </w:t>
      </w:r>
      <w:r w:rsidR="0032361D" w:rsidRPr="009926FC">
        <w:rPr>
          <w:rFonts w:ascii="Book Antiqua" w:hAnsi="Book Antiqua"/>
        </w:rPr>
        <w:t xml:space="preserve">gold </w:t>
      </w:r>
      <w:r w:rsidR="00125C51" w:rsidRPr="009926FC">
        <w:rPr>
          <w:rFonts w:ascii="Book Antiqua" w:hAnsi="Book Antiqua"/>
        </w:rPr>
        <w:t>standard for establishing eff</w:t>
      </w:r>
      <w:r w:rsidR="004050F2" w:rsidRPr="009926FC">
        <w:rPr>
          <w:rFonts w:ascii="Book Antiqua" w:hAnsi="Book Antiqua"/>
        </w:rPr>
        <w:t>icacy of treatments,</w:t>
      </w:r>
      <w:r w:rsidR="00125C51" w:rsidRPr="009926FC">
        <w:rPr>
          <w:rFonts w:ascii="Book Antiqua" w:hAnsi="Book Antiqua"/>
        </w:rPr>
        <w:t xml:space="preserve"> bias may still occur within th</w:t>
      </w:r>
      <w:r w:rsidR="00EB60A7" w:rsidRPr="009926FC">
        <w:rPr>
          <w:rFonts w:ascii="Book Antiqua" w:hAnsi="Book Antiqua"/>
        </w:rPr>
        <w:t>e</w:t>
      </w:r>
      <w:r w:rsidR="004050F2" w:rsidRPr="009926FC">
        <w:rPr>
          <w:rFonts w:ascii="Book Antiqua" w:hAnsi="Book Antiqua"/>
        </w:rPr>
        <w:t>ir structure</w:t>
      </w:r>
      <w:r w:rsidR="00EB60A7" w:rsidRPr="009926FC">
        <w:rPr>
          <w:rFonts w:ascii="Book Antiqua" w:hAnsi="Book Antiqua"/>
        </w:rPr>
        <w:t xml:space="preserve"> </w:t>
      </w:r>
      <w:r w:rsidR="00125C51" w:rsidRPr="009926FC">
        <w:rPr>
          <w:rFonts w:ascii="Book Antiqua" w:hAnsi="Book Antiqua"/>
        </w:rPr>
        <w:t>that compromise their conclusions</w:t>
      </w:r>
      <w:r w:rsidR="00961554" w:rsidRPr="009926FC">
        <w:rPr>
          <w:rFonts w:ascii="Book Antiqua" w:hAnsi="Book Antiqua"/>
        </w:rPr>
        <w:fldChar w:fldCharType="begin">
          <w:fldData xml:space="preserve">PEVuZE5vdGU+PENpdGU+PEF1dGhvcj5DaGFuPC9BdXRob3I+PFllYXI+MjAwNzwvWWVhcj48UmVj
TnVtPjE1PC9SZWNOdW0+PERpc3BsYXlUZXh0PjxzdHlsZSBmYWNlPSJzdXBlcnNjcmlwdCI+WzEx
LTE1XTwvc3R5bGU+PC9EaXNwbGF5VGV4dD48cmVjb3JkPjxyZWMtbnVtYmVyPjE1PC9yZWMtbnVt
YmVyPjxmb3JlaWduLWtleXM+PGtleSBhcHA9IkVOIiBkYi1pZD0iZnB0emY1ZXB5cmEwOXNld3Iw
OXhlMmVtNTB0cHhhOWEwdGZmIiB0aW1lc3RhbXA9IjE0MzU1MjIzMjYiPjE1PC9rZXk+PC9mb3Jl
aWduLWtleXM+PHJlZi10eXBlIG5hbWU9IkpvdXJuYWwgQXJ0aWNsZSI+MTc8L3JlZi10eXBlPjxj
b250cmlidXRvcnM+PGF1dGhvcnM+PGF1dGhvcj5DaGFuLCBTLjwvYXV0aG9yPjxhdXRob3I+Qmhh
bmRhcmksIE0uPC9hdXRob3I+PC9hdXRob3JzPjwvY29udHJpYnV0b3JzPjxhdXRoLWFkZHJlc3M+
SGFtaWx0b24gSGVhbHRoIFNjaWVuY2VzLUdlbmVyYWwgSG9zcGl0YWwsIDIzNyBCYXJ0b24gU3Ry
ZWV0IEVhc3QsIEhhbWlsdG9uLCBPbnRhcmlvLCBDYW5hZGEuPC9hdXRoLWFkZHJlc3M+PHRpdGxl
cz48dGl0bGU+VGhlIHF1YWxpdHkgb2YgcmVwb3J0aW5nIG9mIG9ydGhvcGFlZGljIHJhbmRvbWl6
ZWQgdHJpYWxzIHdpdGggdXNlIG9mIGEgY2hlY2tsaXN0IGZvciBub25waGFybWFjb2xvZ2ljYWwg
dGhlcmFwaWVzPC90aXRsZT48c2Vjb25kYXJ5LXRpdGxlPkogQm9uZSBKb2ludCBTdXJnIEFtPC9z
ZWNvbmRhcnktdGl0bGU+PGFsdC10aXRsZT5UaGUgSm91cm5hbCBvZiBib25lIGFuZCBqb2ludCBz
dXJnZXJ5LiBBbWVyaWNhbiB2b2x1bWU8L2FsdC10aXRsZT48L3RpdGxlcz48cGVyaW9kaWNhbD48
ZnVsbC10aXRsZT5KIEJvbmUgSm9pbnQgU3VyZyBBbTwvZnVsbC10aXRsZT48YWJici0xPlRoZSBK
b3VybmFsIG9mIGJvbmUgYW5kIGpvaW50IHN1cmdlcnkuIEFtZXJpY2FuIHZvbHVtZTwvYWJici0x
PjwvcGVyaW9kaWNhbD48YWx0LXBlcmlvZGljYWw+PGZ1bGwtdGl0bGU+SiBCb25lIEpvaW50IFN1
cmcgQW08L2Z1bGwtdGl0bGU+PGFiYnItMT5UaGUgSm91cm5hbCBvZiBib25lIGFuZCBqb2ludCBz
dXJnZXJ5LiBBbWVyaWNhbiB2b2x1bWU8L2FiYnItMT48L2FsdC1wZXJpb2RpY2FsPjxwYWdlcz4x
OTcwLTg8L3BhZ2VzPjx2b2x1bWU+ODk8L3ZvbHVtZT48bnVtYmVyPjk8L251bWJlcj48a2V5d29y
ZHM+PGtleXdvcmQ+QXV0aG9yc2hpcDwva2V5d29yZD48a2V5d29yZD5CaWFzIChFcGlkZW1pb2xv
Z3kpPC9rZXl3b3JkPjxrZXl3b3JkPkNsaW5pY2FsIENvbXBldGVuY2Uvc3RhbmRhcmRzPC9rZXl3
b3JkPjxrZXl3b3JkPkNyb3NzLVNlY3Rpb25hbCBTdHVkaWVzPC9rZXl3b3JkPjxrZXl3b3JkPkRv
dWJsZS1CbGluZCBNZXRob2Q8L2tleXdvcmQ+PGtleXdvcmQ+R2VuZXJhbCBTdXJnZXJ5L3N0YW5k
YXJkczwva2V5d29yZD48a2V5d29yZD5IdW1hbnM8L2tleXdvcmQ+PGtleXdvcmQ+TWVkaWNhbCBT
dGFmZi9zdGFuZGFyZHM8L2tleXdvcmQ+PGtleXdvcmQ+T3J0aG9wZWRpYyBQcm9jZWR1cmVzLypz
dGFuZGFyZHM8L2tleXdvcmQ+PGtleXdvcmQ+UGF0aWVudHM8L2tleXdvcmQ+PGtleXdvcmQ+UmFu
ZG9taXplZCBDb250cm9sbGVkIFRyaWFscyBhcyBUb3BpYy8qc3RhbmRhcmRzPC9rZXl3b3JkPjxr
ZXl3b3JkPlJlc2VhcmNoIERlc2lnbi8qc3RhbmRhcmRzPC9rZXl3b3JkPjxrZXl3b3JkPlNpbmds
ZS1CbGluZCBNZXRob2Q8L2tleXdvcmQ+PGtleXdvcmQ+VHJlYXRtZW50IE91dGNvbWU8L2tleXdv
cmQ+PC9rZXl3b3Jkcz48ZGF0ZXM+PHllYXI+MjAwNzwveWVhcj48cHViLWRhdGVzPjxkYXRlPlNl
cDwvZGF0ZT48L3B1Yi1kYXRlcz48L2RhdGVzPjxpc2JuPjAwMjEtOTM1NSAoUHJpbnQpPC9pc2Ju
PjxhY2Nlc3Npb24tbnVtPjE3NzY4MTk0PC9hY2Nlc3Npb24tbnVtPjx1cmxzPjxyZWxhdGVkLXVy
bHM+PHVybD5odHRwOi8vd3d3Lm5jYmkubmxtLm5paC5nb3YvcHVibWVkLzE3NzY4MTk0PC91cmw+
PC9yZWxhdGVkLXVybHM+PC91cmxzPjxlbGVjdHJvbmljLXJlc291cmNlLW51bT4xMC4yMTA2L0pC
SlMuRi4wMTU5MTwvZWxlY3Ryb25pYy1yZXNvdXJjZS1udW0+PC9yZWNvcmQ+PC9DaXRlPjxDaXRl
PjxBdXRob3I+Q293YW48L0F1dGhvcj48WWVhcj4yMDA3PC9ZZWFyPjxSZWNOdW0+MTM8L1JlY051
bT48cmVjb3JkPjxyZWMtbnVtYmVyPjEzPC9yZWMtbnVtYmVyPjxmb3JlaWduLWtleXM+PGtleSBh
cHA9IkVOIiBkYi1pZD0iZnB0emY1ZXB5cmEwOXNld3IwOXhlMmVtNTB0cHhhOWEwdGZmIiB0aW1l
c3RhbXA9IjE0MzU1MjIyNjIiPjEzPC9rZXk+PC9mb3JlaWduLWtleXM+PHJlZi10eXBlIG5hbWU9
IkpvdXJuYWwgQXJ0aWNsZSI+MTc8L3JlZi10eXBlPjxjb250cmlidXRvcnM+PGF1dGhvcnM+PGF1
dGhvcj5Db3dhbiwgSi48L2F1dGhvcj48YXV0aG9yPkxvemFuby1DYWxkZXJvbiwgUy48L2F1dGhv
cj48YXV0aG9yPlJpbmcsIEQuPC9hdXRob3I+PC9hdXRob3JzPjwvY29udHJpYnV0b3JzPjxhdXRo
LWFkZHJlc3M+T3J0aG9wYWVkaWMgSGFuZCBhbmQgVXBwZXIgRXh0cmVtaXR5IFNlcnZpY2UsIE1h
c3NhY2h1c2V0dHMgR2VuZXJhbCBIb3NwaXRhbCwgWWF3a2V5IENlbnRlciAyMTAwLCA1NSBGcnVp
dCBTdHJlZXQsIEJvc3RvbiwgTUEgMDIxMTQsIFVTQS48L2F1dGgtYWRkcmVzcz48dGl0bGVzPjx0
aXRsZT5RdWFsaXR5IG9mIHByb3NwZWN0aXZlIGNvbnRyb2xsZWQgcmFuZG9taXplZCB0cmlhbHMu
IEFuYWx5c2lzIG9mIHRyaWFscyBvZiB0cmVhdG1lbnQgZm9yIGxhdGVyYWwgZXBpY29uZHlsaXRp
cyBhcyBhbiBleGFtcGxlPC90aXRsZT48c2Vjb25kYXJ5LXRpdGxlPkogQm9uZSBKb2ludCBTdXJn
IEFtPC9zZWNvbmRhcnktdGl0bGU+PGFsdC10aXRsZT5UaGUgSm91cm5hbCBvZiBib25lIGFuZCBq
b2ludCBzdXJnZXJ5LiBBbWVyaWNhbiB2b2x1bWU8L2FsdC10aXRsZT48L3RpdGxlcz48cGVyaW9k
aWNhbD48ZnVsbC10aXRsZT5KIEJvbmUgSm9pbnQgU3VyZyBBbTwvZnVsbC10aXRsZT48YWJici0x
PlRoZSBKb3VybmFsIG9mIGJvbmUgYW5kIGpvaW50IHN1cmdlcnkuIEFtZXJpY2FuIHZvbHVtZTwv
YWJici0xPjwvcGVyaW9kaWNhbD48YWx0LXBlcmlvZGljYWw+PGZ1bGwtdGl0bGU+SiBCb25lIEpv
aW50IFN1cmcgQW08L2Z1bGwtdGl0bGU+PGFiYnItMT5UaGUgSm91cm5hbCBvZiBib25lIGFuZCBq
b2ludCBzdXJnZXJ5LiBBbWVyaWNhbiB2b2x1bWU8L2FiYnItMT48L2FsdC1wZXJpb2RpY2FsPjxw
YWdlcz4xNjkzLTk8L3BhZ2VzPjx2b2x1bWU+ODk8L3ZvbHVtZT48bnVtYmVyPjg8L251bWJlcj48
a2V5d29yZHM+PGtleXdvcmQ+RXZpZGVuY2UtQmFzZWQgTWVkaWNpbmU8L2tleXdvcmQ+PGtleXdv
cmQ+SHVtYW5zPC9rZXl3b3JkPjxrZXl3b3JkPipPdXRjb21lIGFuZCBQcm9jZXNzIEFzc2Vzc21l
bnQgKEhlYWx0aCBDYXJlKTwva2V5d29yZD48a2V5d29yZD5Qcm9zcGVjdGl2ZSBTdHVkaWVzPC9r
ZXl3b3JkPjxrZXl3b3JkPlJhbmRvbWl6ZWQgQ29udHJvbGxlZCBUcmlhbHMgYXMgVG9waWMvKnN0
YW5kYXJkczwva2V5d29yZD48a2V5d29yZD5SZXNlYXJjaCBEZXNpZ248L2tleXdvcmQ+PGtleXdv
cmQ+VGVubmlzIEVsYm93Lyp0aGVyYXB5PC9rZXl3b3JkPjwva2V5d29yZHM+PGRhdGVzPjx5ZWFy
PjIwMDc8L3llYXI+PHB1Yi1kYXRlcz48ZGF0ZT5BdWc8L2RhdGU+PC9wdWItZGF0ZXM+PC9kYXRl
cz48aXNibj4wMDIxLTkzNTUgKFByaW50KTwvaXNibj48YWNjZXNzaW9uLW51bT4xNzY3MTAwNjwv
YWNjZXNzaW9uLW51bT48dXJscz48cmVsYXRlZC11cmxzPjx1cmw+aHR0cDovL3d3dy5uY2JpLm5s
bS5uaWguZ292L3B1Ym1lZC8xNzY3MTAwNjwvdXJsPjwvcmVsYXRlZC11cmxzPjwvdXJscz48ZWxl
Y3Ryb25pYy1yZXNvdXJjZS1udW0+MTAuMjEwNi9KQkpTLkYuMDA4NTg8L2VsZWN0cm9uaWMtcmVz
b3VyY2UtbnVtPjwvcmVjb3JkPjwvQ2l0ZT48Q2l0ZT48QXV0aG9yPkxhdXBhY2lzPC9BdXRob3I+
PFllYXI+MTk4OTwvWWVhcj48UmVjTnVtPjE0PC9SZWNOdW0+PHJlY29yZD48cmVjLW51bWJlcj4x
NDwvcmVjLW51bWJlcj48Zm9yZWlnbi1rZXlzPjxrZXkgYXBwPSJFTiIgZGItaWQ9ImZwdHpmNWVw
eXJhMDlzZXdyMDl4ZTJlbTUwdHB4YTlhMHRmZiIgdGltZXN0YW1wPSIxNDM1NTIyMjkxIj4xNDwv
a2V5PjwvZm9yZWlnbi1rZXlzPjxyZWYtdHlwZSBuYW1lPSJKb3VybmFsIEFydGljbGUiPjE3PC9y
ZWYtdHlwZT48Y29udHJpYnV0b3JzPjxhdXRob3JzPjxhdXRob3I+TGF1cGFjaXMsIEEuPC9hdXRo
b3I+PGF1dGhvcj5Sb3JhYmVjaywgQy4gSC48L2F1dGhvcj48YXV0aG9yPkJvdXJuZSwgUi4gQi48
L2F1dGhvcj48YXV0aG9yPkZlZW55LCBELjwvYXV0aG9yPjxhdXRob3I+VHVnd2VsbCwgUC48L2F1
dGhvcj48YXV0aG9yPlNpbSwgRC4gQS48L2F1dGhvcj48L2F1dGhvcnM+PC9jb250cmlidXRvcnM+
PGF1dGgtYWRkcmVzcz5EZXBhcnRtZW50IG9mIE1lZGljaW5lLCBVbml2ZXJzaXR5IG9mIFdlc3Rl
cm4gT250YXJpbywgTG9uZG9uLCBIYW1pbHRvbi48L2F1dGgtYWRkcmVzcz48dGl0bGVzPjx0aXRs
ZT5SYW5kb21pemVkIHRyaWFscyBpbiBvcnRob3BhZWRpY3M6IHdoeSwgaG93LCBhbmQgd2hlbj88
L3RpdGxlPjxzZWNvbmRhcnktdGl0bGU+SiBCb25lIEpvaW50IFN1cmcgQW08L3NlY29uZGFyeS10
aXRsZT48YWx0LXRpdGxlPlRoZSBKb3VybmFsIG9mIGJvbmUgYW5kIGpvaW50IHN1cmdlcnkuIEFt
ZXJpY2FuIHZvbHVtZTwvYWx0LXRpdGxlPjwvdGl0bGVzPjxwZXJpb2RpY2FsPjxmdWxsLXRpdGxl
PkogQm9uZSBKb2ludCBTdXJnIEFtPC9mdWxsLXRpdGxlPjxhYmJyLTE+VGhlIEpvdXJuYWwgb2Yg
Ym9uZSBhbmQgam9pbnQgc3VyZ2VyeS4gQW1lcmljYW4gdm9sdW1lPC9hYmJyLTE+PC9wZXJpb2Rp
Y2FsPjxhbHQtcGVyaW9kaWNhbD48ZnVsbC10aXRsZT5KIEJvbmUgSm9pbnQgU3VyZyBBbTwvZnVs
bC10aXRsZT48YWJici0xPlRoZSBKb3VybmFsIG9mIGJvbmUgYW5kIGpvaW50IHN1cmdlcnkuIEFt
ZXJpY2FuIHZvbHVtZTwvYWJici0xPjwvYWx0LXBlcmlvZGljYWw+PHBhZ2VzPjUzNS00MzwvcGFn
ZXM+PHZvbHVtZT43MTwvdm9sdW1lPjxudW1iZXI+NDwvbnVtYmVyPjxrZXl3b3Jkcz48a2V5d29y
ZD5DZW1lbnRhdGlvbjwva2V5d29yZD48a2V5d29yZD4qQ2xpbmljYWwgVHJpYWxzIGFzIFRvcGlj
PC9rZXl3b3JkPjxrZXl3b3JkPkV0aGljcywgTWVkaWNhbDwva2V5d29yZD48a2V5d29yZD5IaXAg
UHJvc3RoZXNpczwva2V5d29yZD48a2V5d29yZD5IdW1hbnM8L2tleXdvcmQ+PGtleXdvcmQ+Kk9y
dGhvcGVkaWNzPC9rZXl3b3JkPjxrZXl3b3JkPipSYW5kb20gQWxsb2NhdGlvbjwva2V5d29yZD48
a2V5d29yZD4qUmVzZWFyY2ggRGVzaWduPC9rZXl3b3JkPjwva2V5d29yZHM+PGRhdGVzPjx5ZWFy
PjE5ODk8L3llYXI+PHB1Yi1kYXRlcz48ZGF0ZT5BcHI8L2RhdGU+PC9wdWItZGF0ZXM+PC9kYXRl
cz48aXNibj4wMDIxLTkzNTUgKFByaW50KTwvaXNibj48YWNjZXNzaW9uLW51bT4yNzAzNTEzPC9h
Y2Nlc3Npb24tbnVtPjx1cmxzPjxyZWxhdGVkLXVybHM+PHVybD5odHRwOi8vd3d3Lm5jYmkubmxt
Lm5paC5nb3YvcHVibWVkLzI3MDM1MTM8L3VybD48L3JlbGF0ZWQtdXJscz48L3VybHM+PC9yZWNv
cmQ+PC9DaXRlPjxDaXRlPjxBdXRob3I+TG9zaW5hPC9BdXRob3I+PFllYXI+MjAxMjwvWWVhcj48
UmVjTnVtPjEyPC9SZWNOdW0+PHJlY29yZD48cmVjLW51bWJlcj4xMjwvcmVjLW51bWJlcj48Zm9y
ZWlnbi1rZXlzPjxrZXkgYXBwPSJFTiIgZGItaWQ9ImZwdHpmNWVweXJhMDlzZXdyMDl4ZTJlbTUw
dHB4YTlhMHRmZiIgdGltZXN0YW1wPSIxNDM1NTIyMjIxIj4xMjwva2V5PjwvZm9yZWlnbi1rZXlz
PjxyZWYtdHlwZSBuYW1lPSJKb3VybmFsIEFydGljbGUiPjE3PC9yZWYtdHlwZT48Y29udHJpYnV0
b3JzPjxhdXRob3JzPjxhdXRob3I+TG9zaW5hLCBFLjwvYXV0aG9yPjxhdXRob3I+V3JpZ2h0LCBK
LjwvYXV0aG9yPjxhdXRob3I+S2F0eiwgSi4gTi48L2F1dGhvcj48L2F1dGhvcnM+PC9jb250cmli
dXRvcnM+PGF1dGgtYWRkcmVzcz5PcnRob3BlZGljIGFuZCBBcnRocml0aXMgQ2VudGVyIGZvciBP
dXRjb21lcyBSZXNlYXJjaCwgRGVwYXJ0bWVudCBvZiBPcnRob3BlZGljIFN1cmdlcnkgYW5kIERp
dmlzaW9uIG9mIFJoZXVtYXRvbG9neSwgSW1tdW5vbG9neSBhbmQgQWxsZXJneSwgQnJpZ2hhbSBh
bmQgV29tZW4mYXBvcztzIEhvc3BpdGFsLCBIYXJ2YXJkIE1lZGljYWwgU2Nob29sLCA3NSBGcmFu
Y2lzIFN0cmVldCwgT0JDLTQsIEJvc3RvbiwgTUEgMDIxMTUsIFVTQS4gZWxvc2luYUBwYXJ0bmVy
cy5vcmc8L2F1dGgtYWRkcmVzcz48dGl0bGVzPjx0aXRsZT5DbGluaWNhbCB0cmlhbHMgaW4gb3J0
aG9wYWVkaWNzIHJlc2VhcmNoLiBQYXJ0IElJSS4gT3ZlcmNvbWluZyBvcGVyYXRpb25hbCBjaGFs
bGVuZ2VzIGluIHRoZSBkZXNpZ24gYW5kIGNvbmR1Y3Qgb2YgcmFuZG9taXplZCBjbGluaWNhbCB0
cmlhbHMgaW4gb3J0aG9wYWVkaWMgc3VyZ2VyeTwvdGl0bGU+PHNlY29uZGFyeS10aXRsZT5KIEJv
bmUgSm9pbnQgU3VyZyBBbTwvc2Vjb25kYXJ5LXRpdGxlPjxhbHQtdGl0bGU+VGhlIEpvdXJuYWwg
b2YgYm9uZSBhbmQgam9pbnQgc3VyZ2VyeS4gQW1lcmljYW4gdm9sdW1lPC9hbHQtdGl0bGU+PC90
aXRsZXM+PHBlcmlvZGljYWw+PGZ1bGwtdGl0bGU+SiBCb25lIEpvaW50IFN1cmcgQW08L2Z1bGwt
dGl0bGU+PGFiYnItMT5UaGUgSm91cm5hbCBvZiBib25lIGFuZCBqb2ludCBzdXJnZXJ5LiBBbWVy
aWNhbiB2b2x1bWU8L2FiYnItMT48L3BlcmlvZGljYWw+PGFsdC1wZXJpb2RpY2FsPjxmdWxsLXRp
dGxlPkogQm9uZSBKb2ludCBTdXJnIEFtPC9mdWxsLXRpdGxlPjxhYmJyLTE+VGhlIEpvdXJuYWwg
b2YgYm9uZSBhbmQgam9pbnQgc3VyZ2VyeS4gQW1lcmljYW4gdm9sdW1lPC9hYmJyLTE+PC9hbHQt
cGVyaW9kaWNhbD48cGFnZXM+ZTM1PC9wYWdlcz48dm9sdW1lPjk0PC92b2x1bWU+PG51bWJlcj42
PC9udW1iZXI+PGtleXdvcmRzPjxrZXl3b3JkPkJpb21lZGljYWwgUmVzZWFyY2g8L2tleXdvcmQ+
PGtleXdvcmQ+SHVtYW5zPC9rZXl3b3JkPjxrZXl3b3JkPk9ydGhvcGVkaWNzPC9rZXl3b3JkPjxr
ZXl3b3JkPlJhbmRvbWl6ZWQgQ29udHJvbGxlZCBUcmlhbHMgYXMgVG9waWMvKm1ldGhvZHM8L2tl
eXdvcmQ+PGtleXdvcmQ+UmVzZWFyY2ggRGVzaWduPC9rZXl3b3JkPjwva2V5d29yZHM+PGRhdGVz
Pjx5ZWFyPjIwMTI8L3llYXI+PHB1Yi1kYXRlcz48ZGF0ZT5NYXIgMjE8L2RhdGU+PC9wdWItZGF0
ZXM+PC9kYXRlcz48aXNibj4xNTM1LTEzODYgKEVsZWN0cm9uaWMpPC9pc2JuPjxhY2Nlc3Npb24t
bnVtPjIyNDM4MDA4PC9hY2Nlc3Npb24tbnVtPjx1cmxzPjxyZWxhdGVkLXVybHM+PHVybD5odHRw
Oi8vd3d3Lm5jYmkubmxtLm5paC5nb3YvcHVibWVkLzIyNDM4MDA4PC91cmw+PC9yZWxhdGVkLXVy
bHM+PC91cmxzPjxjdXN0b20yPjMyOTg2ODQ8L2N1c3RvbTI+PGVsZWN0cm9uaWMtcmVzb3VyY2Ut
bnVtPjEwLjIxMDYvSkJKUy5LLjAwMDA5PC9lbGVjdHJvbmljLXJlc291cmNlLW51bT48L3JlY29y
ZD48L0NpdGU+PENpdGU+PEF1dGhvcj5SdWRpY2VsPC9BdXRob3I+PFllYXI+MTk4NTwvWWVhcj48
UmVjTnVtPjIzNDI8L1JlY051bT48cmVjb3JkPjxyZWMtbnVtYmVyPjIzNDI8L3JlYy1udW1iZXI+
PGZvcmVpZ24ta2V5cz48a2V5IGFwcD0iRU4iIGRiLWlkPSJmcnJlOTJkejRhZmRwdmV2dHJ6dmRw
cjZwZWYyYTBkdjVhZXIiPjIzNDI8L2tleT48L2ZvcmVpZ24ta2V5cz48cmVmLXR5cGUgbmFtZT0i
Sm91cm5hbCBBcnRpY2xlIj4xNzwvcmVmLXR5cGU+PGNvbnRyaWJ1dG9ycz48YXV0aG9ycz48YXV0
aG9yPlJ1ZGljZWwsIFMuPC9hdXRob3I+PGF1dGhvcj5Fc2RhaWxlLCBKLjwvYXV0aG9yPjwvYXV0
aG9ycz48L2NvbnRyaWJ1dG9ycz48dGl0bGVzPjx0aXRsZT5UaGUgcmFuZG9taXplZCBjbGluaWNh
bCB0cmlhbCBpbiBvcnRob3BhZWRpY3M6IG9ibGlnYXRpb24gb3Igb3B0aW9uPzwvdGl0bGU+PHNl
Y29uZGFyeS10aXRsZT5KIEJvbmUgSm9pbnQgU3VyZyBBbTwvc2Vjb25kYXJ5LXRpdGxlPjwvdGl0
bGVzPjxwZXJpb2RpY2FsPjxmdWxsLXRpdGxlPkogQm9uZSBKb2ludCBTdXJnIEFtPC9mdWxsLXRp
dGxlPjwvcGVyaW9kaWNhbD48cGFnZXM+MTI4NC05MzwvcGFnZXM+PHZvbHVtZT42Ny1BPC92b2x1
bWU+PG51bWJlcj44PC9udW1iZXI+PGVkaXRpb24+MTk4NS8xMC8wMTwvZWRpdGlvbj48a2V5d29y
ZHM+PGtleXdvcmQ+QXR0aXR1ZGU8L2tleXdvcmQ+PGtleXdvcmQ+Q29udHJvbCBHcm91cHM8L2tl
eXdvcmQ+PGtleXdvcmQ+RXZhbHVhdGlvbiBTdHVkaWVzIGFzIFRvcGljPC9rZXl3b3JkPjxrZXl3
b3JkPkdlbmVyYWwgU3VyZ2VyeTwva2V5d29yZD48a2V5d29yZD5IaXN0b3J5PC9rZXl3b3JkPjxr
ZXl3b3JkPkh1bWFuIEV4cGVyaW1lbnRhdGlvbjwva2V5d29yZD48a2V5d29yZD5IdW1hbnM8L2tl
eXdvcmQ+PGtleXdvcmQ+UGF0aWVudCBTZWxlY3Rpb248L2tleXdvcmQ+PGtleXdvcmQ+UGh5c2lj
aWFuczwva2V5d29yZD48a2V5d29yZD5SYW5kb20gQWxsb2NhdGlvbjwva2V5d29yZD48a2V5d29y
ZD5SZXNlYXJjaCBEZXNpZ248L2tleXdvcmQ+PGtleXdvcmQ+UmVzZWFyY2ggU3ViamVjdHM8L2tl
eXdvcmQ+PC9rZXl3b3Jkcz48ZGF0ZXM+PHllYXI+MTk4NTwveWVhcj48cHViLWRhdGVzPjxkYXRl
Pk9jdDwvZGF0ZT48L3B1Yi1kYXRlcz48L2RhdGVzPjxpc2JuPjAwMjEtOTM1NSAoUHJpbnQpPC9p
c2JuPjxhY2Nlc3Npb24tbnVtPjExNjUwNzM1PC9hY2Nlc3Npb24tbnVtPjx1cmxzPjwvdXJscz48
cmVtb3RlLWRhdGFiYXNlLXByb3ZpZGVyPktJRTwvcmVtb3RlLWRhdGFiYXNlLXByb3ZpZGVyPjxs
YW5ndWFnZT5lbmc8L2xhbmd1YWdlPjwvcmVjb3JkPjwvQ2l0ZT48L0VuZE5vdGU+
</w:fldData>
        </w:fldChar>
      </w:r>
      <w:r w:rsidR="00961554" w:rsidRPr="009926FC">
        <w:rPr>
          <w:rFonts w:ascii="Book Antiqua" w:hAnsi="Book Antiqua"/>
        </w:rPr>
        <w:instrText xml:space="preserve"> ADDIN EN.CITE </w:instrText>
      </w:r>
      <w:r w:rsidR="00961554" w:rsidRPr="009926FC">
        <w:rPr>
          <w:rFonts w:ascii="Book Antiqua" w:hAnsi="Book Antiqua"/>
        </w:rPr>
        <w:fldChar w:fldCharType="begin">
          <w:fldData xml:space="preserve">PEVuZE5vdGU+PENpdGU+PEF1dGhvcj5DaGFuPC9BdXRob3I+PFllYXI+MjAwNzwvWWVhcj48UmVj
TnVtPjE1PC9SZWNOdW0+PERpc3BsYXlUZXh0PjxzdHlsZSBmYWNlPSJzdXBlcnNjcmlwdCI+WzEx
LTE1XTwvc3R5bGU+PC9EaXNwbGF5VGV4dD48cmVjb3JkPjxyZWMtbnVtYmVyPjE1PC9yZWMtbnVt
YmVyPjxmb3JlaWduLWtleXM+PGtleSBhcHA9IkVOIiBkYi1pZD0iZnB0emY1ZXB5cmEwOXNld3Iw
OXhlMmVtNTB0cHhhOWEwdGZmIiB0aW1lc3RhbXA9IjE0MzU1MjIzMjYiPjE1PC9rZXk+PC9mb3Jl
aWduLWtleXM+PHJlZi10eXBlIG5hbWU9IkpvdXJuYWwgQXJ0aWNsZSI+MTc8L3JlZi10eXBlPjxj
b250cmlidXRvcnM+PGF1dGhvcnM+PGF1dGhvcj5DaGFuLCBTLjwvYXV0aG9yPjxhdXRob3I+Qmhh
bmRhcmksIE0uPC9hdXRob3I+PC9hdXRob3JzPjwvY29udHJpYnV0b3JzPjxhdXRoLWFkZHJlc3M+
SGFtaWx0b24gSGVhbHRoIFNjaWVuY2VzLUdlbmVyYWwgSG9zcGl0YWwsIDIzNyBCYXJ0b24gU3Ry
ZWV0IEVhc3QsIEhhbWlsdG9uLCBPbnRhcmlvLCBDYW5hZGEuPC9hdXRoLWFkZHJlc3M+PHRpdGxl
cz48dGl0bGU+VGhlIHF1YWxpdHkgb2YgcmVwb3J0aW5nIG9mIG9ydGhvcGFlZGljIHJhbmRvbWl6
ZWQgdHJpYWxzIHdpdGggdXNlIG9mIGEgY2hlY2tsaXN0IGZvciBub25waGFybWFjb2xvZ2ljYWwg
dGhlcmFwaWVzPC90aXRsZT48c2Vjb25kYXJ5LXRpdGxlPkogQm9uZSBKb2ludCBTdXJnIEFtPC9z
ZWNvbmRhcnktdGl0bGU+PGFsdC10aXRsZT5UaGUgSm91cm5hbCBvZiBib25lIGFuZCBqb2ludCBz
dXJnZXJ5LiBBbWVyaWNhbiB2b2x1bWU8L2FsdC10aXRsZT48L3RpdGxlcz48cGVyaW9kaWNhbD48
ZnVsbC10aXRsZT5KIEJvbmUgSm9pbnQgU3VyZyBBbTwvZnVsbC10aXRsZT48YWJici0xPlRoZSBK
b3VybmFsIG9mIGJvbmUgYW5kIGpvaW50IHN1cmdlcnkuIEFtZXJpY2FuIHZvbHVtZTwvYWJici0x
PjwvcGVyaW9kaWNhbD48YWx0LXBlcmlvZGljYWw+PGZ1bGwtdGl0bGU+SiBCb25lIEpvaW50IFN1
cmcgQW08L2Z1bGwtdGl0bGU+PGFiYnItMT5UaGUgSm91cm5hbCBvZiBib25lIGFuZCBqb2ludCBz
dXJnZXJ5LiBBbWVyaWNhbiB2b2x1bWU8L2FiYnItMT48L2FsdC1wZXJpb2RpY2FsPjxwYWdlcz4x
OTcwLTg8L3BhZ2VzPjx2b2x1bWU+ODk8L3ZvbHVtZT48bnVtYmVyPjk8L251bWJlcj48a2V5d29y
ZHM+PGtleXdvcmQ+QXV0aG9yc2hpcDwva2V5d29yZD48a2V5d29yZD5CaWFzIChFcGlkZW1pb2xv
Z3kpPC9rZXl3b3JkPjxrZXl3b3JkPkNsaW5pY2FsIENvbXBldGVuY2Uvc3RhbmRhcmRzPC9rZXl3
b3JkPjxrZXl3b3JkPkNyb3NzLVNlY3Rpb25hbCBTdHVkaWVzPC9rZXl3b3JkPjxrZXl3b3JkPkRv
dWJsZS1CbGluZCBNZXRob2Q8L2tleXdvcmQ+PGtleXdvcmQ+R2VuZXJhbCBTdXJnZXJ5L3N0YW5k
YXJkczwva2V5d29yZD48a2V5d29yZD5IdW1hbnM8L2tleXdvcmQ+PGtleXdvcmQ+TWVkaWNhbCBT
dGFmZi9zdGFuZGFyZHM8L2tleXdvcmQ+PGtleXdvcmQ+T3J0aG9wZWRpYyBQcm9jZWR1cmVzLypz
dGFuZGFyZHM8L2tleXdvcmQ+PGtleXdvcmQ+UGF0aWVudHM8L2tleXdvcmQ+PGtleXdvcmQ+UmFu
ZG9taXplZCBDb250cm9sbGVkIFRyaWFscyBhcyBUb3BpYy8qc3RhbmRhcmRzPC9rZXl3b3JkPjxr
ZXl3b3JkPlJlc2VhcmNoIERlc2lnbi8qc3RhbmRhcmRzPC9rZXl3b3JkPjxrZXl3b3JkPlNpbmds
ZS1CbGluZCBNZXRob2Q8L2tleXdvcmQ+PGtleXdvcmQ+VHJlYXRtZW50IE91dGNvbWU8L2tleXdv
cmQ+PC9rZXl3b3Jkcz48ZGF0ZXM+PHllYXI+MjAwNzwveWVhcj48cHViLWRhdGVzPjxkYXRlPlNl
cDwvZGF0ZT48L3B1Yi1kYXRlcz48L2RhdGVzPjxpc2JuPjAwMjEtOTM1NSAoUHJpbnQpPC9pc2Ju
PjxhY2Nlc3Npb24tbnVtPjE3NzY4MTk0PC9hY2Nlc3Npb24tbnVtPjx1cmxzPjxyZWxhdGVkLXVy
bHM+PHVybD5odHRwOi8vd3d3Lm5jYmkubmxtLm5paC5nb3YvcHVibWVkLzE3NzY4MTk0PC91cmw+
PC9yZWxhdGVkLXVybHM+PC91cmxzPjxlbGVjdHJvbmljLXJlc291cmNlLW51bT4xMC4yMTA2L0pC
SlMuRi4wMTU5MTwvZWxlY3Ryb25pYy1yZXNvdXJjZS1udW0+PC9yZWNvcmQ+PC9DaXRlPjxDaXRl
PjxBdXRob3I+Q293YW48L0F1dGhvcj48WWVhcj4yMDA3PC9ZZWFyPjxSZWNOdW0+MTM8L1JlY051
bT48cmVjb3JkPjxyZWMtbnVtYmVyPjEzPC9yZWMtbnVtYmVyPjxmb3JlaWduLWtleXM+PGtleSBh
cHA9IkVOIiBkYi1pZD0iZnB0emY1ZXB5cmEwOXNld3IwOXhlMmVtNTB0cHhhOWEwdGZmIiB0aW1l
c3RhbXA9IjE0MzU1MjIyNjIiPjEzPC9rZXk+PC9mb3JlaWduLWtleXM+PHJlZi10eXBlIG5hbWU9
IkpvdXJuYWwgQXJ0aWNsZSI+MTc8L3JlZi10eXBlPjxjb250cmlidXRvcnM+PGF1dGhvcnM+PGF1
dGhvcj5Db3dhbiwgSi48L2F1dGhvcj48YXV0aG9yPkxvemFuby1DYWxkZXJvbiwgUy48L2F1dGhv
cj48YXV0aG9yPlJpbmcsIEQuPC9hdXRob3I+PC9hdXRob3JzPjwvY29udHJpYnV0b3JzPjxhdXRo
LWFkZHJlc3M+T3J0aG9wYWVkaWMgSGFuZCBhbmQgVXBwZXIgRXh0cmVtaXR5IFNlcnZpY2UsIE1h
c3NhY2h1c2V0dHMgR2VuZXJhbCBIb3NwaXRhbCwgWWF3a2V5IENlbnRlciAyMTAwLCA1NSBGcnVp
dCBTdHJlZXQsIEJvc3RvbiwgTUEgMDIxMTQsIFVTQS48L2F1dGgtYWRkcmVzcz48dGl0bGVzPjx0
aXRsZT5RdWFsaXR5IG9mIHByb3NwZWN0aXZlIGNvbnRyb2xsZWQgcmFuZG9taXplZCB0cmlhbHMu
IEFuYWx5c2lzIG9mIHRyaWFscyBvZiB0cmVhdG1lbnQgZm9yIGxhdGVyYWwgZXBpY29uZHlsaXRp
cyBhcyBhbiBleGFtcGxlPC90aXRsZT48c2Vjb25kYXJ5LXRpdGxlPkogQm9uZSBKb2ludCBTdXJn
IEFtPC9zZWNvbmRhcnktdGl0bGU+PGFsdC10aXRsZT5UaGUgSm91cm5hbCBvZiBib25lIGFuZCBq
b2ludCBzdXJnZXJ5LiBBbWVyaWNhbiB2b2x1bWU8L2FsdC10aXRsZT48L3RpdGxlcz48cGVyaW9k
aWNhbD48ZnVsbC10aXRsZT5KIEJvbmUgSm9pbnQgU3VyZyBBbTwvZnVsbC10aXRsZT48YWJici0x
PlRoZSBKb3VybmFsIG9mIGJvbmUgYW5kIGpvaW50IHN1cmdlcnkuIEFtZXJpY2FuIHZvbHVtZTwv
YWJici0xPjwvcGVyaW9kaWNhbD48YWx0LXBlcmlvZGljYWw+PGZ1bGwtdGl0bGU+SiBCb25lIEpv
aW50IFN1cmcgQW08L2Z1bGwtdGl0bGU+PGFiYnItMT5UaGUgSm91cm5hbCBvZiBib25lIGFuZCBq
b2ludCBzdXJnZXJ5LiBBbWVyaWNhbiB2b2x1bWU8L2FiYnItMT48L2FsdC1wZXJpb2RpY2FsPjxw
YWdlcz4xNjkzLTk8L3BhZ2VzPjx2b2x1bWU+ODk8L3ZvbHVtZT48bnVtYmVyPjg8L251bWJlcj48
a2V5d29yZHM+PGtleXdvcmQ+RXZpZGVuY2UtQmFzZWQgTWVkaWNpbmU8L2tleXdvcmQ+PGtleXdv
cmQ+SHVtYW5zPC9rZXl3b3JkPjxrZXl3b3JkPipPdXRjb21lIGFuZCBQcm9jZXNzIEFzc2Vzc21l
bnQgKEhlYWx0aCBDYXJlKTwva2V5d29yZD48a2V5d29yZD5Qcm9zcGVjdGl2ZSBTdHVkaWVzPC9r
ZXl3b3JkPjxrZXl3b3JkPlJhbmRvbWl6ZWQgQ29udHJvbGxlZCBUcmlhbHMgYXMgVG9waWMvKnN0
YW5kYXJkczwva2V5d29yZD48a2V5d29yZD5SZXNlYXJjaCBEZXNpZ248L2tleXdvcmQ+PGtleXdv
cmQ+VGVubmlzIEVsYm93Lyp0aGVyYXB5PC9rZXl3b3JkPjwva2V5d29yZHM+PGRhdGVzPjx5ZWFy
PjIwMDc8L3llYXI+PHB1Yi1kYXRlcz48ZGF0ZT5BdWc8L2RhdGU+PC9wdWItZGF0ZXM+PC9kYXRl
cz48aXNibj4wMDIxLTkzNTUgKFByaW50KTwvaXNibj48YWNjZXNzaW9uLW51bT4xNzY3MTAwNjwv
YWNjZXNzaW9uLW51bT48dXJscz48cmVsYXRlZC11cmxzPjx1cmw+aHR0cDovL3d3dy5uY2JpLm5s
bS5uaWguZ292L3B1Ym1lZC8xNzY3MTAwNjwvdXJsPjwvcmVsYXRlZC11cmxzPjwvdXJscz48ZWxl
Y3Ryb25pYy1yZXNvdXJjZS1udW0+MTAuMjEwNi9KQkpTLkYuMDA4NTg8L2VsZWN0cm9uaWMtcmVz
b3VyY2UtbnVtPjwvcmVjb3JkPjwvQ2l0ZT48Q2l0ZT48QXV0aG9yPkxhdXBhY2lzPC9BdXRob3I+
PFllYXI+MTk4OTwvWWVhcj48UmVjTnVtPjE0PC9SZWNOdW0+PHJlY29yZD48cmVjLW51bWJlcj4x
NDwvcmVjLW51bWJlcj48Zm9yZWlnbi1rZXlzPjxrZXkgYXBwPSJFTiIgZGItaWQ9ImZwdHpmNWVw
eXJhMDlzZXdyMDl4ZTJlbTUwdHB4YTlhMHRmZiIgdGltZXN0YW1wPSIxNDM1NTIyMjkxIj4xNDwv
a2V5PjwvZm9yZWlnbi1rZXlzPjxyZWYtdHlwZSBuYW1lPSJKb3VybmFsIEFydGljbGUiPjE3PC9y
ZWYtdHlwZT48Y29udHJpYnV0b3JzPjxhdXRob3JzPjxhdXRob3I+TGF1cGFjaXMsIEEuPC9hdXRo
b3I+PGF1dGhvcj5Sb3JhYmVjaywgQy4gSC48L2F1dGhvcj48YXV0aG9yPkJvdXJuZSwgUi4gQi48
L2F1dGhvcj48YXV0aG9yPkZlZW55LCBELjwvYXV0aG9yPjxhdXRob3I+VHVnd2VsbCwgUC48L2F1
dGhvcj48YXV0aG9yPlNpbSwgRC4gQS48L2F1dGhvcj48L2F1dGhvcnM+PC9jb250cmlidXRvcnM+
PGF1dGgtYWRkcmVzcz5EZXBhcnRtZW50IG9mIE1lZGljaW5lLCBVbml2ZXJzaXR5IG9mIFdlc3Rl
cm4gT250YXJpbywgTG9uZG9uLCBIYW1pbHRvbi48L2F1dGgtYWRkcmVzcz48dGl0bGVzPjx0aXRs
ZT5SYW5kb21pemVkIHRyaWFscyBpbiBvcnRob3BhZWRpY3M6IHdoeSwgaG93LCBhbmQgd2hlbj88
L3RpdGxlPjxzZWNvbmRhcnktdGl0bGU+SiBCb25lIEpvaW50IFN1cmcgQW08L3NlY29uZGFyeS10
aXRsZT48YWx0LXRpdGxlPlRoZSBKb3VybmFsIG9mIGJvbmUgYW5kIGpvaW50IHN1cmdlcnkuIEFt
ZXJpY2FuIHZvbHVtZTwvYWx0LXRpdGxlPjwvdGl0bGVzPjxwZXJpb2RpY2FsPjxmdWxsLXRpdGxl
PkogQm9uZSBKb2ludCBTdXJnIEFtPC9mdWxsLXRpdGxlPjxhYmJyLTE+VGhlIEpvdXJuYWwgb2Yg
Ym9uZSBhbmQgam9pbnQgc3VyZ2VyeS4gQW1lcmljYW4gdm9sdW1lPC9hYmJyLTE+PC9wZXJpb2Rp
Y2FsPjxhbHQtcGVyaW9kaWNhbD48ZnVsbC10aXRsZT5KIEJvbmUgSm9pbnQgU3VyZyBBbTwvZnVs
bC10aXRsZT48YWJici0xPlRoZSBKb3VybmFsIG9mIGJvbmUgYW5kIGpvaW50IHN1cmdlcnkuIEFt
ZXJpY2FuIHZvbHVtZTwvYWJici0xPjwvYWx0LXBlcmlvZGljYWw+PHBhZ2VzPjUzNS00MzwvcGFn
ZXM+PHZvbHVtZT43MTwvdm9sdW1lPjxudW1iZXI+NDwvbnVtYmVyPjxrZXl3b3Jkcz48a2V5d29y
ZD5DZW1lbnRhdGlvbjwva2V5d29yZD48a2V5d29yZD4qQ2xpbmljYWwgVHJpYWxzIGFzIFRvcGlj
PC9rZXl3b3JkPjxrZXl3b3JkPkV0aGljcywgTWVkaWNhbDwva2V5d29yZD48a2V5d29yZD5IaXAg
UHJvc3RoZXNpczwva2V5d29yZD48a2V5d29yZD5IdW1hbnM8L2tleXdvcmQ+PGtleXdvcmQ+Kk9y
dGhvcGVkaWNzPC9rZXl3b3JkPjxrZXl3b3JkPipSYW5kb20gQWxsb2NhdGlvbjwva2V5d29yZD48
a2V5d29yZD4qUmVzZWFyY2ggRGVzaWduPC9rZXl3b3JkPjwva2V5d29yZHM+PGRhdGVzPjx5ZWFy
PjE5ODk8L3llYXI+PHB1Yi1kYXRlcz48ZGF0ZT5BcHI8L2RhdGU+PC9wdWItZGF0ZXM+PC9kYXRl
cz48aXNibj4wMDIxLTkzNTUgKFByaW50KTwvaXNibj48YWNjZXNzaW9uLW51bT4yNzAzNTEzPC9h
Y2Nlc3Npb24tbnVtPjx1cmxzPjxyZWxhdGVkLXVybHM+PHVybD5odHRwOi8vd3d3Lm5jYmkubmxt
Lm5paC5nb3YvcHVibWVkLzI3MDM1MTM8L3VybD48L3JlbGF0ZWQtdXJscz48L3VybHM+PC9yZWNv
cmQ+PC9DaXRlPjxDaXRlPjxBdXRob3I+TG9zaW5hPC9BdXRob3I+PFllYXI+MjAxMjwvWWVhcj48
UmVjTnVtPjEyPC9SZWNOdW0+PHJlY29yZD48cmVjLW51bWJlcj4xMjwvcmVjLW51bWJlcj48Zm9y
ZWlnbi1rZXlzPjxrZXkgYXBwPSJFTiIgZGItaWQ9ImZwdHpmNWVweXJhMDlzZXdyMDl4ZTJlbTUw
dHB4YTlhMHRmZiIgdGltZXN0YW1wPSIxNDM1NTIyMjIxIj4xMjwva2V5PjwvZm9yZWlnbi1rZXlz
PjxyZWYtdHlwZSBuYW1lPSJKb3VybmFsIEFydGljbGUiPjE3PC9yZWYtdHlwZT48Y29udHJpYnV0
b3JzPjxhdXRob3JzPjxhdXRob3I+TG9zaW5hLCBFLjwvYXV0aG9yPjxhdXRob3I+V3JpZ2h0LCBK
LjwvYXV0aG9yPjxhdXRob3I+S2F0eiwgSi4gTi48L2F1dGhvcj48L2F1dGhvcnM+PC9jb250cmli
dXRvcnM+PGF1dGgtYWRkcmVzcz5PcnRob3BlZGljIGFuZCBBcnRocml0aXMgQ2VudGVyIGZvciBP
dXRjb21lcyBSZXNlYXJjaCwgRGVwYXJ0bWVudCBvZiBPcnRob3BlZGljIFN1cmdlcnkgYW5kIERp
dmlzaW9uIG9mIFJoZXVtYXRvbG9neSwgSW1tdW5vbG9neSBhbmQgQWxsZXJneSwgQnJpZ2hhbSBh
bmQgV29tZW4mYXBvcztzIEhvc3BpdGFsLCBIYXJ2YXJkIE1lZGljYWwgU2Nob29sLCA3NSBGcmFu
Y2lzIFN0cmVldCwgT0JDLTQsIEJvc3RvbiwgTUEgMDIxMTUsIFVTQS4gZWxvc2luYUBwYXJ0bmVy
cy5vcmc8L2F1dGgtYWRkcmVzcz48dGl0bGVzPjx0aXRsZT5DbGluaWNhbCB0cmlhbHMgaW4gb3J0
aG9wYWVkaWNzIHJlc2VhcmNoLiBQYXJ0IElJSS4gT3ZlcmNvbWluZyBvcGVyYXRpb25hbCBjaGFs
bGVuZ2VzIGluIHRoZSBkZXNpZ24gYW5kIGNvbmR1Y3Qgb2YgcmFuZG9taXplZCBjbGluaWNhbCB0
cmlhbHMgaW4gb3J0aG9wYWVkaWMgc3VyZ2VyeTwvdGl0bGU+PHNlY29uZGFyeS10aXRsZT5KIEJv
bmUgSm9pbnQgU3VyZyBBbTwvc2Vjb25kYXJ5LXRpdGxlPjxhbHQtdGl0bGU+VGhlIEpvdXJuYWwg
b2YgYm9uZSBhbmQgam9pbnQgc3VyZ2VyeS4gQW1lcmljYW4gdm9sdW1lPC9hbHQtdGl0bGU+PC90
aXRsZXM+PHBlcmlvZGljYWw+PGZ1bGwtdGl0bGU+SiBCb25lIEpvaW50IFN1cmcgQW08L2Z1bGwt
dGl0bGU+PGFiYnItMT5UaGUgSm91cm5hbCBvZiBib25lIGFuZCBqb2ludCBzdXJnZXJ5LiBBbWVy
aWNhbiB2b2x1bWU8L2FiYnItMT48L3BlcmlvZGljYWw+PGFsdC1wZXJpb2RpY2FsPjxmdWxsLXRp
dGxlPkogQm9uZSBKb2ludCBTdXJnIEFtPC9mdWxsLXRpdGxlPjxhYmJyLTE+VGhlIEpvdXJuYWwg
b2YgYm9uZSBhbmQgam9pbnQgc3VyZ2VyeS4gQW1lcmljYW4gdm9sdW1lPC9hYmJyLTE+PC9hbHQt
cGVyaW9kaWNhbD48cGFnZXM+ZTM1PC9wYWdlcz48dm9sdW1lPjk0PC92b2x1bWU+PG51bWJlcj42
PC9udW1iZXI+PGtleXdvcmRzPjxrZXl3b3JkPkJpb21lZGljYWwgUmVzZWFyY2g8L2tleXdvcmQ+
PGtleXdvcmQ+SHVtYW5zPC9rZXl3b3JkPjxrZXl3b3JkPk9ydGhvcGVkaWNzPC9rZXl3b3JkPjxr
ZXl3b3JkPlJhbmRvbWl6ZWQgQ29udHJvbGxlZCBUcmlhbHMgYXMgVG9waWMvKm1ldGhvZHM8L2tl
eXdvcmQ+PGtleXdvcmQ+UmVzZWFyY2ggRGVzaWduPC9rZXl3b3JkPjwva2V5d29yZHM+PGRhdGVz
Pjx5ZWFyPjIwMTI8L3llYXI+PHB1Yi1kYXRlcz48ZGF0ZT5NYXIgMjE8L2RhdGU+PC9wdWItZGF0
ZXM+PC9kYXRlcz48aXNibj4xNTM1LTEzODYgKEVsZWN0cm9uaWMpPC9pc2JuPjxhY2Nlc3Npb24t
bnVtPjIyNDM4MDA4PC9hY2Nlc3Npb24tbnVtPjx1cmxzPjxyZWxhdGVkLXVybHM+PHVybD5odHRw
Oi8vd3d3Lm5jYmkubmxtLm5paC5nb3YvcHVibWVkLzIyNDM4MDA4PC91cmw+PC9yZWxhdGVkLXVy
bHM+PC91cmxzPjxjdXN0b20yPjMyOTg2ODQ8L2N1c3RvbTI+PGVsZWN0cm9uaWMtcmVzb3VyY2Ut
bnVtPjEwLjIxMDYvSkJKUy5LLjAwMDA5PC9lbGVjdHJvbmljLXJlc291cmNlLW51bT48L3JlY29y
ZD48L0NpdGU+PENpdGU+PEF1dGhvcj5SdWRpY2VsPC9BdXRob3I+PFllYXI+MTk4NTwvWWVhcj48
UmVjTnVtPjIzNDI8L1JlY051bT48cmVjb3JkPjxyZWMtbnVtYmVyPjIzNDI8L3JlYy1udW1iZXI+
PGZvcmVpZ24ta2V5cz48a2V5IGFwcD0iRU4iIGRiLWlkPSJmcnJlOTJkejRhZmRwdmV2dHJ6dmRw
cjZwZWYyYTBkdjVhZXIiPjIzNDI8L2tleT48L2ZvcmVpZ24ta2V5cz48cmVmLXR5cGUgbmFtZT0i
Sm91cm5hbCBBcnRpY2xlIj4xNzwvcmVmLXR5cGU+PGNvbnRyaWJ1dG9ycz48YXV0aG9ycz48YXV0
aG9yPlJ1ZGljZWwsIFMuPC9hdXRob3I+PGF1dGhvcj5Fc2RhaWxlLCBKLjwvYXV0aG9yPjwvYXV0
aG9ycz48L2NvbnRyaWJ1dG9ycz48dGl0bGVzPjx0aXRsZT5UaGUgcmFuZG9taXplZCBjbGluaWNh
bCB0cmlhbCBpbiBvcnRob3BhZWRpY3M6IG9ibGlnYXRpb24gb3Igb3B0aW9uPzwvdGl0bGU+PHNl
Y29uZGFyeS10aXRsZT5KIEJvbmUgSm9pbnQgU3VyZyBBbTwvc2Vjb25kYXJ5LXRpdGxlPjwvdGl0
bGVzPjxwZXJpb2RpY2FsPjxmdWxsLXRpdGxlPkogQm9uZSBKb2ludCBTdXJnIEFtPC9mdWxsLXRp
dGxlPjwvcGVyaW9kaWNhbD48cGFnZXM+MTI4NC05MzwvcGFnZXM+PHZvbHVtZT42Ny1BPC92b2x1
bWU+PG51bWJlcj44PC9udW1iZXI+PGVkaXRpb24+MTk4NS8xMC8wMTwvZWRpdGlvbj48a2V5d29y
ZHM+PGtleXdvcmQ+QXR0aXR1ZGU8L2tleXdvcmQ+PGtleXdvcmQ+Q29udHJvbCBHcm91cHM8L2tl
eXdvcmQ+PGtleXdvcmQ+RXZhbHVhdGlvbiBTdHVkaWVzIGFzIFRvcGljPC9rZXl3b3JkPjxrZXl3
b3JkPkdlbmVyYWwgU3VyZ2VyeTwva2V5d29yZD48a2V5d29yZD5IaXN0b3J5PC9rZXl3b3JkPjxr
ZXl3b3JkPkh1bWFuIEV4cGVyaW1lbnRhdGlvbjwva2V5d29yZD48a2V5d29yZD5IdW1hbnM8L2tl
eXdvcmQ+PGtleXdvcmQ+UGF0aWVudCBTZWxlY3Rpb248L2tleXdvcmQ+PGtleXdvcmQ+UGh5c2lj
aWFuczwva2V5d29yZD48a2V5d29yZD5SYW5kb20gQWxsb2NhdGlvbjwva2V5d29yZD48a2V5d29y
ZD5SZXNlYXJjaCBEZXNpZ248L2tleXdvcmQ+PGtleXdvcmQ+UmVzZWFyY2ggU3ViamVjdHM8L2tl
eXdvcmQ+PC9rZXl3b3Jkcz48ZGF0ZXM+PHllYXI+MTk4NTwveWVhcj48cHViLWRhdGVzPjxkYXRl
Pk9jdDwvZGF0ZT48L3B1Yi1kYXRlcz48L2RhdGVzPjxpc2JuPjAwMjEtOTM1NSAoUHJpbnQpPC9p
c2JuPjxhY2Nlc3Npb24tbnVtPjExNjUwNzM1PC9hY2Nlc3Npb24tbnVtPjx1cmxzPjwvdXJscz48
cmVtb3RlLWRhdGFiYXNlLXByb3ZpZGVyPktJRTwvcmVtb3RlLWRhdGFiYXNlLXByb3ZpZGVyPjxs
YW5ndWFnZT5lbmc8L2xhbmd1YWdlPjwvcmVjb3JkPjwvQ2l0ZT48L0VuZE5vdGU+
</w:fldData>
        </w:fldChar>
      </w:r>
      <w:r w:rsidR="00961554" w:rsidRPr="009926FC">
        <w:rPr>
          <w:rFonts w:ascii="Book Antiqua" w:hAnsi="Book Antiqua"/>
        </w:rPr>
        <w:instrText xml:space="preserve"> ADDIN EN.CITE.DATA </w:instrText>
      </w:r>
      <w:r w:rsidR="00961554" w:rsidRPr="009926FC">
        <w:rPr>
          <w:rFonts w:ascii="Book Antiqua" w:hAnsi="Book Antiqua"/>
        </w:rPr>
      </w:r>
      <w:r w:rsidR="00961554" w:rsidRPr="009926FC">
        <w:rPr>
          <w:rFonts w:ascii="Book Antiqua" w:hAnsi="Book Antiqua"/>
        </w:rPr>
        <w:fldChar w:fldCharType="end"/>
      </w:r>
      <w:r w:rsidR="00961554" w:rsidRPr="009926FC">
        <w:rPr>
          <w:rFonts w:ascii="Book Antiqua" w:hAnsi="Book Antiqua"/>
        </w:rPr>
      </w:r>
      <w:r w:rsidR="00961554" w:rsidRPr="009926FC">
        <w:rPr>
          <w:rFonts w:ascii="Book Antiqua" w:hAnsi="Book Antiqua"/>
        </w:rPr>
        <w:fldChar w:fldCharType="separate"/>
      </w:r>
      <w:r w:rsidR="00961554" w:rsidRPr="009926FC">
        <w:rPr>
          <w:rFonts w:ascii="Book Antiqua" w:hAnsi="Book Antiqua"/>
          <w:noProof/>
          <w:vertAlign w:val="superscript"/>
        </w:rPr>
        <w:t>[11-15]</w:t>
      </w:r>
      <w:r w:rsidR="00961554" w:rsidRPr="009926FC">
        <w:rPr>
          <w:rFonts w:ascii="Book Antiqua" w:hAnsi="Book Antiqua"/>
        </w:rPr>
        <w:fldChar w:fldCharType="end"/>
      </w:r>
      <w:r w:rsidR="00EB60A7" w:rsidRPr="009926FC">
        <w:rPr>
          <w:rFonts w:ascii="Book Antiqua" w:hAnsi="Book Antiqua"/>
        </w:rPr>
        <w:t>.</w:t>
      </w:r>
      <w:r w:rsidR="00961554">
        <w:rPr>
          <w:rFonts w:ascii="Book Antiqua" w:hAnsi="Book Antiqua"/>
        </w:rPr>
        <w:t xml:space="preserve"> </w:t>
      </w:r>
      <w:r w:rsidR="006F6B20" w:rsidRPr="009926FC">
        <w:rPr>
          <w:rFonts w:ascii="Book Antiqua" w:hAnsi="Book Antiqua"/>
        </w:rPr>
        <w:t>The second problem encountered</w:t>
      </w:r>
      <w:r w:rsidR="00125C51" w:rsidRPr="009926FC">
        <w:rPr>
          <w:rFonts w:ascii="Book Antiqua" w:hAnsi="Book Antiqua"/>
        </w:rPr>
        <w:t xml:space="preserve"> </w:t>
      </w:r>
      <w:r w:rsidR="004050F2" w:rsidRPr="009926FC">
        <w:rPr>
          <w:rFonts w:ascii="Book Antiqua" w:hAnsi="Book Antiqua"/>
        </w:rPr>
        <w:t>is the evaluation of outcomes of</w:t>
      </w:r>
      <w:r w:rsidR="00125C51" w:rsidRPr="009926FC">
        <w:rPr>
          <w:rFonts w:ascii="Book Antiqua" w:hAnsi="Book Antiqua"/>
        </w:rPr>
        <w:t xml:space="preserve"> patients who cross over from one treatment group to another</w:t>
      </w:r>
      <w:r w:rsidR="00886DF1" w:rsidRPr="009926FC">
        <w:rPr>
          <w:rFonts w:ascii="Book Antiqua" w:hAnsi="Book Antiqua"/>
        </w:rPr>
        <w:t xml:space="preserve">, when </w:t>
      </w:r>
      <w:r w:rsidR="00EE5B20" w:rsidRPr="009926FC">
        <w:rPr>
          <w:rFonts w:ascii="Book Antiqua" w:hAnsi="Book Antiqua"/>
        </w:rPr>
        <w:t>they comprise a substantial portion of the study population</w:t>
      </w:r>
      <w:r w:rsidR="00961554" w:rsidRPr="009926FC">
        <w:rPr>
          <w:rFonts w:ascii="Book Antiqua" w:hAnsi="Book Antiqua"/>
        </w:rPr>
        <w:fldChar w:fldCharType="begin">
          <w:fldData xml:space="preserve">PEVuZE5vdGU+PENpdGU+PEF1dGhvcj5LYXR6PC9BdXRob3I+PFllYXI+MjAxNTwvWWVhcj48UmVj
TnVtPjE3PC9SZWNOdW0+PERpc3BsYXlUZXh0PjxzdHlsZSBmYWNlPSJzdXBlcnNjcmlwdCI+WzE2
XTwvc3R5bGU+PC9EaXNwbGF5VGV4dD48cmVjb3JkPjxyZWMtbnVtYmVyPjE3PC9yZWMtbnVtYmVy
Pjxmb3JlaWduLWtleXM+PGtleSBhcHA9IkVOIiBkYi1pZD0iZnB0emY1ZXB5cmEwOXNld3IwOXhl
MmVtNTB0cHhhOWEwdGZmIiB0aW1lc3RhbXA9IjE0MzU1MjI2MjUiPjE3PC9rZXk+PC9mb3JlaWdu
LWtleXM+PHJlZi10eXBlIG5hbWU9IkpvdXJuYWwgQXJ0aWNsZSI+MTc8L3JlZi10eXBlPjxjb250
cmlidXRvcnM+PGF1dGhvcnM+PGF1dGhvcj5LYXR6LCBKLiBOLjwvYXV0aG9yPjxhdXRob3I+TG9z
aW5hLCBFLjwvYXV0aG9yPjxhdXRob3I+TG9obWFuZGVyLCBMLiBTLjwvYXV0aG9yPjwvYXV0aG9y
cz48L2NvbnRyaWJ1dG9ycz48YXV0aC1hZGRyZXNzPkRlcGFydG1lbnQgb2YgT3J0aG9wZWRpYyBT
dXJnZXJ5IGFuZCBEaXZpc2lvbiBvZiBSaGV1bWF0b2xvZ3ksIEltbXVub2xvZ3kgYW5kIEFsbGVy
Z3ksIEJyaWdoYW0gYW5kIFdvbWVuJmFwb3M7cyBIb3NwaXRhbCBhbmQgSGFydmFyZCBNZWRpY2Fs
IFNjaG9vbCwgVVNBLiBFbGVjdHJvbmljIGFkZHJlc3M6IGpua2F0ekBwYXJ0bmVycy5vcmcuJiN4
RDtEZXBhcnRtZW50IG9mIE9ydGhvcGVkaWMgU3VyZ2VyeSBhbmQgRGl2aXNpb24gb2YgUmhldW1h
dG9sb2d5LCBJbW11bm9sb2d5IGFuZCBBbGxlcmd5LCBCcmlnaGFtIGFuZCBXb21lbiZhcG9zO3Mg
SG9zcGl0YWwgYW5kIEhhcnZhcmQgTWVkaWNhbCBTY2hvb2wsIFVTQS4mI3hEO0RlcGFydG1lbnQg
b2YgT3J0aG9wZWRpYyBTdXJnZXJ5LCBDbGluaWNhbCBTY2llbmNlcyBMdW5kLCBMdW5kIFVuaXZl
cnNpdHksIFN3ZWRlbjsgRGVwYXJ0bWVudCBvZiBTcG9ydHMgU2NpZW5jZSBhbmQgQ2xpbmljYWwg
QmlvbWVjaGFuaWNzLCBVbml2ZXJzaXR5IG9mIFNvdXRoZXJuIERlbm1hcmssIERlbm1hcms7IERl
cGFydG1lbnQgb2YgT3J0aG9wZWRpY3MgYW5kIFRyYXVtYXRvbG9neSwgVW5pdmVyc2l0eSBvZiBT
b3V0aGVybiBEZW5tYXJrLCBEZW5tYXJrLjwvYXV0aC1hZGRyZXNzPjx0aXRsZXM+PHRpdGxlPk9B
UlNJIENsaW5pY2FsIFRyaWFscyBSZWNvbW1lbmRhdGlvbnM6IERlc2lnbiBhbmQgY29uZHVjdCBv
ZiBjbGluaWNhbCB0cmlhbHMgb2Ygc3VyZ2ljYWwgaW50ZXJ2ZW50aW9ucyBmb3Igb3N0ZW9hcnRo
cml0aXM8L3RpdGxlPjxzZWNvbmRhcnktdGl0bGU+T3N0ZW9hcnRocml0aXMgQ2FydGlsYWdlPC9z
ZWNvbmRhcnktdGl0bGU+PGFsdC10aXRsZT5Pc3Rlb2FydGhyaXRpcyBhbmQgY2FydGlsYWdlIC8g
T0FSUywgT3N0ZW9hcnRocml0aXMgUmVzZWFyY2ggU29jaWV0eTwvYWx0LXRpdGxlPjwvdGl0bGVz
PjxwZXJpb2RpY2FsPjxmdWxsLXRpdGxlPk9zdGVvYXJ0aHJpdGlzIENhcnRpbGFnZTwvZnVsbC10
aXRsZT48YWJici0xPk9zdGVvYXJ0aHJpdGlzIGFuZCBjYXJ0aWxhZ2UgLyBPQVJTLCBPc3Rlb2Fy
dGhyaXRpcyBSZXNlYXJjaCBTb2NpZXR5PC9hYmJyLTE+PC9wZXJpb2RpY2FsPjxhbHQtcGVyaW9k
aWNhbD48ZnVsbC10aXRsZT5Pc3Rlb2FydGhyaXRpcyBDYXJ0aWxhZ2U8L2Z1bGwtdGl0bGU+PGFi
YnItMT5Pc3Rlb2FydGhyaXRpcyBhbmQgY2FydGlsYWdlIC8gT0FSUywgT3N0ZW9hcnRocml0aXMg
UmVzZWFyY2ggU29jaWV0eTwvYWJici0xPjwvYWx0LXBlcmlvZGljYWw+PHBhZ2VzPjc5OC04MDI8
L3BhZ2VzPjx2b2x1bWU+MjM8L3ZvbHVtZT48bnVtYmVyPjU8L251bWJlcj48ZGF0ZXM+PHllYXI+
MjAxNTwveWVhcj48cHViLWRhdGVzPjxkYXRlPk1heTwvZGF0ZT48L3B1Yi1kYXRlcz48L2RhdGVz
Pjxpc2JuPjE1MjItOTY1MyAoRWxlY3Ryb25pYykmI3hEOzEwNjMtNDU4NCAoTGlua2luZyk8L2lz
Ym4+PGFjY2Vzc2lvbi1udW0+MjU5NTIzNTA8L2FjY2Vzc2lvbi1udW0+PHVybHM+PHJlbGF0ZWQt
dXJscz48dXJsPmh0dHA6Ly93d3cubmNiaS5ubG0ubmloLmdvdi9wdWJtZWQvMjU5NTIzNTA8L3Vy
bD48L3JlbGF0ZWQtdXJscz48L3VybHM+PGVsZWN0cm9uaWMtcmVzb3VyY2UtbnVtPjEwLjEwMTYv
ai5qb2NhLjIwMTUuMDIuMDI0PC9lbGVjdHJvbmljLXJlc291cmNlLW51bT48L3JlY29yZD48L0Np
dGU+PC9FbmROb3RlPgB=
</w:fldData>
        </w:fldChar>
      </w:r>
      <w:r w:rsidR="00961554" w:rsidRPr="009926FC">
        <w:rPr>
          <w:rFonts w:ascii="Book Antiqua" w:hAnsi="Book Antiqua"/>
        </w:rPr>
        <w:instrText xml:space="preserve"> ADDIN EN.CITE </w:instrText>
      </w:r>
      <w:r w:rsidR="00961554" w:rsidRPr="009926FC">
        <w:rPr>
          <w:rFonts w:ascii="Book Antiqua" w:hAnsi="Book Antiqua"/>
        </w:rPr>
        <w:fldChar w:fldCharType="begin">
          <w:fldData xml:space="preserve">PEVuZE5vdGU+PENpdGU+PEF1dGhvcj5LYXR6PC9BdXRob3I+PFllYXI+MjAxNTwvWWVhcj48UmVj
TnVtPjE3PC9SZWNOdW0+PERpc3BsYXlUZXh0PjxzdHlsZSBmYWNlPSJzdXBlcnNjcmlwdCI+WzE2
XTwvc3R5bGU+PC9EaXNwbGF5VGV4dD48cmVjb3JkPjxyZWMtbnVtYmVyPjE3PC9yZWMtbnVtYmVy
Pjxmb3JlaWduLWtleXM+PGtleSBhcHA9IkVOIiBkYi1pZD0iZnB0emY1ZXB5cmEwOXNld3IwOXhl
MmVtNTB0cHhhOWEwdGZmIiB0aW1lc3RhbXA9IjE0MzU1MjI2MjUiPjE3PC9rZXk+PC9mb3JlaWdu
LWtleXM+PHJlZi10eXBlIG5hbWU9IkpvdXJuYWwgQXJ0aWNsZSI+MTc8L3JlZi10eXBlPjxjb250
cmlidXRvcnM+PGF1dGhvcnM+PGF1dGhvcj5LYXR6LCBKLiBOLjwvYXV0aG9yPjxhdXRob3I+TG9z
aW5hLCBFLjwvYXV0aG9yPjxhdXRob3I+TG9obWFuZGVyLCBMLiBTLjwvYXV0aG9yPjwvYXV0aG9y
cz48L2NvbnRyaWJ1dG9ycz48YXV0aC1hZGRyZXNzPkRlcGFydG1lbnQgb2YgT3J0aG9wZWRpYyBT
dXJnZXJ5IGFuZCBEaXZpc2lvbiBvZiBSaGV1bWF0b2xvZ3ksIEltbXVub2xvZ3kgYW5kIEFsbGVy
Z3ksIEJyaWdoYW0gYW5kIFdvbWVuJmFwb3M7cyBIb3NwaXRhbCBhbmQgSGFydmFyZCBNZWRpY2Fs
IFNjaG9vbCwgVVNBLiBFbGVjdHJvbmljIGFkZHJlc3M6IGpua2F0ekBwYXJ0bmVycy5vcmcuJiN4
RDtEZXBhcnRtZW50IG9mIE9ydGhvcGVkaWMgU3VyZ2VyeSBhbmQgRGl2aXNpb24gb2YgUmhldW1h
dG9sb2d5LCBJbW11bm9sb2d5IGFuZCBBbGxlcmd5LCBCcmlnaGFtIGFuZCBXb21lbiZhcG9zO3Mg
SG9zcGl0YWwgYW5kIEhhcnZhcmQgTWVkaWNhbCBTY2hvb2wsIFVTQS4mI3hEO0RlcGFydG1lbnQg
b2YgT3J0aG9wZWRpYyBTdXJnZXJ5LCBDbGluaWNhbCBTY2llbmNlcyBMdW5kLCBMdW5kIFVuaXZl
cnNpdHksIFN3ZWRlbjsgRGVwYXJ0bWVudCBvZiBTcG9ydHMgU2NpZW5jZSBhbmQgQ2xpbmljYWwg
QmlvbWVjaGFuaWNzLCBVbml2ZXJzaXR5IG9mIFNvdXRoZXJuIERlbm1hcmssIERlbm1hcms7IERl
cGFydG1lbnQgb2YgT3J0aG9wZWRpY3MgYW5kIFRyYXVtYXRvbG9neSwgVW5pdmVyc2l0eSBvZiBT
b3V0aGVybiBEZW5tYXJrLCBEZW5tYXJrLjwvYXV0aC1hZGRyZXNzPjx0aXRsZXM+PHRpdGxlPk9B
UlNJIENsaW5pY2FsIFRyaWFscyBSZWNvbW1lbmRhdGlvbnM6IERlc2lnbiBhbmQgY29uZHVjdCBv
ZiBjbGluaWNhbCB0cmlhbHMgb2Ygc3VyZ2ljYWwgaW50ZXJ2ZW50aW9ucyBmb3Igb3N0ZW9hcnRo
cml0aXM8L3RpdGxlPjxzZWNvbmRhcnktdGl0bGU+T3N0ZW9hcnRocml0aXMgQ2FydGlsYWdlPC9z
ZWNvbmRhcnktdGl0bGU+PGFsdC10aXRsZT5Pc3Rlb2FydGhyaXRpcyBhbmQgY2FydGlsYWdlIC8g
T0FSUywgT3N0ZW9hcnRocml0aXMgUmVzZWFyY2ggU29jaWV0eTwvYWx0LXRpdGxlPjwvdGl0bGVz
PjxwZXJpb2RpY2FsPjxmdWxsLXRpdGxlPk9zdGVvYXJ0aHJpdGlzIENhcnRpbGFnZTwvZnVsbC10
aXRsZT48YWJici0xPk9zdGVvYXJ0aHJpdGlzIGFuZCBjYXJ0aWxhZ2UgLyBPQVJTLCBPc3Rlb2Fy
dGhyaXRpcyBSZXNlYXJjaCBTb2NpZXR5PC9hYmJyLTE+PC9wZXJpb2RpY2FsPjxhbHQtcGVyaW9k
aWNhbD48ZnVsbC10aXRsZT5Pc3Rlb2FydGhyaXRpcyBDYXJ0aWxhZ2U8L2Z1bGwtdGl0bGU+PGFi
YnItMT5Pc3Rlb2FydGhyaXRpcyBhbmQgY2FydGlsYWdlIC8gT0FSUywgT3N0ZW9hcnRocml0aXMg
UmVzZWFyY2ggU29jaWV0eTwvYWJici0xPjwvYWx0LXBlcmlvZGljYWw+PHBhZ2VzPjc5OC04MDI8
L3BhZ2VzPjx2b2x1bWU+MjM8L3ZvbHVtZT48bnVtYmVyPjU8L251bWJlcj48ZGF0ZXM+PHllYXI+
MjAxNTwveWVhcj48cHViLWRhdGVzPjxkYXRlPk1heTwvZGF0ZT48L3B1Yi1kYXRlcz48L2RhdGVz
Pjxpc2JuPjE1MjItOTY1MyAoRWxlY3Ryb25pYykmI3hEOzEwNjMtNDU4NCAoTGlua2luZyk8L2lz
Ym4+PGFjY2Vzc2lvbi1udW0+MjU5NTIzNTA8L2FjY2Vzc2lvbi1udW0+PHVybHM+PHJlbGF0ZWQt
dXJscz48dXJsPmh0dHA6Ly93d3cubmNiaS5ubG0ubmloLmdvdi9wdWJtZWQvMjU5NTIzNTA8L3Vy
bD48L3JlbGF0ZWQtdXJscz48L3VybHM+PGVsZWN0cm9uaWMtcmVzb3VyY2UtbnVtPjEwLjEwMTYv
ai5qb2NhLjIwMTUuMDIuMDI0PC9lbGVjdHJvbmljLXJlc291cmNlLW51bT48L3JlY29yZD48L0Np
dGU+PC9FbmROb3RlPgB=
</w:fldData>
        </w:fldChar>
      </w:r>
      <w:r w:rsidR="00961554" w:rsidRPr="009926FC">
        <w:rPr>
          <w:rFonts w:ascii="Book Antiqua" w:hAnsi="Book Antiqua"/>
        </w:rPr>
        <w:instrText xml:space="preserve"> ADDIN EN.CITE.DATA </w:instrText>
      </w:r>
      <w:r w:rsidR="00961554" w:rsidRPr="009926FC">
        <w:rPr>
          <w:rFonts w:ascii="Book Antiqua" w:hAnsi="Book Antiqua"/>
        </w:rPr>
      </w:r>
      <w:r w:rsidR="00961554" w:rsidRPr="009926FC">
        <w:rPr>
          <w:rFonts w:ascii="Book Antiqua" w:hAnsi="Book Antiqua"/>
        </w:rPr>
        <w:fldChar w:fldCharType="end"/>
      </w:r>
      <w:r w:rsidR="00961554" w:rsidRPr="009926FC">
        <w:rPr>
          <w:rFonts w:ascii="Book Antiqua" w:hAnsi="Book Antiqua"/>
        </w:rPr>
      </w:r>
      <w:r w:rsidR="00961554" w:rsidRPr="009926FC">
        <w:rPr>
          <w:rFonts w:ascii="Book Antiqua" w:hAnsi="Book Antiqua"/>
        </w:rPr>
        <w:fldChar w:fldCharType="separate"/>
      </w:r>
      <w:r w:rsidR="00961554" w:rsidRPr="009926FC">
        <w:rPr>
          <w:rFonts w:ascii="Book Antiqua" w:hAnsi="Book Antiqua"/>
          <w:noProof/>
          <w:vertAlign w:val="superscript"/>
        </w:rPr>
        <w:t>[16]</w:t>
      </w:r>
      <w:r w:rsidR="00961554" w:rsidRPr="009926FC">
        <w:rPr>
          <w:rFonts w:ascii="Book Antiqua" w:hAnsi="Book Antiqua"/>
        </w:rPr>
        <w:fldChar w:fldCharType="end"/>
      </w:r>
      <w:r w:rsidR="003D1CCE" w:rsidRPr="009926FC">
        <w:rPr>
          <w:rFonts w:ascii="Book Antiqua" w:hAnsi="Book Antiqua"/>
        </w:rPr>
        <w:t>.</w:t>
      </w:r>
      <w:r w:rsidR="00961554">
        <w:rPr>
          <w:rFonts w:ascii="Book Antiqua" w:hAnsi="Book Antiqua"/>
        </w:rPr>
        <w:t xml:space="preserve"> </w:t>
      </w:r>
      <w:r w:rsidR="004050F2" w:rsidRPr="009926FC">
        <w:rPr>
          <w:rFonts w:ascii="Book Antiqua" w:hAnsi="Book Antiqua"/>
        </w:rPr>
        <w:t>Crossovers</w:t>
      </w:r>
      <w:r w:rsidR="00EB60A7" w:rsidRPr="009926FC">
        <w:rPr>
          <w:rFonts w:ascii="Book Antiqua" w:hAnsi="Book Antiqua"/>
        </w:rPr>
        <w:t xml:space="preserve"> can be major confounders </w:t>
      </w:r>
      <w:r w:rsidR="004050F2" w:rsidRPr="009926FC">
        <w:rPr>
          <w:rFonts w:ascii="Book Antiqua" w:hAnsi="Book Antiqua"/>
        </w:rPr>
        <w:t xml:space="preserve">especially </w:t>
      </w:r>
      <w:r w:rsidR="00EB60A7" w:rsidRPr="009926FC">
        <w:rPr>
          <w:rFonts w:ascii="Book Antiqua" w:hAnsi="Book Antiqua"/>
        </w:rPr>
        <w:t>to an</w:t>
      </w:r>
      <w:r w:rsidR="00D759C4" w:rsidRPr="009926FC">
        <w:rPr>
          <w:rFonts w:ascii="Book Antiqua" w:hAnsi="Book Antiqua"/>
        </w:rPr>
        <w:t xml:space="preserve"> intention to treat</w:t>
      </w:r>
      <w:r w:rsidR="00EB60A7" w:rsidRPr="009926FC">
        <w:rPr>
          <w:rFonts w:ascii="Book Antiqua" w:hAnsi="Book Antiqua"/>
        </w:rPr>
        <w:t xml:space="preserve"> </w:t>
      </w:r>
      <w:r w:rsidR="00D759C4" w:rsidRPr="009926FC">
        <w:rPr>
          <w:rFonts w:ascii="Book Antiqua" w:hAnsi="Book Antiqua"/>
        </w:rPr>
        <w:t>(</w:t>
      </w:r>
      <w:r w:rsidR="00EB60A7" w:rsidRPr="009926FC">
        <w:rPr>
          <w:rFonts w:ascii="Book Antiqua" w:hAnsi="Book Antiqua"/>
        </w:rPr>
        <w:t>ITT</w:t>
      </w:r>
      <w:r w:rsidR="00D759C4" w:rsidRPr="009926FC">
        <w:rPr>
          <w:rFonts w:ascii="Book Antiqua" w:hAnsi="Book Antiqua"/>
        </w:rPr>
        <w:t>)</w:t>
      </w:r>
      <w:r w:rsidR="00EB60A7" w:rsidRPr="009926FC">
        <w:rPr>
          <w:rFonts w:ascii="Book Antiqua" w:hAnsi="Book Antiqua"/>
        </w:rPr>
        <w:t xml:space="preserve"> analysis and c</w:t>
      </w:r>
      <w:r w:rsidR="00DC1F35" w:rsidRPr="009926FC">
        <w:rPr>
          <w:rFonts w:ascii="Book Antiqua" w:hAnsi="Book Antiqua"/>
        </w:rPr>
        <w:t>a</w:t>
      </w:r>
      <w:r w:rsidR="00EB60A7" w:rsidRPr="009926FC">
        <w:rPr>
          <w:rFonts w:ascii="Book Antiqua" w:hAnsi="Book Antiqua"/>
        </w:rPr>
        <w:t>n obscure differences in the outcomes of two treatments</w:t>
      </w:r>
      <w:r w:rsidR="00961554" w:rsidRPr="009926FC">
        <w:rPr>
          <w:rFonts w:ascii="Book Antiqua" w:hAnsi="Book Antiqua"/>
        </w:rPr>
        <w:fldChar w:fldCharType="begin">
          <w:fldData xml:space="preserve">PEVuZE5vdGU+PENpdGU+PEF1dGhvcj5LYXR6PC9BdXRob3I+PFllYXI+MjAxNTwvWWVhcj48UmVj
TnVtPjE3PC9SZWNOdW0+PERpc3BsYXlUZXh0PjxzdHlsZSBmYWNlPSJzdXBlcnNjcmlwdCI+WzE2
LCAxN108L3N0eWxlPjwvRGlzcGxheVRleHQ+PHJlY29yZD48cmVjLW51bWJlcj4xNzwvcmVjLW51
bWJlcj48Zm9yZWlnbi1rZXlzPjxrZXkgYXBwPSJFTiIgZGItaWQ9ImZwdHpmNWVweXJhMDlzZXdy
MDl4ZTJlbTUwdHB4YTlhMHRmZiIgdGltZXN0YW1wPSIxNDM1NTIyNjI1Ij4xNzwva2V5PjwvZm9y
ZWlnbi1rZXlzPjxyZWYtdHlwZSBuYW1lPSJKb3VybmFsIEFydGljbGUiPjE3PC9yZWYtdHlwZT48
Y29udHJpYnV0b3JzPjxhdXRob3JzPjxhdXRob3I+S2F0eiwgSi4gTi48L2F1dGhvcj48YXV0aG9y
Pkxvc2luYSwgRS48L2F1dGhvcj48YXV0aG9yPkxvaG1hbmRlciwgTC4gUy48L2F1dGhvcj48L2F1
dGhvcnM+PC9jb250cmlidXRvcnM+PGF1dGgtYWRkcmVzcz5EZXBhcnRtZW50IG9mIE9ydGhvcGVk
aWMgU3VyZ2VyeSBhbmQgRGl2aXNpb24gb2YgUmhldW1hdG9sb2d5LCBJbW11bm9sb2d5IGFuZCBB
bGxlcmd5LCBCcmlnaGFtIGFuZCBXb21lbiZhcG9zO3MgSG9zcGl0YWwgYW5kIEhhcnZhcmQgTWVk
aWNhbCBTY2hvb2wsIFVTQS4gRWxlY3Ryb25pYyBhZGRyZXNzOiBqbmthdHpAcGFydG5lcnMub3Jn
LiYjeEQ7RGVwYXJ0bWVudCBvZiBPcnRob3BlZGljIFN1cmdlcnkgYW5kIERpdmlzaW9uIG9mIFJo
ZXVtYXRvbG9neSwgSW1tdW5vbG9neSBhbmQgQWxsZXJneSwgQnJpZ2hhbSBhbmQgV29tZW4mYXBv
cztzIEhvc3BpdGFsIGFuZCBIYXJ2YXJkIE1lZGljYWwgU2Nob29sLCBVU0EuJiN4RDtEZXBhcnRt
ZW50IG9mIE9ydGhvcGVkaWMgU3VyZ2VyeSwgQ2xpbmljYWwgU2NpZW5jZXMgTHVuZCwgTHVuZCBV
bml2ZXJzaXR5LCBTd2VkZW47IERlcGFydG1lbnQgb2YgU3BvcnRzIFNjaWVuY2UgYW5kIENsaW5p
Y2FsIEJpb21lY2hhbmljcywgVW5pdmVyc2l0eSBvZiBTb3V0aGVybiBEZW5tYXJrLCBEZW5tYXJr
OyBEZXBhcnRtZW50IG9mIE9ydGhvcGVkaWNzIGFuZCBUcmF1bWF0b2xvZ3ksIFVuaXZlcnNpdHkg
b2YgU291dGhlcm4gRGVubWFyaywgRGVubWFyay48L2F1dGgtYWRkcmVzcz48dGl0bGVzPjx0aXRs
ZT5PQVJTSSBDbGluaWNhbCBUcmlhbHMgUmVjb21tZW5kYXRpb25zOiBEZXNpZ24gYW5kIGNvbmR1
Y3Qgb2YgY2xpbmljYWwgdHJpYWxzIG9mIHN1cmdpY2FsIGludGVydmVudGlvbnMgZm9yIG9zdGVv
YXJ0aHJpdGlzPC90aXRsZT48c2Vjb25kYXJ5LXRpdGxlPk9zdGVvYXJ0aHJpdGlzIENhcnRpbGFn
ZTwvc2Vjb25kYXJ5LXRpdGxlPjxhbHQtdGl0bGU+T3N0ZW9hcnRocml0aXMgYW5kIGNhcnRpbGFn
ZSAvIE9BUlMsIE9zdGVvYXJ0aHJpdGlzIFJlc2VhcmNoIFNvY2lldHk8L2FsdC10aXRsZT48L3Rp
dGxlcz48cGVyaW9kaWNhbD48ZnVsbC10aXRsZT5Pc3Rlb2FydGhyaXRpcyBDYXJ0aWxhZ2U8L2Z1
bGwtdGl0bGU+PGFiYnItMT5Pc3Rlb2FydGhyaXRpcyBhbmQgY2FydGlsYWdlIC8gT0FSUywgT3N0
ZW9hcnRocml0aXMgUmVzZWFyY2ggU29jaWV0eTwvYWJici0xPjwvcGVyaW9kaWNhbD48YWx0LXBl
cmlvZGljYWw+PGZ1bGwtdGl0bGU+T3N0ZW9hcnRocml0aXMgQ2FydGlsYWdlPC9mdWxsLXRpdGxl
PjxhYmJyLTE+T3N0ZW9hcnRocml0aXMgYW5kIGNhcnRpbGFnZSAvIE9BUlMsIE9zdGVvYXJ0aHJp
dGlzIFJlc2VhcmNoIFNvY2lldHk8L2FiYnItMT48L2FsdC1wZXJpb2RpY2FsPjxwYWdlcz43OTgt
ODAyPC9wYWdlcz48dm9sdW1lPjIzPC92b2x1bWU+PG51bWJlcj41PC9udW1iZXI+PGRhdGVzPjx5
ZWFyPjIwMTU8L3llYXI+PHB1Yi1kYXRlcz48ZGF0ZT5NYXk8L2RhdGU+PC9wdWItZGF0ZXM+PC9k
YXRlcz48aXNibj4xNTIyLTk2NTMgKEVsZWN0cm9uaWMpJiN4RDsxMDYzLTQ1ODQgKExpbmtpbmcp
PC9pc2JuPjxhY2Nlc3Npb24tbnVtPjI1OTUyMzUwPC9hY2Nlc3Npb24tbnVtPjx1cmxzPjxyZWxh
dGVkLXVybHM+PHVybD5odHRwOi8vd3d3Lm5jYmkubmxtLm5paC5nb3YvcHVibWVkLzI1OTUyMzUw
PC91cmw+PC9yZWxhdGVkLXVybHM+PC91cmxzPjxlbGVjdHJvbmljLXJlc291cmNlLW51bT4xMC4x
MDE2L2ouam9jYS4yMDE1LjAyLjAyNDwvZWxlY3Ryb25pYy1yZXNvdXJjZS1udW0+PC9yZWNvcmQ+
PC9DaXRlPjxDaXRlPjxBdXRob3I+WGllPC9BdXRob3I+PFllYXI+MjAwNDwvWWVhcj48UmVjTnVt
PjE4PC9SZWNOdW0+PHJlY29yZD48cmVjLW51bWJlcj4xODwvcmVjLW51bWJlcj48Zm9yZWlnbi1r
ZXlzPjxrZXkgYXBwPSJFTiIgZGItaWQ9ImZwdHpmNWVweXJhMDlzZXdyMDl4ZTJlbTUwdHB4YTlh
MHRmZiIgdGltZXN0YW1wPSIxNDM1NTIyOTQ4Ij4xODwva2V5PjwvZm9yZWlnbi1rZXlzPjxyZWYt
dHlwZSBuYW1lPSJKb3VybmFsIEFydGljbGUiPjE3PC9yZWYtdHlwZT48Y29udHJpYnV0b3JzPjxh
dXRob3JzPjxhdXRob3I+WGllLCBILjwvYXV0aG9yPjxhdXRob3I+SGVpdGphbiwgRC4gRi48L2F1
dGhvcj48L2F1dGhvcnM+PC9jb250cmlidXRvcnM+PGF1dGgtYWRkcmVzcz5DaGFubmluZyBMYWJv
cmF0b3J5LCBIYXJ2YXJkIE1lZGljYWwgU2Nob29sLCBCb3N0b24sIE1BLCBVU0EuIHN0eGllQGNo
YW5uaW5nLmhhcnZhcmQuZWR1PC9hdXRoLWFkZHJlc3M+PHRpdGxlcz48dGl0bGU+U2Vuc2l0aXZp
dHkgYW5hbHlzaXMgb2YgY2F1c2FsIGluZmVyZW5jZSBpbiBhIGNsaW5pY2FsIHRyaWFsIHN1Ympl
Y3QgdG8gY3Jvc3NvdmVyPC90aXRsZT48c2Vjb25kYXJ5LXRpdGxlPkNsaW4gVHJpYWxzPC9zZWNv
bmRhcnktdGl0bGU+PGFsdC10aXRsZT5DbGluaWNhbCB0cmlhbHM8L2FsdC10aXRsZT48L3RpdGxl
cz48cGVyaW9kaWNhbD48ZnVsbC10aXRsZT5DbGluIFRyaWFsczwvZnVsbC10aXRsZT48YWJici0x
PkNsaW5pY2FsIHRyaWFsczwvYWJici0xPjwvcGVyaW9kaWNhbD48YWx0LXBlcmlvZGljYWw+PGZ1
bGwtdGl0bGU+Q2xpbiBUcmlhbHM8L2Z1bGwtdGl0bGU+PGFiYnItMT5DbGluaWNhbCB0cmlhbHM8
L2FiYnItMT48L2FsdC1wZXJpb2RpY2FsPjxwYWdlcz4yMS0zMDwvcGFnZXM+PHZvbHVtZT4xPC92
b2x1bWU+PG51bWJlcj4xPC9udW1iZXI+PGtleXdvcmRzPjxrZXl3b3JkPkNhdXNhbGl0eTwva2V5
d29yZD48a2V5d29yZD4qQ3Jvc3MtT3ZlciBTdHVkaWVzPC9rZXl3b3JkPjxrZXl3b3JkPkh1bWFu
czwva2V5d29yZD48a2V5d29yZD5JbmNvbWU8L2tleXdvcmQ+PGtleXdvcmQ+TGlrZWxpaG9vZCBG
dW5jdGlvbnM8L2tleXdvcmQ+PGtleXdvcmQ+TWlsaXRhcnkgUGVyc29ubmVsPC9rZXl3b3JkPjxr
ZXl3b3JkPk11bHRpcGxlIFNjbGVyb3Npcy9kcnVnIHRoZXJhcHk8L2tleXdvcmQ+PGtleXdvcmQ+
T3V0Y29tZSBBc3Nlc3NtZW50IChIZWFsdGggQ2FyZSk8L2tleXdvcmQ+PGtleXdvcmQ+UGF0aWVu
dCBTZWxlY3Rpb248L2tleXdvcmQ+PGtleXdvcmQ+KlJhbmRvbWl6ZWQgQ29udHJvbGxlZCBUcmlh
bHMgYXMgVG9waWM8L2tleXdvcmQ+PGtleXdvcmQ+U2Vuc2l0aXZpdHkgYW5kIFNwZWNpZmljaXR5
PC9rZXl3b3JkPjwva2V5d29yZHM+PGRhdGVzPjx5ZWFyPjIwMDQ8L3llYXI+PHB1Yi1kYXRlcz48
ZGF0ZT5GZWI8L2RhdGU+PC9wdWItZGF0ZXM+PC9kYXRlcz48aXNibj4xNzQwLTc3NDUgKFByaW50
KSYjeEQ7MTc0MC03NzQ1IChMaW5raW5nKTwvaXNibj48YWNjZXNzaW9uLW51bT4xNjI4MTQ1OTwv
YWNjZXNzaW9uLW51bT48dXJscz48cmVsYXRlZC11cmxzPjx1cmw+aHR0cDovL3d3dy5uY2JpLm5s
bS5uaWguZ292L3B1Ym1lZC8xNjI4MTQ1OTwvdXJsPjwvcmVsYXRlZC11cmxzPjwvdXJscz48L3Jl
Y29yZD48L0NpdGU+PC9FbmROb3RlPgB=
</w:fldData>
        </w:fldChar>
      </w:r>
      <w:r w:rsidR="00961554" w:rsidRPr="009926FC">
        <w:rPr>
          <w:rFonts w:ascii="Book Antiqua" w:hAnsi="Book Antiqua"/>
        </w:rPr>
        <w:instrText xml:space="preserve"> ADDIN EN.CITE </w:instrText>
      </w:r>
      <w:r w:rsidR="00961554" w:rsidRPr="009926FC">
        <w:rPr>
          <w:rFonts w:ascii="Book Antiqua" w:hAnsi="Book Antiqua"/>
        </w:rPr>
        <w:fldChar w:fldCharType="begin">
          <w:fldData xml:space="preserve">PEVuZE5vdGU+PENpdGU+PEF1dGhvcj5LYXR6PC9BdXRob3I+PFllYXI+MjAxNTwvWWVhcj48UmVj
TnVtPjE3PC9SZWNOdW0+PERpc3BsYXlUZXh0PjxzdHlsZSBmYWNlPSJzdXBlcnNjcmlwdCI+WzE2
LCAxN108L3N0eWxlPjwvRGlzcGxheVRleHQ+PHJlY29yZD48cmVjLW51bWJlcj4xNzwvcmVjLW51
bWJlcj48Zm9yZWlnbi1rZXlzPjxrZXkgYXBwPSJFTiIgZGItaWQ9ImZwdHpmNWVweXJhMDlzZXdy
MDl4ZTJlbTUwdHB4YTlhMHRmZiIgdGltZXN0YW1wPSIxNDM1NTIyNjI1Ij4xNzwva2V5PjwvZm9y
ZWlnbi1rZXlzPjxyZWYtdHlwZSBuYW1lPSJKb3VybmFsIEFydGljbGUiPjE3PC9yZWYtdHlwZT48
Y29udHJpYnV0b3JzPjxhdXRob3JzPjxhdXRob3I+S2F0eiwgSi4gTi48L2F1dGhvcj48YXV0aG9y
Pkxvc2luYSwgRS48L2F1dGhvcj48YXV0aG9yPkxvaG1hbmRlciwgTC4gUy48L2F1dGhvcj48L2F1
dGhvcnM+PC9jb250cmlidXRvcnM+PGF1dGgtYWRkcmVzcz5EZXBhcnRtZW50IG9mIE9ydGhvcGVk
aWMgU3VyZ2VyeSBhbmQgRGl2aXNpb24gb2YgUmhldW1hdG9sb2d5LCBJbW11bm9sb2d5IGFuZCBB
bGxlcmd5LCBCcmlnaGFtIGFuZCBXb21lbiZhcG9zO3MgSG9zcGl0YWwgYW5kIEhhcnZhcmQgTWVk
aWNhbCBTY2hvb2wsIFVTQS4gRWxlY3Ryb25pYyBhZGRyZXNzOiBqbmthdHpAcGFydG5lcnMub3Jn
LiYjeEQ7RGVwYXJ0bWVudCBvZiBPcnRob3BlZGljIFN1cmdlcnkgYW5kIERpdmlzaW9uIG9mIFJo
ZXVtYXRvbG9neSwgSW1tdW5vbG9neSBhbmQgQWxsZXJneSwgQnJpZ2hhbSBhbmQgV29tZW4mYXBv
cztzIEhvc3BpdGFsIGFuZCBIYXJ2YXJkIE1lZGljYWwgU2Nob29sLCBVU0EuJiN4RDtEZXBhcnRt
ZW50IG9mIE9ydGhvcGVkaWMgU3VyZ2VyeSwgQ2xpbmljYWwgU2NpZW5jZXMgTHVuZCwgTHVuZCBV
bml2ZXJzaXR5LCBTd2VkZW47IERlcGFydG1lbnQgb2YgU3BvcnRzIFNjaWVuY2UgYW5kIENsaW5p
Y2FsIEJpb21lY2hhbmljcywgVW5pdmVyc2l0eSBvZiBTb3V0aGVybiBEZW5tYXJrLCBEZW5tYXJr
OyBEZXBhcnRtZW50IG9mIE9ydGhvcGVkaWNzIGFuZCBUcmF1bWF0b2xvZ3ksIFVuaXZlcnNpdHkg
b2YgU291dGhlcm4gRGVubWFyaywgRGVubWFyay48L2F1dGgtYWRkcmVzcz48dGl0bGVzPjx0aXRs
ZT5PQVJTSSBDbGluaWNhbCBUcmlhbHMgUmVjb21tZW5kYXRpb25zOiBEZXNpZ24gYW5kIGNvbmR1
Y3Qgb2YgY2xpbmljYWwgdHJpYWxzIG9mIHN1cmdpY2FsIGludGVydmVudGlvbnMgZm9yIG9zdGVv
YXJ0aHJpdGlzPC90aXRsZT48c2Vjb25kYXJ5LXRpdGxlPk9zdGVvYXJ0aHJpdGlzIENhcnRpbGFn
ZTwvc2Vjb25kYXJ5LXRpdGxlPjxhbHQtdGl0bGU+T3N0ZW9hcnRocml0aXMgYW5kIGNhcnRpbGFn
ZSAvIE9BUlMsIE9zdGVvYXJ0aHJpdGlzIFJlc2VhcmNoIFNvY2lldHk8L2FsdC10aXRsZT48L3Rp
dGxlcz48cGVyaW9kaWNhbD48ZnVsbC10aXRsZT5Pc3Rlb2FydGhyaXRpcyBDYXJ0aWxhZ2U8L2Z1
bGwtdGl0bGU+PGFiYnItMT5Pc3Rlb2FydGhyaXRpcyBhbmQgY2FydGlsYWdlIC8gT0FSUywgT3N0
ZW9hcnRocml0aXMgUmVzZWFyY2ggU29jaWV0eTwvYWJici0xPjwvcGVyaW9kaWNhbD48YWx0LXBl
cmlvZGljYWw+PGZ1bGwtdGl0bGU+T3N0ZW9hcnRocml0aXMgQ2FydGlsYWdlPC9mdWxsLXRpdGxl
PjxhYmJyLTE+T3N0ZW9hcnRocml0aXMgYW5kIGNhcnRpbGFnZSAvIE9BUlMsIE9zdGVvYXJ0aHJp
dGlzIFJlc2VhcmNoIFNvY2lldHk8L2FiYnItMT48L2FsdC1wZXJpb2RpY2FsPjxwYWdlcz43OTgt
ODAyPC9wYWdlcz48dm9sdW1lPjIzPC92b2x1bWU+PG51bWJlcj41PC9udW1iZXI+PGRhdGVzPjx5
ZWFyPjIwMTU8L3llYXI+PHB1Yi1kYXRlcz48ZGF0ZT5NYXk8L2RhdGU+PC9wdWItZGF0ZXM+PC9k
YXRlcz48aXNibj4xNTIyLTk2NTMgKEVsZWN0cm9uaWMpJiN4RDsxMDYzLTQ1ODQgKExpbmtpbmcp
PC9pc2JuPjxhY2Nlc3Npb24tbnVtPjI1OTUyMzUwPC9hY2Nlc3Npb24tbnVtPjx1cmxzPjxyZWxh
dGVkLXVybHM+PHVybD5odHRwOi8vd3d3Lm5jYmkubmxtLm5paC5nb3YvcHVibWVkLzI1OTUyMzUw
PC91cmw+PC9yZWxhdGVkLXVybHM+PC91cmxzPjxlbGVjdHJvbmljLXJlc291cmNlLW51bT4xMC4x
MDE2L2ouam9jYS4yMDE1LjAyLjAyNDwvZWxlY3Ryb25pYy1yZXNvdXJjZS1udW0+PC9yZWNvcmQ+
PC9DaXRlPjxDaXRlPjxBdXRob3I+WGllPC9BdXRob3I+PFllYXI+MjAwNDwvWWVhcj48UmVjTnVt
PjE4PC9SZWNOdW0+PHJlY29yZD48cmVjLW51bWJlcj4xODwvcmVjLW51bWJlcj48Zm9yZWlnbi1r
ZXlzPjxrZXkgYXBwPSJFTiIgZGItaWQ9ImZwdHpmNWVweXJhMDlzZXdyMDl4ZTJlbTUwdHB4YTlh
MHRmZiIgdGltZXN0YW1wPSIxNDM1NTIyOTQ4Ij4xODwva2V5PjwvZm9yZWlnbi1rZXlzPjxyZWYt
dHlwZSBuYW1lPSJKb3VybmFsIEFydGljbGUiPjE3PC9yZWYtdHlwZT48Y29udHJpYnV0b3JzPjxh
dXRob3JzPjxhdXRob3I+WGllLCBILjwvYXV0aG9yPjxhdXRob3I+SGVpdGphbiwgRC4gRi48L2F1
dGhvcj48L2F1dGhvcnM+PC9jb250cmlidXRvcnM+PGF1dGgtYWRkcmVzcz5DaGFubmluZyBMYWJv
cmF0b3J5LCBIYXJ2YXJkIE1lZGljYWwgU2Nob29sLCBCb3N0b24sIE1BLCBVU0EuIHN0eGllQGNo
YW5uaW5nLmhhcnZhcmQuZWR1PC9hdXRoLWFkZHJlc3M+PHRpdGxlcz48dGl0bGU+U2Vuc2l0aXZp
dHkgYW5hbHlzaXMgb2YgY2F1c2FsIGluZmVyZW5jZSBpbiBhIGNsaW5pY2FsIHRyaWFsIHN1Ympl
Y3QgdG8gY3Jvc3NvdmVyPC90aXRsZT48c2Vjb25kYXJ5LXRpdGxlPkNsaW4gVHJpYWxzPC9zZWNv
bmRhcnktdGl0bGU+PGFsdC10aXRsZT5DbGluaWNhbCB0cmlhbHM8L2FsdC10aXRsZT48L3RpdGxl
cz48cGVyaW9kaWNhbD48ZnVsbC10aXRsZT5DbGluIFRyaWFsczwvZnVsbC10aXRsZT48YWJici0x
PkNsaW5pY2FsIHRyaWFsczwvYWJici0xPjwvcGVyaW9kaWNhbD48YWx0LXBlcmlvZGljYWw+PGZ1
bGwtdGl0bGU+Q2xpbiBUcmlhbHM8L2Z1bGwtdGl0bGU+PGFiYnItMT5DbGluaWNhbCB0cmlhbHM8
L2FiYnItMT48L2FsdC1wZXJpb2RpY2FsPjxwYWdlcz4yMS0zMDwvcGFnZXM+PHZvbHVtZT4xPC92
b2x1bWU+PG51bWJlcj4xPC9udW1iZXI+PGtleXdvcmRzPjxrZXl3b3JkPkNhdXNhbGl0eTwva2V5
d29yZD48a2V5d29yZD4qQ3Jvc3MtT3ZlciBTdHVkaWVzPC9rZXl3b3JkPjxrZXl3b3JkPkh1bWFu
czwva2V5d29yZD48a2V5d29yZD5JbmNvbWU8L2tleXdvcmQ+PGtleXdvcmQ+TGlrZWxpaG9vZCBG
dW5jdGlvbnM8L2tleXdvcmQ+PGtleXdvcmQ+TWlsaXRhcnkgUGVyc29ubmVsPC9rZXl3b3JkPjxr
ZXl3b3JkPk11bHRpcGxlIFNjbGVyb3Npcy9kcnVnIHRoZXJhcHk8L2tleXdvcmQ+PGtleXdvcmQ+
T3V0Y29tZSBBc3Nlc3NtZW50IChIZWFsdGggQ2FyZSk8L2tleXdvcmQ+PGtleXdvcmQ+UGF0aWVu
dCBTZWxlY3Rpb248L2tleXdvcmQ+PGtleXdvcmQ+KlJhbmRvbWl6ZWQgQ29udHJvbGxlZCBUcmlh
bHMgYXMgVG9waWM8L2tleXdvcmQ+PGtleXdvcmQ+U2Vuc2l0aXZpdHkgYW5kIFNwZWNpZmljaXR5
PC9rZXl3b3JkPjwva2V5d29yZHM+PGRhdGVzPjx5ZWFyPjIwMDQ8L3llYXI+PHB1Yi1kYXRlcz48
ZGF0ZT5GZWI8L2RhdGU+PC9wdWItZGF0ZXM+PC9kYXRlcz48aXNibj4xNzQwLTc3NDUgKFByaW50
KSYjeEQ7MTc0MC03NzQ1IChMaW5raW5nKTwvaXNibj48YWNjZXNzaW9uLW51bT4xNjI4MTQ1OTwv
YWNjZXNzaW9uLW51bT48dXJscz48cmVsYXRlZC11cmxzPjx1cmw+aHR0cDovL3d3dy5uY2JpLm5s
bS5uaWguZ292L3B1Ym1lZC8xNjI4MTQ1OTwvdXJsPjwvcmVsYXRlZC11cmxzPjwvdXJscz48L3Jl
Y29yZD48L0NpdGU+PC9FbmROb3RlPgB=
</w:fldData>
        </w:fldChar>
      </w:r>
      <w:r w:rsidR="00961554" w:rsidRPr="009926FC">
        <w:rPr>
          <w:rFonts w:ascii="Book Antiqua" w:hAnsi="Book Antiqua"/>
        </w:rPr>
        <w:instrText xml:space="preserve"> ADDIN EN.CITE.DATA </w:instrText>
      </w:r>
      <w:r w:rsidR="00961554" w:rsidRPr="009926FC">
        <w:rPr>
          <w:rFonts w:ascii="Book Antiqua" w:hAnsi="Book Antiqua"/>
        </w:rPr>
      </w:r>
      <w:r w:rsidR="00961554" w:rsidRPr="009926FC">
        <w:rPr>
          <w:rFonts w:ascii="Book Antiqua" w:hAnsi="Book Antiqua"/>
        </w:rPr>
        <w:fldChar w:fldCharType="end"/>
      </w:r>
      <w:r w:rsidR="00961554" w:rsidRPr="009926FC">
        <w:rPr>
          <w:rFonts w:ascii="Book Antiqua" w:hAnsi="Book Antiqua"/>
        </w:rPr>
      </w:r>
      <w:r w:rsidR="00961554" w:rsidRPr="009926FC">
        <w:rPr>
          <w:rFonts w:ascii="Book Antiqua" w:hAnsi="Book Antiqua"/>
        </w:rPr>
        <w:fldChar w:fldCharType="separate"/>
      </w:r>
      <w:r w:rsidR="00961554">
        <w:rPr>
          <w:rFonts w:ascii="Book Antiqua" w:hAnsi="Book Antiqua"/>
          <w:noProof/>
          <w:vertAlign w:val="superscript"/>
        </w:rPr>
        <w:t>[16,</w:t>
      </w:r>
      <w:r w:rsidR="00961554" w:rsidRPr="009926FC">
        <w:rPr>
          <w:rFonts w:ascii="Book Antiqua" w:hAnsi="Book Antiqua"/>
          <w:noProof/>
          <w:vertAlign w:val="superscript"/>
        </w:rPr>
        <w:t>17]</w:t>
      </w:r>
      <w:r w:rsidR="00961554" w:rsidRPr="009926FC">
        <w:rPr>
          <w:rFonts w:ascii="Book Antiqua" w:hAnsi="Book Antiqua"/>
        </w:rPr>
        <w:fldChar w:fldCharType="end"/>
      </w:r>
      <w:r w:rsidR="00EB60A7" w:rsidRPr="009926FC">
        <w:rPr>
          <w:rFonts w:ascii="Book Antiqua" w:hAnsi="Book Antiqua"/>
        </w:rPr>
        <w:t>.</w:t>
      </w:r>
      <w:r w:rsidR="00961554">
        <w:rPr>
          <w:rFonts w:ascii="Book Antiqua" w:hAnsi="Book Antiqua"/>
        </w:rPr>
        <w:t xml:space="preserve"> </w:t>
      </w:r>
      <w:r w:rsidR="00EB60A7" w:rsidRPr="009926FC">
        <w:rPr>
          <w:rFonts w:ascii="Book Antiqua" w:hAnsi="Book Antiqua"/>
        </w:rPr>
        <w:t>Other methods of data analysis, each with their own limitations, may be useful as supplementary</w:t>
      </w:r>
      <w:r w:rsidR="004050F2" w:rsidRPr="009926FC">
        <w:rPr>
          <w:rFonts w:ascii="Book Antiqua" w:hAnsi="Book Antiqua"/>
        </w:rPr>
        <w:t xml:space="preserve">, but potentially more </w:t>
      </w:r>
      <w:r w:rsidR="00701478" w:rsidRPr="009926FC">
        <w:rPr>
          <w:rFonts w:ascii="Book Antiqua" w:hAnsi="Book Antiqua"/>
        </w:rPr>
        <w:t>precise, analytical approaches</w:t>
      </w:r>
      <w:r w:rsidR="00961554" w:rsidRPr="009926FC">
        <w:rPr>
          <w:rFonts w:ascii="Book Antiqua" w:hAnsi="Book Antiqua"/>
        </w:rPr>
        <w:fldChar w:fldCharType="begin"/>
      </w:r>
      <w:r w:rsidR="00961554" w:rsidRPr="009926FC">
        <w:rPr>
          <w:rFonts w:ascii="Book Antiqua" w:hAnsi="Book Antiqua"/>
        </w:rPr>
        <w:instrText xml:space="preserve"> ADDIN EN.CITE &lt;EndNote&gt;&lt;Cite&gt;&lt;Author&gt;Losina&lt;/Author&gt;&lt;Year&gt;2012&lt;/Year&gt;&lt;RecNum&gt;12&lt;/RecNum&gt;&lt;DisplayText&gt;&lt;style face="superscript"&gt;[14]&lt;/style&gt;&lt;/DisplayText&gt;&lt;record&gt;&lt;rec-number&gt;12&lt;/rec-number&gt;&lt;foreign-keys&gt;&lt;key app="EN" db-id="fptzf5epyra09sewr09xe2em50tpxa9a0tff" timestamp="1435522221"&gt;12&lt;/key&gt;&lt;/foreign-keys&gt;&lt;ref-type name="Journal Article"&gt;17&lt;/ref-type&gt;&lt;contributors&gt;&lt;authors&gt;&lt;author&gt;Losina, E.&lt;/author&gt;&lt;author&gt;Wright, J.&lt;/author&gt;&lt;author&gt;Katz, J. N.&lt;/author&gt;&lt;/authors&gt;&lt;/contributors&gt;&lt;auth-address&gt;Orthopedic and Arthritis Center for Outcomes Research, Department of Orthopedic Surgery and Division of Rheumatology, Immunology and Allergy, Brigham and Women&amp;apos;s Hospital, Harvard Medical School, 75 Francis Street, OBC-4, Boston, MA 02115, USA. elosina@partners.org&lt;/auth-address&gt;&lt;titles&gt;&lt;title&gt;Clinical trials in orthopaedics research. Part III. Overcoming operational challenges in the design and conduct of randomized clinical trials in orthopaedic surgery&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e35&lt;/pages&gt;&lt;volume&gt;94&lt;/volume&gt;&lt;number&gt;6&lt;/number&gt;&lt;keywords&gt;&lt;keyword&gt;Biomedical Research&lt;/keyword&gt;&lt;keyword&gt;Humans&lt;/keyword&gt;&lt;keyword&gt;Orthopedics&lt;/keyword&gt;&lt;keyword&gt;Randomized Controlled Trials as Topic/*methods&lt;/keyword&gt;&lt;keyword&gt;Research Design&lt;/keyword&gt;&lt;/keywords&gt;&lt;dates&gt;&lt;year&gt;2012&lt;/year&gt;&lt;pub-dates&gt;&lt;date&gt;Mar 21&lt;/date&gt;&lt;/pub-dates&gt;&lt;/dates&gt;&lt;isbn&gt;1535-1386 (Electronic)&lt;/isbn&gt;&lt;accession-num&gt;22438008&lt;/accession-num&gt;&lt;urls&gt;&lt;related-urls&gt;&lt;url&gt;http://www.ncbi.nlm.nih.gov/pubmed/22438008&lt;/url&gt;&lt;/related-urls&gt;&lt;/urls&gt;&lt;custom2&gt;3298684&lt;/custom2&gt;&lt;electronic-resource-num&gt;10.2106/JBJS.K.00009&lt;/electronic-resource-num&gt;&lt;/record&gt;&lt;/Cite&gt;&lt;/EndNote&gt;</w:instrText>
      </w:r>
      <w:r w:rsidR="00961554" w:rsidRPr="009926FC">
        <w:rPr>
          <w:rFonts w:ascii="Book Antiqua" w:hAnsi="Book Antiqua"/>
        </w:rPr>
        <w:fldChar w:fldCharType="separate"/>
      </w:r>
      <w:r w:rsidR="00961554" w:rsidRPr="009926FC">
        <w:rPr>
          <w:rFonts w:ascii="Book Antiqua" w:hAnsi="Book Antiqua"/>
          <w:noProof/>
          <w:vertAlign w:val="superscript"/>
        </w:rPr>
        <w:t>[14]</w:t>
      </w:r>
      <w:r w:rsidR="00961554" w:rsidRPr="009926FC">
        <w:rPr>
          <w:rFonts w:ascii="Book Antiqua" w:hAnsi="Book Antiqua"/>
        </w:rPr>
        <w:fldChar w:fldCharType="end"/>
      </w:r>
      <w:r w:rsidR="00701478" w:rsidRPr="009926FC">
        <w:rPr>
          <w:rFonts w:ascii="Book Antiqua" w:hAnsi="Book Antiqua"/>
        </w:rPr>
        <w:t>.</w:t>
      </w:r>
      <w:r w:rsidR="00961554" w:rsidRPr="009926FC">
        <w:rPr>
          <w:rFonts w:ascii="Book Antiqua" w:hAnsi="Book Antiqua"/>
        </w:rPr>
        <w:t xml:space="preserve"> </w:t>
      </w:r>
    </w:p>
    <w:p w14:paraId="2E7FBF4A" w14:textId="4862B36C" w:rsidR="00DC1F35" w:rsidRPr="009926FC" w:rsidRDefault="00DC1F35" w:rsidP="00961554">
      <w:pPr>
        <w:spacing w:after="0" w:line="360" w:lineRule="auto"/>
        <w:ind w:firstLineChars="100" w:firstLine="240"/>
        <w:jc w:val="both"/>
        <w:rPr>
          <w:rFonts w:ascii="Book Antiqua" w:hAnsi="Book Antiqua"/>
        </w:rPr>
      </w:pPr>
      <w:r w:rsidRPr="009926FC">
        <w:rPr>
          <w:rFonts w:ascii="Book Antiqua" w:hAnsi="Book Antiqua"/>
        </w:rPr>
        <w:t xml:space="preserve">In the present analysis, we review </w:t>
      </w:r>
      <w:r w:rsidR="001C6222" w:rsidRPr="009926FC">
        <w:rPr>
          <w:rFonts w:ascii="Book Antiqua" w:hAnsi="Book Antiqua"/>
        </w:rPr>
        <w:t>five</w:t>
      </w:r>
      <w:r w:rsidRPr="009926FC">
        <w:rPr>
          <w:rFonts w:ascii="Book Antiqua" w:hAnsi="Book Antiqua"/>
        </w:rPr>
        <w:t xml:space="preserve"> RCTs reporting the efficacy of APM for meniscal tears in a variety of clinical settings.</w:t>
      </w:r>
      <w:r w:rsidR="00961554">
        <w:rPr>
          <w:rFonts w:ascii="Book Antiqua" w:hAnsi="Book Antiqua"/>
        </w:rPr>
        <w:t xml:space="preserve"> </w:t>
      </w:r>
      <w:r w:rsidRPr="009926FC">
        <w:rPr>
          <w:rFonts w:ascii="Book Antiqua" w:hAnsi="Book Antiqua"/>
        </w:rPr>
        <w:t>Particular attention is paid to the occurrence of biases within the RCT structure and the fidelity to the treatment assignment.</w:t>
      </w:r>
      <w:r w:rsidR="00961554">
        <w:rPr>
          <w:rFonts w:ascii="Book Antiqua" w:hAnsi="Book Antiqua"/>
        </w:rPr>
        <w:t xml:space="preserve"> </w:t>
      </w:r>
      <w:r w:rsidR="000C6BF6" w:rsidRPr="009926FC">
        <w:rPr>
          <w:rFonts w:ascii="Book Antiqua" w:hAnsi="Book Antiqua"/>
        </w:rPr>
        <w:t>Second, we employ an alterna</w:t>
      </w:r>
      <w:r w:rsidR="00D836C2" w:rsidRPr="009926FC">
        <w:rPr>
          <w:rFonts w:ascii="Book Antiqua" w:hAnsi="Book Antiqua"/>
        </w:rPr>
        <w:t>tive quantitative analysis that</w:t>
      </w:r>
      <w:r w:rsidR="00F220E6" w:rsidRPr="009926FC">
        <w:rPr>
          <w:rFonts w:ascii="Book Antiqua" w:hAnsi="Book Antiqua"/>
        </w:rPr>
        <w:t xml:space="preserve"> examines the effects of</w:t>
      </w:r>
      <w:r w:rsidR="000C6BF6" w:rsidRPr="009926FC">
        <w:rPr>
          <w:rFonts w:ascii="Book Antiqua" w:hAnsi="Book Antiqua"/>
        </w:rPr>
        <w:t xml:space="preserve"> crossovers </w:t>
      </w:r>
      <w:r w:rsidR="00F220E6" w:rsidRPr="009926FC">
        <w:rPr>
          <w:rFonts w:ascii="Book Antiqua" w:hAnsi="Book Antiqua"/>
        </w:rPr>
        <w:t>upon</w:t>
      </w:r>
      <w:r w:rsidR="000C6BF6" w:rsidRPr="009926FC">
        <w:rPr>
          <w:rFonts w:ascii="Book Antiqua" w:hAnsi="Book Antiqua"/>
        </w:rPr>
        <w:t xml:space="preserve"> </w:t>
      </w:r>
      <w:r w:rsidR="003D32F0" w:rsidRPr="009926FC">
        <w:rPr>
          <w:rFonts w:ascii="Book Antiqua" w:hAnsi="Book Antiqua"/>
        </w:rPr>
        <w:t>the efficacy of APM</w:t>
      </w:r>
      <w:r w:rsidR="000C6BF6" w:rsidRPr="009926FC">
        <w:rPr>
          <w:rFonts w:ascii="Book Antiqua" w:hAnsi="Book Antiqua"/>
        </w:rPr>
        <w:t>.</w:t>
      </w:r>
    </w:p>
    <w:p w14:paraId="5DD21865" w14:textId="40FE0835" w:rsidR="00EE0613" w:rsidRPr="009926FC" w:rsidRDefault="00EE0613" w:rsidP="00961554">
      <w:pPr>
        <w:spacing w:after="0" w:line="360" w:lineRule="auto"/>
        <w:ind w:firstLineChars="100" w:firstLine="240"/>
        <w:jc w:val="both"/>
        <w:rPr>
          <w:rFonts w:ascii="Book Antiqua" w:hAnsi="Book Antiqua"/>
        </w:rPr>
      </w:pPr>
      <w:r w:rsidRPr="009926FC">
        <w:rPr>
          <w:rFonts w:ascii="Book Antiqua" w:hAnsi="Book Antiqua"/>
        </w:rPr>
        <w:lastRenderedPageBreak/>
        <w:t xml:space="preserve">Five RCTs comparing APM to non-operative treatment for meniscal tears with at least </w:t>
      </w:r>
      <w:proofErr w:type="gramStart"/>
      <w:r w:rsidRPr="009926FC">
        <w:rPr>
          <w:rFonts w:ascii="Book Antiqua" w:hAnsi="Book Antiqua"/>
        </w:rPr>
        <w:t xml:space="preserve">6 </w:t>
      </w:r>
      <w:proofErr w:type="spellStart"/>
      <w:r w:rsidRPr="009926FC">
        <w:rPr>
          <w:rFonts w:ascii="Book Antiqua" w:hAnsi="Book Antiqua"/>
        </w:rPr>
        <w:t>mo</w:t>
      </w:r>
      <w:proofErr w:type="spellEnd"/>
      <w:proofErr w:type="gramEnd"/>
      <w:r w:rsidRPr="009926FC">
        <w:rPr>
          <w:rFonts w:ascii="Book Antiqua" w:hAnsi="Book Antiqua"/>
        </w:rPr>
        <w:t xml:space="preserve"> follow-up were included in this analysis</w:t>
      </w:r>
      <w:r w:rsidR="00961554" w:rsidRPr="009926FC">
        <w:rPr>
          <w:rFonts w:ascii="Book Antiqua" w:hAnsi="Book Antiqua"/>
        </w:rPr>
        <w:fldChar w:fldCharType="begin">
          <w:fldData xml:space="preserve">PEVuZE5vdGU+PENpdGU+PEF1dGhvcj5HYXVmZmluPC9BdXRob3I+PFllYXI+MjAxNDwvWWVhcj48
UmVjTnVtPjIzMzY8L1JlY051bT48RGlzcGxheVRleHQ+PHN0eWxlIGZhY2U9InN1cGVyc2NyaXB0
Ij5bNi0xMCwgMThdPC9zdHlsZT48L0Rpc3BsYXlUZXh0PjxyZWNvcmQ+PHJlYy1udW1iZXI+MjMz
NjwvcmVjLW51bWJlcj48Zm9yZWlnbi1rZXlzPjxrZXkgYXBwPSJFTiIgZGItaWQ9ImZycmU5MmR6
NGFmZHB2ZXZ0cnp2ZHByNnBlZjJhMGR2NWFlciI+MjMzNjwva2V5PjwvZm9yZWlnbi1rZXlzPjxy
ZWYtdHlwZSBuYW1lPSJKb3VybmFsIEFydGljbGUiPjE3PC9yZWYtdHlwZT48Y29udHJpYnV0b3Jz
PjxhdXRob3JzPjxhdXRob3I+R2F1ZmZpbiwgSC48L2F1dGhvcj48YXV0aG9yPlRhZ2Vzc29uLCBT
LjwvYXV0aG9yPjxhdXRob3I+TWV1bmllciwgQS48L2F1dGhvcj48YXV0aG9yPk1hZ251c3Nvbiwg
SC48L2F1dGhvcj48YXV0aG9yPkt2aXN0LCBKLjwvYXV0aG9yPjwvYXV0aG9ycz48L2NvbnRyaWJ1
dG9ycz48YXV0aC1hZGRyZXNzPk9ydGhvcGFlZGljIERlcGFydG1lbnQsIExpbmtvcGluZyBVbml2
ZXJzaXR5LCBMaW5rb3BpbmcsIFN3ZWRlbi4gRWxlY3Ryb25pYyBhZGRyZXNzOiBoYWthbi5nYXVm
ZmluQGxpby5zZS4mI3hEO0RpdmlzaW9uIG9mIFBoeXNpb3RoZXJhcHksIERlcGFydG1lbnQgb2Yg
TWVkaWNhbCBhbmQgSGVhbHRoIFNjaWVuY2VzLCBMaW5rb3BpbmcgVW5pdmVyc2l0eSwgTGlua29w
aW5nLCBTd2VkZW4uJiN4RDtPcnRob3BhZWRpYyBEZXBhcnRtZW50LCBMaW5rb3BpbmcgVW5pdmVy
c2l0eSwgTGlua29waW5nLCBTd2VkZW4uPC9hdXRoLWFkZHJlc3M+PHRpdGxlcz48dGl0bGU+S25l
ZSBhcnRocm9zY29waWMgc3VyZ2VyeSBpcyBiZW5lZmljaWFsIHRvIG1pZGRsZS1hZ2VkIHBhdGll
bnRzIHdpdGggbWVuaXNjYWwgc3ltcHRvbXM6IGEgcHJvc3BlY3RpdmUsIHJhbmRvbWlzZWQsIHNp
bmdsZS1ibGluZGVkIHN0dWR5PC90aXRsZT48c2Vjb25kYXJ5LXRpdGxlPk9zdGVvYXJ0aHJpdGlz
IENhcnRpbGFnZTwvc2Vjb25kYXJ5LXRpdGxlPjwvdGl0bGVzPjxwZXJpb2RpY2FsPjxmdWxsLXRp
dGxlPk9zdGVvYXJ0aHJpdGlzIENhcnRpbGFnZTwvZnVsbC10aXRsZT48L3BlcmlvZGljYWw+PHBh
Z2VzPjE4MDgtMTY8L3BhZ2VzPjx2b2x1bWU+MjI8L3ZvbHVtZT48bnVtYmVyPjExPC9udW1iZXI+
PGVkaXRpb24+MjAxNC8wOC8wMzwvZWRpdGlvbj48ZGF0ZXM+PHllYXI+MjAxNDwveWVhcj48cHVi
LWRhdGVzPjxkYXRlPk5vdjwvZGF0ZT48L3B1Yi1kYXRlcz48L2RhdGVzPjxpc2JuPjE1MjItOTY1
MyAoRWxlY3Ryb25pYykmI3hEOzEwNjMtNDU4NCAoTGlua2luZyk8L2lzYm4+PGFjY2Vzc2lvbi1u
dW0+MjUwODY0MDE8L2FjY2Vzc2lvbi1udW0+PHVybHM+PC91cmxzPjxlbGVjdHJvbmljLXJlc291
cmNlLW51bT4xMC4xMDE2L2ouam9jYS4yMDE0LjA3LjAxNzwvZWxlY3Ryb25pYy1yZXNvdXJjZS1u
dW0+PHJlbW90ZS1kYXRhYmFzZS1wcm92aWRlcj5OTE08L3JlbW90ZS1kYXRhYmFzZS1wcm92aWRl
cj48bGFuZ3VhZ2U+ZW5nPC9sYW5ndWFnZT48L3JlY29yZD48L0NpdGU+PENpdGU+PEF1dGhvcj5I
ZXJybGluPC9BdXRob3I+PFllYXI+MjAwNzwvWWVhcj48UmVjTnVtPjc8L1JlY051bT48cmVjb3Jk
PjxyZWMtbnVtYmVyPjc8L3JlYy1udW1iZXI+PGZvcmVpZ24ta2V5cz48a2V5IGFwcD0iRU4iIGRi
LWlkPSJmcHR6ZjVlcHlyYTA5c2V3cjA5eGUyZW01MHRweGE5YTB0ZmYiIHRpbWVzdGFtcD0iMTQz
NTUyMTQxMyI+Nzwva2V5PjwvZm9yZWlnbi1rZXlzPjxyZWYtdHlwZSBuYW1lPSJKb3VybmFsIEFy
dGljbGUiPjE3PC9yZWYtdHlwZT48Y29udHJpYnV0b3JzPjxhdXRob3JzPjxhdXRob3I+SGVycmxp
biwgUy48L2F1dGhvcj48YXV0aG9yPkhhbGxhbmRlciwgTS48L2F1dGhvcj48YXV0aG9yPldhbmdl
LCBQLjwvYXV0aG9yPjxhdXRob3I+V2VpZGVuaGllbG0sIEwuPC9hdXRob3I+PGF1dGhvcj5XZXJu
ZXIsIFMuPC9hdXRob3I+PC9hdXRob3JzPjwvY29udHJpYnV0b3JzPjxhdXRoLWFkZHJlc3M+RGVw
YXJ0bWVudCBvZiBQaHlzaW90aGVyYXB5LCBSZWhhYnRqYW5zdCwgUzp0IEVyaWtzZ2F0YW4gNDgs
IDExMiAzNCwgU3RvY2tob2xtLCBTd2VkZW4uIHN5bHZpYS5oZXJybGluQHRlbGUyLnNlPC9hdXRo
LWFkZHJlc3M+PHRpdGxlcz48dGl0bGU+QXJ0aHJvc2NvcGljIG9yIGNvbnNlcnZhdGl2ZSB0cmVh
dG1lbnQgb2YgZGVnZW5lcmF0aXZlIG1lZGlhbCBtZW5pc2NhbCB0ZWFyczogYSBwcm9zcGVjdGl2
ZSByYW5kb21pc2VkIHRyaWFsPC90aXRsZT48c2Vjb25kYXJ5LXRpdGxlPktuZWUgU3VyZyBTcG9y
dHMgVHJhdW1hdG9sIEFydGhyb3NjPC9zZWNvbmRhcnktdGl0bGU+PGFsdC10aXRsZT5LbmVlIHN1
cmdlcnksIHNwb3J0cyB0cmF1bWF0b2xvZ3ksIGFydGhyb3Njb3B5IDogb2ZmaWNpYWwgam91cm5h
bCBvZiB0aGUgRVNTS0E8L2FsdC10aXRsZT48L3RpdGxlcz48cGVyaW9kaWNhbD48ZnVsbC10aXRs
ZT5LbmVlIFN1cmcgU3BvcnRzIFRyYXVtYXRvbCBBcnRocm9zYzwvZnVsbC10aXRsZT48YWJici0x
PktuZWUgc3VyZ2VyeSwgc3BvcnRzIHRyYXVtYXRvbG9neSwgYXJ0aHJvc2NvcHkgOiBvZmZpY2lh
bCBqb3VybmFsIG9mIHRoZSBFU1NLQTwvYWJici0xPjwvcGVyaW9kaWNhbD48YWx0LXBlcmlvZGlj
YWw+PGZ1bGwtdGl0bGU+S25lZSBTdXJnIFNwb3J0cyBUcmF1bWF0b2wgQXJ0aHJvc2M8L2Z1bGwt
dGl0bGU+PGFiYnItMT5LbmVlIHN1cmdlcnksIHNwb3J0cyB0cmF1bWF0b2xvZ3ksIGFydGhyb3Nj
b3B5IDogb2ZmaWNpYWwgam91cm5hbCBvZiB0aGUgRVNTS0E8L2FiYnItMT48L2FsdC1wZXJpb2Rp
Y2FsPjxwYWdlcz4zOTMtNDAxPC9wYWdlcz48dm9sdW1lPjE1PC92b2x1bWU+PG51bWJlcj40PC9u
dW1iZXI+PGVkaXRpb24+MjAwNy8wMS8xMjwvZWRpdGlvbj48a2V5d29yZHM+PGtleXdvcmQ+KkFy
dGhyb3Njb3B5PC9rZXl3b3JkPjxrZXl3b3JkPkNhcnRpbGFnZSBEaXNlYXNlcy9zdXJnZXJ5Lyp0
aGVyYXB5PC9rZXl3b3JkPjxrZXl3b3JkPkV4ZXJjaXNlIFRoZXJhcHk8L2tleXdvcmQ+PGtleXdv
cmQ+RmVtYWxlPC9rZXl3b3JkPjxrZXl3b3JkPkh1bWFuczwva2V5d29yZD48a2V5d29yZD5LbmVl
IEluanVyaWVzLyp0aGVyYXB5PC9rZXl3b3JkPjxrZXl3b3JkPk1hbGU8L2tleXdvcmQ+PGtleXdv
cmQ+TWVuaXNjaSwgVGliaWFsLyppbmp1cmllczwva2V5d29yZD48a2V5d29yZD5NaWRkbGUgQWdl
ZDwva2V5d29yZD48a2V5d29yZD5QYWluIE1lYXN1cmVtZW50PC9rZXl3b3JkPjxrZXl3b3JkPlBy
b3NwZWN0aXZlIFN0dWRpZXM8L2tleXdvcmQ+PGtleXdvcmQ+UXVlc3Rpb25uYWlyZXM8L2tleXdv
cmQ+PGtleXdvcmQ+UmFuZ2Ugb2YgTW90aW9uLCBBcnRpY3VsYXI8L2tleXdvcmQ+PGtleXdvcmQ+
VHJlYXRtZW50IE91dGNvbWU8L2tleXdvcmQ+PC9rZXl3b3Jkcz48ZGF0ZXM+PHllYXI+MjAwNzwv
eWVhcj48cHViLWRhdGVzPjxkYXRlPkFwcjwvZGF0ZT48L3B1Yi1kYXRlcz48L2RhdGVzPjxpc2Ju
PjA5NDItMjA1NiAoUHJpbnQpJiN4RDswOTQyLTIwNTY8L2lzYm4+PGFjY2Vzc2lvbi1udW0+MTcy
MTYyNzI8L2FjY2Vzc2lvbi1udW0+PHVybHM+PC91cmxzPjxlbGVjdHJvbmljLXJlc291cmNlLW51
bT4xMC4xMDA3L3MwMDE2Ny0wMDYtMDI0My0yPC9lbGVjdHJvbmljLXJlc291cmNlLW51bT48cmVt
b3RlLWRhdGFiYXNlLXByb3ZpZGVyPk5MTTwvcmVtb3RlLWRhdGFiYXNlLXByb3ZpZGVyPjxsYW5n
dWFnZT5lbmc8L2xhbmd1YWdlPjwvcmVjb3JkPjwvQ2l0ZT48Q2l0ZT48QXV0aG9yPkhlcnJsaW48
L0F1dGhvcj48WWVhcj4yMDEzPC9ZZWFyPjxSZWNOdW0+MjMzNDwvUmVjTnVtPjxyZWNvcmQ+PHJl
Yy1udW1iZXI+MjMzNDwvcmVjLW51bWJlcj48Zm9yZWlnbi1rZXlzPjxrZXkgYXBwPSJFTiIgZGIt
aWQ9ImZycmU5MmR6NGFmZHB2ZXZ0cnp2ZHByNnBlZjJhMGR2NWFlciI+MjMzNDwva2V5PjwvZm9y
ZWlnbi1rZXlzPjxyZWYtdHlwZSBuYW1lPSJKb3VybmFsIEFydGljbGUiPjE3PC9yZWYtdHlwZT48
Y29udHJpYnV0b3JzPjxhdXRob3JzPjxhdXRob3I+SGVycmxpbiwgUy4gVi48L2F1dGhvcj48YXV0
aG9yPldhbmdlLCBQLiBPLjwvYXV0aG9yPjxhdXRob3I+TGFwaWR1cywgRy48L2F1dGhvcj48YXV0
aG9yPkhhbGxhbmRlciwgTS48L2F1dGhvcj48YXV0aG9yPldlcm5lciwgUy48L2F1dGhvcj48YXV0
aG9yPldlaWRlbmhpZWxtLCBMLjwvYXV0aG9yPjwvYXV0aG9ycz48L2NvbnRyaWJ1dG9ycz48YXV0
aC1hZGRyZXNzPkRlcGFydG1lbnQgb2YgUGh5c2lvdGhlcmFweSwgSGVycmxpbiBJbnZlc3QsIFR1
bmF2YWdlbiA4LCAxODEgNjUsIExpZGluZ28sIFN3ZWRlbi4gc3lsdmlhLmhlcnJsaW5AdGVsZTIu
c2U8L2F1dGgtYWRkcmVzcz48dGl0bGVzPjx0aXRsZT5JcyBhcnRocm9zY29waWMgc3VyZ2VyeSBi
ZW5lZmljaWFsIGluIHRyZWF0aW5nIG5vbi10cmF1bWF0aWMsIGRlZ2VuZXJhdGl2ZSBtZWRpYWwg
bWVuaXNjYWwgdGVhcnM/IEEgZml2ZSB5ZWFyIGZvbGxvdy11cDwvdGl0bGU+PHNlY29uZGFyeS10
aXRsZT5LbmVlIFN1cmcgU3BvcnRzIFRyYXVtYXRvbCBBcnRocm9zYzwvc2Vjb25kYXJ5LXRpdGxl
PjwvdGl0bGVzPjxwZXJpb2RpY2FsPjxmdWxsLXRpdGxlPktuZWUgU3VyZyBTcG9ydHMgVHJhdW1h
dG9sIEFydGhyb3NjPC9mdWxsLXRpdGxlPjwvcGVyaW9kaWNhbD48cGFnZXM+MzU4LTY0PC9wYWdl
cz48dm9sdW1lPjIxPC92b2x1bWU+PG51bWJlcj4yPC9udW1iZXI+PGVkaXRpb24+MjAxMi8wMy8y
MzwvZWRpdGlvbj48a2V5d29yZHM+PGtleXdvcmQ+QXJ0aHJvc2NvcHk8L2tleXdvcmQ+PGtleXdv
cmQ+Q2FydGlsYWdlIERpc2Vhc2VzL3JlaGFiaWxpdGF0aW9uLyBzdXJnZXJ5PC9rZXl3b3JkPjxr
ZXl3b3JkPkV4ZXJjaXNlIFRoZXJhcHk8L2tleXdvcmQ+PGtleXdvcmQ+RmVtYWxlPC9rZXl3b3Jk
PjxrZXl3b3JkPkZvbGxvdy1VcCBTdHVkaWVzPC9rZXl3b3JkPjxrZXl3b3JkPkh1bWFuczwva2V5
d29yZD48a2V5d29yZD5NYWduZXRpYyBSZXNvbmFuY2UgSW1hZ2luZzwva2V5d29yZD48a2V5d29y
ZD5NYWxlPC9rZXl3b3JkPjxrZXl3b3JkPk1lbmlzY2ksIFRpYmlhbC8gc3VyZ2VyeTwva2V5d29y
ZD48a2V5d29yZD5NaWRkbGUgQWdlZDwva2V5d29yZD48a2V5d29yZD5Pc3Rlb2FydGhyaXRpcywg
S25lZS9yZWhhYmlsaXRhdGlvbi8gc3VyZ2VyeTwva2V5d29yZD48a2V5d29yZD5Qcm9zcGVjdGl2
ZSBTdHVkaWVzPC9rZXl3b3JkPjxrZXl3b3JkPlRyZWF0bWVudCBPdXRjb21lPC9rZXl3b3JkPjwv
a2V5d29yZHM+PGRhdGVzPjx5ZWFyPjIwMTM8L3llYXI+PHB1Yi1kYXRlcz48ZGF0ZT5GZWI8L2Rh
dGU+PC9wdWItZGF0ZXM+PC9kYXRlcz48aXNibj4xNDMzLTczNDcgKEVsZWN0cm9uaWMpJiN4RDsw
OTQyLTIwNTYgKExpbmtpbmcpPC9pc2JuPjxhY2Nlc3Npb24tbnVtPjIyNDM3NjU5PC9hY2Nlc3Np
b24tbnVtPjx1cmxzPjwvdXJscz48ZWxlY3Ryb25pYy1yZXNvdXJjZS1udW0+MTAuMTAwNy9zMDAx
NjctMDEyLTE5NjAtMzwvZWxlY3Ryb25pYy1yZXNvdXJjZS1udW0+PHJlbW90ZS1kYXRhYmFzZS1w
cm92aWRlcj5OTE08L3JlbW90ZS1kYXRhYmFzZS1wcm92aWRlcj48bGFuZ3VhZ2U+ZW5nPC9sYW5n
dWFnZT48L3JlY29yZD48L0NpdGU+PENpdGU+PEF1dGhvcj5LYXR6PC9BdXRob3I+PFllYXI+MjAx
MzwvWWVhcj48UmVjTnVtPjk8L1JlY051bT48cmVjb3JkPjxyZWMtbnVtYmVyPjk8L3JlYy1udW1i
ZXI+PGZvcmVpZ24ta2V5cz48a2V5IGFwcD0iRU4iIGRiLWlkPSJmcHR6ZjVlcHlyYTA5c2V3cjA5
eGUyZW01MHRweGE5YTB0ZmYiIHRpbWVzdGFtcD0iMTQzNTUyMTU4MyI+OTwva2V5PjwvZm9yZWln
bi1rZXlzPjxyZWYtdHlwZSBuYW1lPSJKb3VybmFsIEFydGljbGUiPjE3PC9yZWYtdHlwZT48Y29u
dHJpYnV0b3JzPjxhdXRob3JzPjxhdXRob3I+S2F0eiwgSi4gTi48L2F1dGhvcj48YXV0aG9yPkJy
b3BoeSwgUi4gSC48L2F1dGhvcj48YXV0aG9yPkNoYWlzc29uLCBDLiBFLjwvYXV0aG9yPjxhdXRo
b3I+ZGUgQ2hhdmVzLCBMLjwvYXV0aG9yPjxhdXRob3I+Q29sZSwgQi4gSi48L2F1dGhvcj48YXV0
aG9yPkRhaG0sIEQuIEwuPC9hdXRob3I+PGF1dGhvcj5Eb25uZWxsLUZpbmssIEwuIEEuPC9hdXRo
b3I+PGF1dGhvcj5HdWVybWF6aSwgQS48L2F1dGhvcj48YXV0aG9yPkhhYXMsIEEuIEsuPC9hdXRo
b3I+PGF1dGhvcj5Kb25lcywgTS4gSC48L2F1dGhvcj48YXV0aG9yPkxldnksIEIuIEEuPC9hdXRo
b3I+PGF1dGhvcj5NYW5kbCwgTC4gQS48L2F1dGhvcj48YXV0aG9yPk1hcnRpbiwgUy4gRC48L2F1
dGhvcj48YXV0aG9yPk1hcngsIFIuIEcuPC9hdXRob3I+PGF1dGhvcj5NaW5pYWNpLCBBLjwvYXV0
aG9yPjxhdXRob3I+TWF0YXZhLCBNLiBKLjwvYXV0aG9yPjxhdXRob3I+UGFsbWlzYW5vLCBKLjwv
YXV0aG9yPjxhdXRob3I+UmVpbmtlLCBFLiBLLjwvYXV0aG9yPjxhdXRob3I+UmljaGFyZHNvbiwg
Qi4gRS48L2F1dGhvcj48YXV0aG9yPlJvbWUsIEIuIE4uPC9hdXRob3I+PGF1dGhvcj5TYWZyYW4t
Tm9ydG9uLCBDLiBFLjwvYXV0aG9yPjxhdXRob3I+U2tvbmllY2tpLCBELiBKLjwvYXV0aG9yPjxh
dXRob3I+U29sb21vbiwgRC4gSC48L2F1dGhvcj48YXV0aG9yPlNtaXRoLCBNLiBWLjwvYXV0aG9y
PjxhdXRob3I+U3BpbmRsZXIsIEsuIFAuPC9hdXRob3I+PGF1dGhvcj5TdHVhcnQsIE0uIEouPC9h
dXRob3I+PGF1dGhvcj5XcmlnaHQsIEouPC9hdXRob3I+PGF1dGhvcj5XcmlnaHQsIFIuIFcuPC9h
dXRob3I+PGF1dGhvcj5Mb3NpbmEsIEUuPC9hdXRob3I+PC9hdXRob3JzPjwvY29udHJpYnV0b3Jz
PjxhdXRoLWFkZHJlc3M+T3J0aG9wZWRpYyBhbmQgQXJ0aHJpdGlzIENlbnRlciBmb3IgT3V0Y29t
ZXMgUmVzZWFyY2gsIERlcGFydG1lbnQgb2YgT3J0aG9wZWRpYyBTdXJnZXJ5LCBCcmlnaGFtIGFu
ZCBXb21lbiZhcG9zO3MgSG9zcGl0YWwsIEJvc3RvbiwgTUEgMDIxMTUsIFVTQS4gam5rYXR6QHBh
cnRuZXJzLm9yZy48L2F1dGgtYWRkcmVzcz48dGl0bGVzPjx0aXRsZT5TdXJnZXJ5IHZlcnN1cyBw
aHlzaWNhbCB0aGVyYXB5IGZvciBhIG1lbmlzY2FsIHRlYXIgYW5kIG9zdGVvYXJ0aHJpdGl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Njc1LTg0PC9wYWdlcz48dm9sdW1lPjM2ODwvdm9sdW1lPjxu
dW1iZXI+MTg8L251bWJlcj48ZWRpdGlvbj4yMDEzLzAzLzIwPC9lZGl0aW9uPjxrZXl3b3Jkcz48
a2V5d29yZD5GZW1hbGU8L2tleXdvcmQ+PGtleXdvcmQ+SHVtYW5zPC9rZXl3b3JkPjxrZXl3b3Jk
PkludGVudGlvbiB0byBUcmVhdCBBbmFseXNpczwva2V5d29yZD48a2V5d29yZD5LbmVlIEluanVy
aWVzL3N1cmdlcnkvdGhlcmFweTwva2V5d29yZD48a2V5d29yZD5NYWxlPC9rZXl3b3JkPjxrZXl3
b3JkPk1lbmlzY2ksIFRpYmlhbC8qaW5qdXJpZXMvc3VyZ2VyeTwva2V5d29yZD48a2V5d29yZD5N
aWRkbGUgQWdlZDwva2V5d29yZD48a2V5d29yZD5Pc3Rlb2FydGhyaXRpcywgS25lZS8qc3VyZ2Vy
eS8qdGhlcmFweTwva2V5d29yZD48a2V5d29yZD5QYWluIE1lYXN1cmVtZW50PC9rZXl3b3JkPjxr
ZXl3b3JkPipQaHlzaWNhbCBUaGVyYXB5IE1vZGFsaXRpZXMvYWR2ZXJzZSBlZmZlY3RzPC9rZXl3
b3JkPjxrZXl3b3JkPlBvc3RvcGVyYXRpdmUgQ29tcGxpY2F0aW9uczwva2V5d29yZD48a2V5d29y
ZD5SZWNvdmVyeSBvZiBGdW5jdGlvbjwva2V5d29yZD48a2V5d29yZD5TZXZlcml0eSBvZiBJbGxu
ZXNzIEluZGV4PC9rZXl3b3JkPjwva2V5d29yZHM+PGRhdGVzPjx5ZWFyPjIwMTM8L3llYXI+PHB1
Yi1kYXRlcz48ZGF0ZT5NYXkgMjwvZGF0ZT48L3B1Yi1kYXRlcz48L2RhdGVzPjxpc2JuPjAwMjgt
NDc5MzwvaXNibj48YWNjZXNzaW9uLW51bT4yMzUwNjUxODwvYWNjZXNzaW9uLW51bT48dXJscz48
L3VybHM+PGN1c3RvbTI+UG1jMzY5MDExOTwvY3VzdG9tMj48Y3VzdG9tNj5OaWhtczQ3NzMzMTwv
Y3VzdG9tNj48ZWxlY3Ryb25pYy1yZXNvdXJjZS1udW0+MTAuMTA1Ni9ORUpNb2ExMzAxNDA4PC9l
bGVjdHJvbmljLXJlc291cmNlLW51bT48cmVtb3RlLWRhdGFiYXNlLXByb3ZpZGVyPk5MTTwvcmVt
b3RlLWRhdGFiYXNlLXByb3ZpZGVyPjxsYW5ndWFnZT5lbmc8L2xhbmd1YWdlPjwvcmVjb3JkPjwv
Q2l0ZT48Q2l0ZT48QXV0aG9yPlNpaHZvbmVuPC9BdXRob3I+PFllYXI+MjAxMzwvWWVhcj48UmVj
TnVtPjExPC9SZWNOdW0+PHJlY29yZD48cmVjLW51bWJlcj4xMTwvcmVjLW51bWJlcj48Zm9yZWln
bi1rZXlzPjxrZXkgYXBwPSJFTiIgZGItaWQ9ImZwdHpmNWVweXJhMDlzZXdyMDl4ZTJlbTUwdHB4
YTlhMHRmZiIgdGltZXN0YW1wPSIxNDM1NTIxNzA4Ij4xMTwva2V5PjwvZm9yZWlnbi1rZXlzPjxy
ZWYtdHlwZSBuYW1lPSJKb3VybmFsIEFydGljbGUiPjE3PC9yZWYtdHlwZT48Y29udHJpYnV0b3Jz
PjxhdXRob3JzPjxhdXRob3I+U2lodm9uZW4sIFIuPC9hdXRob3I+PGF1dGhvcj5QYWF2b2xhLCBN
LjwvYXV0aG9yPjxhdXRob3I+TWFsbWl2YWFyYSwgQS48L2F1dGhvcj48YXV0aG9yPkl0YWxhLCBB
LjwvYXV0aG9yPjxhdXRob3I+Sm91a2FpbmVuLCBBLjwvYXV0aG9yPjxhdXRob3I+TnVybWksIEgu
PC9hdXRob3I+PGF1dGhvcj5LYWxza2UsIEouPC9hdXRob3I+PGF1dGhvcj5KYXJ2aW5lbiwgVC4g
TC48L2F1dGhvcj48YXV0aG9yPkZpbm5pc2ggRGVnZW5lcmF0aXZlIE1lbmlzY2FsIExlc2lvbiBT
dHVkeSwgR3JvdXA8L2F1dGhvcj48L2F1dGhvcnM+PC9jb250cmlidXRvcnM+PGF1dGgtYWRkcmVz
cz5Gcm9tIHRoZSBEZXBhcnRtZW50IG9mIE9ydGhvcGVkaWNzIGFuZCBUcmF1bWF0b2xvZ3ksIEhh
dGFucGFhIENpdHkgSG9zcGl0YWwsIFRhbXBlcmUgKFIuUy4pLCB0aGUgRGVwYXJ0bWVudCBvZiBP
cnRob3BlZGljcyBhbmQgVHJhdW1hdG9sb2d5LCBIZWxzaW5raSBVbml2ZXJzaXR5IENlbnRyYWwg
SG9zcGl0YWwgYW5kIFVuaXZlcnNpdHkgb2YgSGVsc2lua2kgKE0uUC4sIEouSy4sIFQuTC5OLkou
KSwgYW5kIHRoZSBOYXRpb25hbCBJbnN0aXR1dGUgZm9yIEhlYWx0aCBhbmQgV2VsZmFyZSwgQ2Vu
dGVyIGZvciBIZWFsdGggYW5kIFNvY2lhbCBFY29ub21pY3MgKEEuTS4pLCBIZWxzaW5raSwgdGhl
IERlcGFydG1lbnQgb2YgT3J0aG9wZWRpY3MgYW5kIFRyYXVtYXRvbG9neSwgVW5pdmVyc2l0eSBv
ZiBUdXJrdSwgVHVya3UgKEEuSS4pLCB0aGUgRGVwYXJ0bWVudCBvZiBPcnRob3BlZGljcywgVHJh
dW1hdG9sb2d5LCBhbmQgSGFuZCBTdXJnZXJ5LCBLdW9waW8gVW5pdmVyc2l0eSBIb3NwaXRhbCwg
S3VvcGlvIChBLkouKSwgYW5kIHRoZSBEZXBhcnRtZW50IG9mIE9ydGhvcGVkaWNzIGFuZCBUcmF1
bWF0b2xvZ3ksIENlbnRyYWwgRmlubGFuZCBDZW50cmFsIEhvc3BpdGFsLCBKeXZhc2t5bGEgKEgu
Ti4pIC0gYWxsIGluIEZpbmxhbmQuPC9hdXRoLWFkZHJlc3M+PHRpdGxlcz48dGl0bGU+QXJ0aHJv
c2NvcGljIHBhcnRpYWwgbWVuaXNjZWN0b215IHZlcnN1cyBzaGFtIHN1cmdlcnkgZm9yIGEgZGVn
ZW5lcmF0aXZlIG1lbmlzY2FsIHRlYXI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1MTUtMjQ8L3Bh
Z2VzPjx2b2x1bWU+MzY5PC92b2x1bWU+PG51bWJlcj4yNjwvbnVtYmVyPjxrZXl3b3Jkcz48a2V5
d29yZD5BZHVsdDwva2V5d29yZD48a2V5d29yZD5BZ2VkPC9rZXl3b3JkPjxrZXl3b3JkPipBcnRo
cm9zY29weS9tZXRob2RzPC9rZXl3b3JkPjxrZXl3b3JkPkRvdWJsZS1CbGluZCBNZXRob2Q8L2tl
eXdvcmQ+PGtleXdvcmQ+KkV4ZXJjaXNlIFRoZXJhcHk8L2tleXdvcmQ+PGtleXdvcmQ+RmVtYWxl
PC9rZXl3b3JkPjxrZXl3b3JkPkh1bWFuczwva2V5d29yZD48a2V5d29yZD5JbnRlbnRpb24gdG8g
VHJlYXQgQW5hbHlzaXM8L2tleXdvcmQ+PGtleXdvcmQ+S25lZSBJbmp1cmllcy9yZWhhYmlsaXRh
dGlvbi8qc3VyZ2VyeTwva2V5d29yZD48a2V5d29yZD5NYWxlPC9rZXl3b3JkPjxrZXl3b3JkPk1l
bmlzY2ksIFRpYmlhbC8qaW5qdXJpZXMvKnN1cmdlcnk8L2tleXdvcmQ+PGtleXdvcmQ+TWlkZGxl
IEFnZWQ8L2tleXdvcmQ+PGtleXdvcmQ+UGFpbjwva2V5d29yZD48a2V5d29yZD5QYWluIE1lYXN1
cmVtZW50PC9rZXl3b3JkPjxrZXl3b3JkPlBsYWNlYm9zPC9rZXl3b3JkPjxrZXl3b3JkPlBvc3Rv
cGVyYXRpdmUgQ2FyZTwva2V5d29yZD48a2V5d29yZD5UcmVhdG1lbnQgT3V0Y29tZTwva2V5d29y
ZD48L2tleXdvcmRzPjxkYXRlcz48eWVhcj4yMDEzPC95ZWFyPjxwdWItZGF0ZXM+PGRhdGU+RGVj
IDI2PC9kYXRlPjwvcHViLWRhdGVzPjwvZGF0ZXM+PGlzYm4+MTUzMy00NDA2IChFbGVjdHJvbmlj
KSYjeEQ7MDAyOC00NzkzIChMaW5raW5nKTwvaXNibj48YWNjZXNzaW9uLW51bT4yNDM2OTA3Njwv
YWNjZXNzaW9uLW51bT48dXJscz48cmVsYXRlZC11cmxzPjx1cmw+aHR0cDovL3d3dy5uY2JpLm5s
bS5uaWguZ292L3B1Ym1lZC8yNDM2OTA3NjwvdXJsPjwvcmVsYXRlZC11cmxzPjwvdXJscz48ZWxl
Y3Ryb25pYy1yZXNvdXJjZS1udW0+MTAuMTA1Ni9ORUpNb2ExMzA1MTg5PC9lbGVjdHJvbmljLXJl
c291cmNlLW51bT48L3JlY29yZD48L0NpdGU+PENpdGU+PEF1dGhvcj5ZaW08L0F1dGhvcj48WWVh
cj4yMDEzPC9ZZWFyPjxSZWNOdW0+MjM1MjwvUmVjTnVtPjxyZWNvcmQ+PHJlYy1udW1iZXI+MjM1
MjwvcmVjLW51bWJlcj48Zm9yZWlnbi1rZXlzPjxrZXkgYXBwPSJFTiIgZGItaWQ9ImZycmU5MmR6
NGFmZHB2ZXZ0cnp2ZHByNnBlZjJhMGR2NWFlciI+MjM1Mjwva2V5PjwvZm9yZWlnbi1rZXlzPjxy
ZWYtdHlwZSBuYW1lPSJKb3VybmFsIEFydGljbGUiPjE3PC9yZWYtdHlwZT48Y29udHJpYnV0b3Jz
PjxhdXRob3JzPjxhdXRob3I+WWltLCBKLiBILjwvYXV0aG9yPjxhdXRob3I+U2VvbiwgSi4gSy48
L2F1dGhvcj48YXV0aG9yPlNvbmcsIEUuIEsuPC9hdXRob3I+PGF1dGhvcj5DaG9pLCBKLiBJLjwv
YXV0aG9yPjxhdXRob3I+S2ltLCBNLiBDLjwvYXV0aG9yPjxhdXRob3I+TGVlLCBLLiBCLjwvYXV0
aG9yPjxhdXRob3I+U2VvLCBILiBZLjwvYXV0aG9yPjwvYXV0aG9ycz48L2NvbnRyaWJ1dG9ycz48
YXV0aC1hZGRyZXNzPkRlcGFydG1lbnQgb2YgT3J0aG9wZWRpYyBTdXJnZXJ5LCBHd2FuZ2p1IEh5
dW5kYWUgSG9zcGl0YWwsIEd3YW5nanUsIEtvcmVhLjwvYXV0aC1hZGRyZXNzPjx0aXRsZXM+PHRp
dGxlPkEgY29tcGFyYXRpdmUgc3R1ZHkgb2YgbWVuaXNjZWN0b215IGFuZCBub25vcGVyYXRpdmUg
dHJlYXRtZW50IGZvciBkZWdlbmVyYXRpdmUgaG9yaXpvbnRhbCB0ZWFycyBvZiB0aGUgbWVkaWFs
IG1lbmlzY3VzPC90aXRsZT48c2Vjb25kYXJ5LXRpdGxlPkFtIEogU3BvcnRzIE1lZDwvc2Vjb25k
YXJ5LXRpdGxlPjwvdGl0bGVzPjxwZXJpb2RpY2FsPjxmdWxsLXRpdGxlPkFtIEogU3BvcnRzIE1l
ZDwvZnVsbC10aXRsZT48L3BlcmlvZGljYWw+PHBhZ2VzPjE1NjUtNzA8L3BhZ2VzPjx2b2x1bWU+
NDE8L3ZvbHVtZT48bnVtYmVyPjc8L251bWJlcj48ZWRpdGlvbj4yMDEzLzA1LzI1PC9lZGl0aW9u
PjxrZXl3b3Jkcz48a2V5d29yZD5BZHVsdDwva2V5d29yZD48a2V5d29yZD5BcnRocm9zY29weTwv
a2V5d29yZD48a2V5d29yZD5FeGVyY2lzZSBUaGVyYXB5PC9rZXl3b3JkPjxrZXl3b3JkPkZlbWFs
ZTwva2V5d29yZD48a2V5d29yZD5IdW1hbnM8L2tleXdvcmQ+PGtleXdvcmQ+S25lZSBJbmp1cmll
cy8gdGhlcmFweTwva2V5d29yZD48a2V5d29yZD5NYWxlPC9rZXl3b3JkPjxrZXl3b3JkPk1lbmlz
Y2ksIFRpYmlhbC8gaW5qdXJpZXM8L2tleXdvcmQ+PGtleXdvcmQ+TWlkZGxlIEFnZWQ8L2tleXdv
cmQ+PGtleXdvcmQ+UGF0aWVudCBTYXRpc2ZhY3Rpb248L2tleXdvcmQ+PC9rZXl3b3Jkcz48ZGF0
ZXM+PHllYXI+MjAxMzwveWVhcj48cHViLWRhdGVzPjxkYXRlPkp1bDwvZGF0ZT48L3B1Yi1kYXRl
cz48L2RhdGVzPjxpc2JuPjE1NTItMzM2NSAoRWxlY3Ryb25pYykmI3hEOzAzNjMtNTQ2NSAoTGlu
a2luZyk8L2lzYm4+PGFjY2Vzc2lvbi1udW0+MjM3MDM5MTU8L2FjY2Vzc2lvbi1udW0+PHVybHM+
PC91cmxzPjxlbGVjdHJvbmljLXJlc291cmNlLW51bT4xMC4xMTc3LzAzNjM1NDY1MTM0ODg1MTg8
L2VsZWN0cm9uaWMtcmVzb3VyY2UtbnVtPjxyZW1vdGUtZGF0YWJhc2UtcHJvdmlkZXI+TkxNPC9y
ZW1vdGUtZGF0YWJhc2UtcHJvdmlkZXI+PGxhbmd1YWdlPmVuZzwvbGFuZ3VhZ2U+PC9yZWNvcmQ+
PC9DaXRlPjwvRW5kTm90ZT4A
</w:fldData>
        </w:fldChar>
      </w:r>
      <w:r w:rsidR="00961554" w:rsidRPr="009926FC">
        <w:rPr>
          <w:rFonts w:ascii="Book Antiqua" w:hAnsi="Book Antiqua"/>
        </w:rPr>
        <w:instrText xml:space="preserve"> ADDIN EN.CITE </w:instrText>
      </w:r>
      <w:r w:rsidR="00961554" w:rsidRPr="009926FC">
        <w:rPr>
          <w:rFonts w:ascii="Book Antiqua" w:hAnsi="Book Antiqua"/>
        </w:rPr>
        <w:fldChar w:fldCharType="begin">
          <w:fldData xml:space="preserve">PEVuZE5vdGU+PENpdGU+PEF1dGhvcj5HYXVmZmluPC9BdXRob3I+PFllYXI+MjAxNDwvWWVhcj48
UmVjTnVtPjIzMzY8L1JlY051bT48RGlzcGxheVRleHQ+PHN0eWxlIGZhY2U9InN1cGVyc2NyaXB0
Ij5bNi0xMCwgMThdPC9zdHlsZT48L0Rpc3BsYXlUZXh0PjxyZWNvcmQ+PHJlYy1udW1iZXI+MjMz
NjwvcmVjLW51bWJlcj48Zm9yZWlnbi1rZXlzPjxrZXkgYXBwPSJFTiIgZGItaWQ9ImZycmU5MmR6
NGFmZHB2ZXZ0cnp2ZHByNnBlZjJhMGR2NWFlciI+MjMzNjwva2V5PjwvZm9yZWlnbi1rZXlzPjxy
ZWYtdHlwZSBuYW1lPSJKb3VybmFsIEFydGljbGUiPjE3PC9yZWYtdHlwZT48Y29udHJpYnV0b3Jz
PjxhdXRob3JzPjxhdXRob3I+R2F1ZmZpbiwgSC48L2F1dGhvcj48YXV0aG9yPlRhZ2Vzc29uLCBT
LjwvYXV0aG9yPjxhdXRob3I+TWV1bmllciwgQS48L2F1dGhvcj48YXV0aG9yPk1hZ251c3Nvbiwg
SC48L2F1dGhvcj48YXV0aG9yPkt2aXN0LCBKLjwvYXV0aG9yPjwvYXV0aG9ycz48L2NvbnRyaWJ1
dG9ycz48YXV0aC1hZGRyZXNzPk9ydGhvcGFlZGljIERlcGFydG1lbnQsIExpbmtvcGluZyBVbml2
ZXJzaXR5LCBMaW5rb3BpbmcsIFN3ZWRlbi4gRWxlY3Ryb25pYyBhZGRyZXNzOiBoYWthbi5nYXVm
ZmluQGxpby5zZS4mI3hEO0RpdmlzaW9uIG9mIFBoeXNpb3RoZXJhcHksIERlcGFydG1lbnQgb2Yg
TWVkaWNhbCBhbmQgSGVhbHRoIFNjaWVuY2VzLCBMaW5rb3BpbmcgVW5pdmVyc2l0eSwgTGlua29w
aW5nLCBTd2VkZW4uJiN4RDtPcnRob3BhZWRpYyBEZXBhcnRtZW50LCBMaW5rb3BpbmcgVW5pdmVy
c2l0eSwgTGlua29waW5nLCBTd2VkZW4uPC9hdXRoLWFkZHJlc3M+PHRpdGxlcz48dGl0bGU+S25l
ZSBhcnRocm9zY29waWMgc3VyZ2VyeSBpcyBiZW5lZmljaWFsIHRvIG1pZGRsZS1hZ2VkIHBhdGll
bnRzIHdpdGggbWVuaXNjYWwgc3ltcHRvbXM6IGEgcHJvc3BlY3RpdmUsIHJhbmRvbWlzZWQsIHNp
bmdsZS1ibGluZGVkIHN0dWR5PC90aXRsZT48c2Vjb25kYXJ5LXRpdGxlPk9zdGVvYXJ0aHJpdGlz
IENhcnRpbGFnZTwvc2Vjb25kYXJ5LXRpdGxlPjwvdGl0bGVzPjxwZXJpb2RpY2FsPjxmdWxsLXRp
dGxlPk9zdGVvYXJ0aHJpdGlzIENhcnRpbGFnZTwvZnVsbC10aXRsZT48L3BlcmlvZGljYWw+PHBh
Z2VzPjE4MDgtMTY8L3BhZ2VzPjx2b2x1bWU+MjI8L3ZvbHVtZT48bnVtYmVyPjExPC9udW1iZXI+
PGVkaXRpb24+MjAxNC8wOC8wMzwvZWRpdGlvbj48ZGF0ZXM+PHllYXI+MjAxNDwveWVhcj48cHVi
LWRhdGVzPjxkYXRlPk5vdjwvZGF0ZT48L3B1Yi1kYXRlcz48L2RhdGVzPjxpc2JuPjE1MjItOTY1
MyAoRWxlY3Ryb25pYykmI3hEOzEwNjMtNDU4NCAoTGlua2luZyk8L2lzYm4+PGFjY2Vzc2lvbi1u
dW0+MjUwODY0MDE8L2FjY2Vzc2lvbi1udW0+PHVybHM+PC91cmxzPjxlbGVjdHJvbmljLXJlc291
cmNlLW51bT4xMC4xMDE2L2ouam9jYS4yMDE0LjA3LjAxNzwvZWxlY3Ryb25pYy1yZXNvdXJjZS1u
dW0+PHJlbW90ZS1kYXRhYmFzZS1wcm92aWRlcj5OTE08L3JlbW90ZS1kYXRhYmFzZS1wcm92aWRl
cj48bGFuZ3VhZ2U+ZW5nPC9sYW5ndWFnZT48L3JlY29yZD48L0NpdGU+PENpdGU+PEF1dGhvcj5I
ZXJybGluPC9BdXRob3I+PFllYXI+MjAwNzwvWWVhcj48UmVjTnVtPjc8L1JlY051bT48cmVjb3Jk
PjxyZWMtbnVtYmVyPjc8L3JlYy1udW1iZXI+PGZvcmVpZ24ta2V5cz48a2V5IGFwcD0iRU4iIGRi
LWlkPSJmcHR6ZjVlcHlyYTA5c2V3cjA5eGUyZW01MHRweGE5YTB0ZmYiIHRpbWVzdGFtcD0iMTQz
NTUyMTQxMyI+Nzwva2V5PjwvZm9yZWlnbi1rZXlzPjxyZWYtdHlwZSBuYW1lPSJKb3VybmFsIEFy
dGljbGUiPjE3PC9yZWYtdHlwZT48Y29udHJpYnV0b3JzPjxhdXRob3JzPjxhdXRob3I+SGVycmxp
biwgUy48L2F1dGhvcj48YXV0aG9yPkhhbGxhbmRlciwgTS48L2F1dGhvcj48YXV0aG9yPldhbmdl
LCBQLjwvYXV0aG9yPjxhdXRob3I+V2VpZGVuaGllbG0sIEwuPC9hdXRob3I+PGF1dGhvcj5XZXJu
ZXIsIFMuPC9hdXRob3I+PC9hdXRob3JzPjwvY29udHJpYnV0b3JzPjxhdXRoLWFkZHJlc3M+RGVw
YXJ0bWVudCBvZiBQaHlzaW90aGVyYXB5LCBSZWhhYnRqYW5zdCwgUzp0IEVyaWtzZ2F0YW4gNDgs
IDExMiAzNCwgU3RvY2tob2xtLCBTd2VkZW4uIHN5bHZpYS5oZXJybGluQHRlbGUyLnNlPC9hdXRo
LWFkZHJlc3M+PHRpdGxlcz48dGl0bGU+QXJ0aHJvc2NvcGljIG9yIGNvbnNlcnZhdGl2ZSB0cmVh
dG1lbnQgb2YgZGVnZW5lcmF0aXZlIG1lZGlhbCBtZW5pc2NhbCB0ZWFyczogYSBwcm9zcGVjdGl2
ZSByYW5kb21pc2VkIHRyaWFsPC90aXRsZT48c2Vjb25kYXJ5LXRpdGxlPktuZWUgU3VyZyBTcG9y
dHMgVHJhdW1hdG9sIEFydGhyb3NjPC9zZWNvbmRhcnktdGl0bGU+PGFsdC10aXRsZT5LbmVlIHN1
cmdlcnksIHNwb3J0cyB0cmF1bWF0b2xvZ3ksIGFydGhyb3Njb3B5IDogb2ZmaWNpYWwgam91cm5h
bCBvZiB0aGUgRVNTS0E8L2FsdC10aXRsZT48L3RpdGxlcz48cGVyaW9kaWNhbD48ZnVsbC10aXRs
ZT5LbmVlIFN1cmcgU3BvcnRzIFRyYXVtYXRvbCBBcnRocm9zYzwvZnVsbC10aXRsZT48YWJici0x
PktuZWUgc3VyZ2VyeSwgc3BvcnRzIHRyYXVtYXRvbG9neSwgYXJ0aHJvc2NvcHkgOiBvZmZpY2lh
bCBqb3VybmFsIG9mIHRoZSBFU1NLQTwvYWJici0xPjwvcGVyaW9kaWNhbD48YWx0LXBlcmlvZGlj
YWw+PGZ1bGwtdGl0bGU+S25lZSBTdXJnIFNwb3J0cyBUcmF1bWF0b2wgQXJ0aHJvc2M8L2Z1bGwt
dGl0bGU+PGFiYnItMT5LbmVlIHN1cmdlcnksIHNwb3J0cyB0cmF1bWF0b2xvZ3ksIGFydGhyb3Nj
b3B5IDogb2ZmaWNpYWwgam91cm5hbCBvZiB0aGUgRVNTS0E8L2FiYnItMT48L2FsdC1wZXJpb2Rp
Y2FsPjxwYWdlcz4zOTMtNDAxPC9wYWdlcz48dm9sdW1lPjE1PC92b2x1bWU+PG51bWJlcj40PC9u
dW1iZXI+PGVkaXRpb24+MjAwNy8wMS8xMjwvZWRpdGlvbj48a2V5d29yZHM+PGtleXdvcmQ+KkFy
dGhyb3Njb3B5PC9rZXl3b3JkPjxrZXl3b3JkPkNhcnRpbGFnZSBEaXNlYXNlcy9zdXJnZXJ5Lyp0
aGVyYXB5PC9rZXl3b3JkPjxrZXl3b3JkPkV4ZXJjaXNlIFRoZXJhcHk8L2tleXdvcmQ+PGtleXdv
cmQ+RmVtYWxlPC9rZXl3b3JkPjxrZXl3b3JkPkh1bWFuczwva2V5d29yZD48a2V5d29yZD5LbmVl
IEluanVyaWVzLyp0aGVyYXB5PC9rZXl3b3JkPjxrZXl3b3JkPk1hbGU8L2tleXdvcmQ+PGtleXdv
cmQ+TWVuaXNjaSwgVGliaWFsLyppbmp1cmllczwva2V5d29yZD48a2V5d29yZD5NaWRkbGUgQWdl
ZDwva2V5d29yZD48a2V5d29yZD5QYWluIE1lYXN1cmVtZW50PC9rZXl3b3JkPjxrZXl3b3JkPlBy
b3NwZWN0aXZlIFN0dWRpZXM8L2tleXdvcmQ+PGtleXdvcmQ+UXVlc3Rpb25uYWlyZXM8L2tleXdv
cmQ+PGtleXdvcmQ+UmFuZ2Ugb2YgTW90aW9uLCBBcnRpY3VsYXI8L2tleXdvcmQ+PGtleXdvcmQ+
VHJlYXRtZW50IE91dGNvbWU8L2tleXdvcmQ+PC9rZXl3b3Jkcz48ZGF0ZXM+PHllYXI+MjAwNzwv
eWVhcj48cHViLWRhdGVzPjxkYXRlPkFwcjwvZGF0ZT48L3B1Yi1kYXRlcz48L2RhdGVzPjxpc2Ju
PjA5NDItMjA1NiAoUHJpbnQpJiN4RDswOTQyLTIwNTY8L2lzYm4+PGFjY2Vzc2lvbi1udW0+MTcy
MTYyNzI8L2FjY2Vzc2lvbi1udW0+PHVybHM+PC91cmxzPjxlbGVjdHJvbmljLXJlc291cmNlLW51
bT4xMC4xMDA3L3MwMDE2Ny0wMDYtMDI0My0yPC9lbGVjdHJvbmljLXJlc291cmNlLW51bT48cmVt
b3RlLWRhdGFiYXNlLXByb3ZpZGVyPk5MTTwvcmVtb3RlLWRhdGFiYXNlLXByb3ZpZGVyPjxsYW5n
dWFnZT5lbmc8L2xhbmd1YWdlPjwvcmVjb3JkPjwvQ2l0ZT48Q2l0ZT48QXV0aG9yPkhlcnJsaW48
L0F1dGhvcj48WWVhcj4yMDEzPC9ZZWFyPjxSZWNOdW0+MjMzNDwvUmVjTnVtPjxyZWNvcmQ+PHJl
Yy1udW1iZXI+MjMzNDwvcmVjLW51bWJlcj48Zm9yZWlnbi1rZXlzPjxrZXkgYXBwPSJFTiIgZGIt
aWQ9ImZycmU5MmR6NGFmZHB2ZXZ0cnp2ZHByNnBlZjJhMGR2NWFlciI+MjMzNDwva2V5PjwvZm9y
ZWlnbi1rZXlzPjxyZWYtdHlwZSBuYW1lPSJKb3VybmFsIEFydGljbGUiPjE3PC9yZWYtdHlwZT48
Y29udHJpYnV0b3JzPjxhdXRob3JzPjxhdXRob3I+SGVycmxpbiwgUy4gVi48L2F1dGhvcj48YXV0
aG9yPldhbmdlLCBQLiBPLjwvYXV0aG9yPjxhdXRob3I+TGFwaWR1cywgRy48L2F1dGhvcj48YXV0
aG9yPkhhbGxhbmRlciwgTS48L2F1dGhvcj48YXV0aG9yPldlcm5lciwgUy48L2F1dGhvcj48YXV0
aG9yPldlaWRlbmhpZWxtLCBMLjwvYXV0aG9yPjwvYXV0aG9ycz48L2NvbnRyaWJ1dG9ycz48YXV0
aC1hZGRyZXNzPkRlcGFydG1lbnQgb2YgUGh5c2lvdGhlcmFweSwgSGVycmxpbiBJbnZlc3QsIFR1
bmF2YWdlbiA4LCAxODEgNjUsIExpZGluZ28sIFN3ZWRlbi4gc3lsdmlhLmhlcnJsaW5AdGVsZTIu
c2U8L2F1dGgtYWRkcmVzcz48dGl0bGVzPjx0aXRsZT5JcyBhcnRocm9zY29waWMgc3VyZ2VyeSBi
ZW5lZmljaWFsIGluIHRyZWF0aW5nIG5vbi10cmF1bWF0aWMsIGRlZ2VuZXJhdGl2ZSBtZWRpYWwg
bWVuaXNjYWwgdGVhcnM/IEEgZml2ZSB5ZWFyIGZvbGxvdy11cDwvdGl0bGU+PHNlY29uZGFyeS10
aXRsZT5LbmVlIFN1cmcgU3BvcnRzIFRyYXVtYXRvbCBBcnRocm9zYzwvc2Vjb25kYXJ5LXRpdGxl
PjwvdGl0bGVzPjxwZXJpb2RpY2FsPjxmdWxsLXRpdGxlPktuZWUgU3VyZyBTcG9ydHMgVHJhdW1h
dG9sIEFydGhyb3NjPC9mdWxsLXRpdGxlPjwvcGVyaW9kaWNhbD48cGFnZXM+MzU4LTY0PC9wYWdl
cz48dm9sdW1lPjIxPC92b2x1bWU+PG51bWJlcj4yPC9udW1iZXI+PGVkaXRpb24+MjAxMi8wMy8y
MzwvZWRpdGlvbj48a2V5d29yZHM+PGtleXdvcmQ+QXJ0aHJvc2NvcHk8L2tleXdvcmQ+PGtleXdv
cmQ+Q2FydGlsYWdlIERpc2Vhc2VzL3JlaGFiaWxpdGF0aW9uLyBzdXJnZXJ5PC9rZXl3b3JkPjxr
ZXl3b3JkPkV4ZXJjaXNlIFRoZXJhcHk8L2tleXdvcmQ+PGtleXdvcmQ+RmVtYWxlPC9rZXl3b3Jk
PjxrZXl3b3JkPkZvbGxvdy1VcCBTdHVkaWVzPC9rZXl3b3JkPjxrZXl3b3JkPkh1bWFuczwva2V5
d29yZD48a2V5d29yZD5NYWduZXRpYyBSZXNvbmFuY2UgSW1hZ2luZzwva2V5d29yZD48a2V5d29y
ZD5NYWxlPC9rZXl3b3JkPjxrZXl3b3JkPk1lbmlzY2ksIFRpYmlhbC8gc3VyZ2VyeTwva2V5d29y
ZD48a2V5d29yZD5NaWRkbGUgQWdlZDwva2V5d29yZD48a2V5d29yZD5Pc3Rlb2FydGhyaXRpcywg
S25lZS9yZWhhYmlsaXRhdGlvbi8gc3VyZ2VyeTwva2V5d29yZD48a2V5d29yZD5Qcm9zcGVjdGl2
ZSBTdHVkaWVzPC9rZXl3b3JkPjxrZXl3b3JkPlRyZWF0bWVudCBPdXRjb21lPC9rZXl3b3JkPjwv
a2V5d29yZHM+PGRhdGVzPjx5ZWFyPjIwMTM8L3llYXI+PHB1Yi1kYXRlcz48ZGF0ZT5GZWI8L2Rh
dGU+PC9wdWItZGF0ZXM+PC9kYXRlcz48aXNibj4xNDMzLTczNDcgKEVsZWN0cm9uaWMpJiN4RDsw
OTQyLTIwNTYgKExpbmtpbmcpPC9pc2JuPjxhY2Nlc3Npb24tbnVtPjIyNDM3NjU5PC9hY2Nlc3Np
b24tbnVtPjx1cmxzPjwvdXJscz48ZWxlY3Ryb25pYy1yZXNvdXJjZS1udW0+MTAuMTAwNy9zMDAx
NjctMDEyLTE5NjAtMzwvZWxlY3Ryb25pYy1yZXNvdXJjZS1udW0+PHJlbW90ZS1kYXRhYmFzZS1w
cm92aWRlcj5OTE08L3JlbW90ZS1kYXRhYmFzZS1wcm92aWRlcj48bGFuZ3VhZ2U+ZW5nPC9sYW5n
dWFnZT48L3JlY29yZD48L0NpdGU+PENpdGU+PEF1dGhvcj5LYXR6PC9BdXRob3I+PFllYXI+MjAx
MzwvWWVhcj48UmVjTnVtPjk8L1JlY051bT48cmVjb3JkPjxyZWMtbnVtYmVyPjk8L3JlYy1udW1i
ZXI+PGZvcmVpZ24ta2V5cz48a2V5IGFwcD0iRU4iIGRiLWlkPSJmcHR6ZjVlcHlyYTA5c2V3cjA5
eGUyZW01MHRweGE5YTB0ZmYiIHRpbWVzdGFtcD0iMTQzNTUyMTU4MyI+OTwva2V5PjwvZm9yZWln
bi1rZXlzPjxyZWYtdHlwZSBuYW1lPSJKb3VybmFsIEFydGljbGUiPjE3PC9yZWYtdHlwZT48Y29u
dHJpYnV0b3JzPjxhdXRob3JzPjxhdXRob3I+S2F0eiwgSi4gTi48L2F1dGhvcj48YXV0aG9yPkJy
b3BoeSwgUi4gSC48L2F1dGhvcj48YXV0aG9yPkNoYWlzc29uLCBDLiBFLjwvYXV0aG9yPjxhdXRo
b3I+ZGUgQ2hhdmVzLCBMLjwvYXV0aG9yPjxhdXRob3I+Q29sZSwgQi4gSi48L2F1dGhvcj48YXV0
aG9yPkRhaG0sIEQuIEwuPC9hdXRob3I+PGF1dGhvcj5Eb25uZWxsLUZpbmssIEwuIEEuPC9hdXRo
b3I+PGF1dGhvcj5HdWVybWF6aSwgQS48L2F1dGhvcj48YXV0aG9yPkhhYXMsIEEuIEsuPC9hdXRo
b3I+PGF1dGhvcj5Kb25lcywgTS4gSC48L2F1dGhvcj48YXV0aG9yPkxldnksIEIuIEEuPC9hdXRo
b3I+PGF1dGhvcj5NYW5kbCwgTC4gQS48L2F1dGhvcj48YXV0aG9yPk1hcnRpbiwgUy4gRC48L2F1
dGhvcj48YXV0aG9yPk1hcngsIFIuIEcuPC9hdXRob3I+PGF1dGhvcj5NaW5pYWNpLCBBLjwvYXV0
aG9yPjxhdXRob3I+TWF0YXZhLCBNLiBKLjwvYXV0aG9yPjxhdXRob3I+UGFsbWlzYW5vLCBKLjwv
YXV0aG9yPjxhdXRob3I+UmVpbmtlLCBFLiBLLjwvYXV0aG9yPjxhdXRob3I+UmljaGFyZHNvbiwg
Qi4gRS48L2F1dGhvcj48YXV0aG9yPlJvbWUsIEIuIE4uPC9hdXRob3I+PGF1dGhvcj5TYWZyYW4t
Tm9ydG9uLCBDLiBFLjwvYXV0aG9yPjxhdXRob3I+U2tvbmllY2tpLCBELiBKLjwvYXV0aG9yPjxh
dXRob3I+U29sb21vbiwgRC4gSC48L2F1dGhvcj48YXV0aG9yPlNtaXRoLCBNLiBWLjwvYXV0aG9y
PjxhdXRob3I+U3BpbmRsZXIsIEsuIFAuPC9hdXRob3I+PGF1dGhvcj5TdHVhcnQsIE0uIEouPC9h
dXRob3I+PGF1dGhvcj5XcmlnaHQsIEouPC9hdXRob3I+PGF1dGhvcj5XcmlnaHQsIFIuIFcuPC9h
dXRob3I+PGF1dGhvcj5Mb3NpbmEsIEUuPC9hdXRob3I+PC9hdXRob3JzPjwvY29udHJpYnV0b3Jz
PjxhdXRoLWFkZHJlc3M+T3J0aG9wZWRpYyBhbmQgQXJ0aHJpdGlzIENlbnRlciBmb3IgT3V0Y29t
ZXMgUmVzZWFyY2gsIERlcGFydG1lbnQgb2YgT3J0aG9wZWRpYyBTdXJnZXJ5LCBCcmlnaGFtIGFu
ZCBXb21lbiZhcG9zO3MgSG9zcGl0YWwsIEJvc3RvbiwgTUEgMDIxMTUsIFVTQS4gam5rYXR6QHBh
cnRuZXJzLm9yZy48L2F1dGgtYWRkcmVzcz48dGl0bGVzPjx0aXRsZT5TdXJnZXJ5IHZlcnN1cyBw
aHlzaWNhbCB0aGVyYXB5IGZvciBhIG1lbmlzY2FsIHRlYXIgYW5kIG9zdGVvYXJ0aHJpdGlz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Njc1LTg0PC9wYWdlcz48dm9sdW1lPjM2ODwvdm9sdW1lPjxu
dW1iZXI+MTg8L251bWJlcj48ZWRpdGlvbj4yMDEzLzAzLzIwPC9lZGl0aW9uPjxrZXl3b3Jkcz48
a2V5d29yZD5GZW1hbGU8L2tleXdvcmQ+PGtleXdvcmQ+SHVtYW5zPC9rZXl3b3JkPjxrZXl3b3Jk
PkludGVudGlvbiB0byBUcmVhdCBBbmFseXNpczwva2V5d29yZD48a2V5d29yZD5LbmVlIEluanVy
aWVzL3N1cmdlcnkvdGhlcmFweTwva2V5d29yZD48a2V5d29yZD5NYWxlPC9rZXl3b3JkPjxrZXl3
b3JkPk1lbmlzY2ksIFRpYmlhbC8qaW5qdXJpZXMvc3VyZ2VyeTwva2V5d29yZD48a2V5d29yZD5N
aWRkbGUgQWdlZDwva2V5d29yZD48a2V5d29yZD5Pc3Rlb2FydGhyaXRpcywgS25lZS8qc3VyZ2Vy
eS8qdGhlcmFweTwva2V5d29yZD48a2V5d29yZD5QYWluIE1lYXN1cmVtZW50PC9rZXl3b3JkPjxr
ZXl3b3JkPipQaHlzaWNhbCBUaGVyYXB5IE1vZGFsaXRpZXMvYWR2ZXJzZSBlZmZlY3RzPC9rZXl3
b3JkPjxrZXl3b3JkPlBvc3RvcGVyYXRpdmUgQ29tcGxpY2F0aW9uczwva2V5d29yZD48a2V5d29y
ZD5SZWNvdmVyeSBvZiBGdW5jdGlvbjwva2V5d29yZD48a2V5d29yZD5TZXZlcml0eSBvZiBJbGxu
ZXNzIEluZGV4PC9rZXl3b3JkPjwva2V5d29yZHM+PGRhdGVzPjx5ZWFyPjIwMTM8L3llYXI+PHB1
Yi1kYXRlcz48ZGF0ZT5NYXkgMjwvZGF0ZT48L3B1Yi1kYXRlcz48L2RhdGVzPjxpc2JuPjAwMjgt
NDc5MzwvaXNibj48YWNjZXNzaW9uLW51bT4yMzUwNjUxODwvYWNjZXNzaW9uLW51bT48dXJscz48
L3VybHM+PGN1c3RvbTI+UG1jMzY5MDExOTwvY3VzdG9tMj48Y3VzdG9tNj5OaWhtczQ3NzMzMTwv
Y3VzdG9tNj48ZWxlY3Ryb25pYy1yZXNvdXJjZS1udW0+MTAuMTA1Ni9ORUpNb2ExMzAxNDA4PC9l
bGVjdHJvbmljLXJlc291cmNlLW51bT48cmVtb3RlLWRhdGFiYXNlLXByb3ZpZGVyPk5MTTwvcmVt
b3RlLWRhdGFiYXNlLXByb3ZpZGVyPjxsYW5ndWFnZT5lbmc8L2xhbmd1YWdlPjwvcmVjb3JkPjwv
Q2l0ZT48Q2l0ZT48QXV0aG9yPlNpaHZvbmVuPC9BdXRob3I+PFllYXI+MjAxMzwvWWVhcj48UmVj
TnVtPjExPC9SZWNOdW0+PHJlY29yZD48cmVjLW51bWJlcj4xMTwvcmVjLW51bWJlcj48Zm9yZWln
bi1rZXlzPjxrZXkgYXBwPSJFTiIgZGItaWQ9ImZwdHpmNWVweXJhMDlzZXdyMDl4ZTJlbTUwdHB4
YTlhMHRmZiIgdGltZXN0YW1wPSIxNDM1NTIxNzA4Ij4xMTwva2V5PjwvZm9yZWlnbi1rZXlzPjxy
ZWYtdHlwZSBuYW1lPSJKb3VybmFsIEFydGljbGUiPjE3PC9yZWYtdHlwZT48Y29udHJpYnV0b3Jz
PjxhdXRob3JzPjxhdXRob3I+U2lodm9uZW4sIFIuPC9hdXRob3I+PGF1dGhvcj5QYWF2b2xhLCBN
LjwvYXV0aG9yPjxhdXRob3I+TWFsbWl2YWFyYSwgQS48L2F1dGhvcj48YXV0aG9yPkl0YWxhLCBB
LjwvYXV0aG9yPjxhdXRob3I+Sm91a2FpbmVuLCBBLjwvYXV0aG9yPjxhdXRob3I+TnVybWksIEgu
PC9hdXRob3I+PGF1dGhvcj5LYWxza2UsIEouPC9hdXRob3I+PGF1dGhvcj5KYXJ2aW5lbiwgVC4g
TC48L2F1dGhvcj48YXV0aG9yPkZpbm5pc2ggRGVnZW5lcmF0aXZlIE1lbmlzY2FsIExlc2lvbiBT
dHVkeSwgR3JvdXA8L2F1dGhvcj48L2F1dGhvcnM+PC9jb250cmlidXRvcnM+PGF1dGgtYWRkcmVz
cz5Gcm9tIHRoZSBEZXBhcnRtZW50IG9mIE9ydGhvcGVkaWNzIGFuZCBUcmF1bWF0b2xvZ3ksIEhh
dGFucGFhIENpdHkgSG9zcGl0YWwsIFRhbXBlcmUgKFIuUy4pLCB0aGUgRGVwYXJ0bWVudCBvZiBP
cnRob3BlZGljcyBhbmQgVHJhdW1hdG9sb2d5LCBIZWxzaW5raSBVbml2ZXJzaXR5IENlbnRyYWwg
SG9zcGl0YWwgYW5kIFVuaXZlcnNpdHkgb2YgSGVsc2lua2kgKE0uUC4sIEouSy4sIFQuTC5OLkou
KSwgYW5kIHRoZSBOYXRpb25hbCBJbnN0aXR1dGUgZm9yIEhlYWx0aCBhbmQgV2VsZmFyZSwgQ2Vu
dGVyIGZvciBIZWFsdGggYW5kIFNvY2lhbCBFY29ub21pY3MgKEEuTS4pLCBIZWxzaW5raSwgdGhl
IERlcGFydG1lbnQgb2YgT3J0aG9wZWRpY3MgYW5kIFRyYXVtYXRvbG9neSwgVW5pdmVyc2l0eSBv
ZiBUdXJrdSwgVHVya3UgKEEuSS4pLCB0aGUgRGVwYXJ0bWVudCBvZiBPcnRob3BlZGljcywgVHJh
dW1hdG9sb2d5LCBhbmQgSGFuZCBTdXJnZXJ5LCBLdW9waW8gVW5pdmVyc2l0eSBIb3NwaXRhbCwg
S3VvcGlvIChBLkouKSwgYW5kIHRoZSBEZXBhcnRtZW50IG9mIE9ydGhvcGVkaWNzIGFuZCBUcmF1
bWF0b2xvZ3ksIENlbnRyYWwgRmlubGFuZCBDZW50cmFsIEhvc3BpdGFsLCBKeXZhc2t5bGEgKEgu
Ti4pIC0gYWxsIGluIEZpbmxhbmQuPC9hdXRoLWFkZHJlc3M+PHRpdGxlcz48dGl0bGU+QXJ0aHJv
c2NvcGljIHBhcnRpYWwgbWVuaXNjZWN0b215IHZlcnN1cyBzaGFtIHN1cmdlcnkgZm9yIGEgZGVn
ZW5lcmF0aXZlIG1lbmlzY2FsIHRlYXI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1MTUtMjQ8L3Bh
Z2VzPjx2b2x1bWU+MzY5PC92b2x1bWU+PG51bWJlcj4yNjwvbnVtYmVyPjxrZXl3b3Jkcz48a2V5
d29yZD5BZHVsdDwva2V5d29yZD48a2V5d29yZD5BZ2VkPC9rZXl3b3JkPjxrZXl3b3JkPipBcnRo
cm9zY29weS9tZXRob2RzPC9rZXl3b3JkPjxrZXl3b3JkPkRvdWJsZS1CbGluZCBNZXRob2Q8L2tl
eXdvcmQ+PGtleXdvcmQ+KkV4ZXJjaXNlIFRoZXJhcHk8L2tleXdvcmQ+PGtleXdvcmQ+RmVtYWxl
PC9rZXl3b3JkPjxrZXl3b3JkPkh1bWFuczwva2V5d29yZD48a2V5d29yZD5JbnRlbnRpb24gdG8g
VHJlYXQgQW5hbHlzaXM8L2tleXdvcmQ+PGtleXdvcmQ+S25lZSBJbmp1cmllcy9yZWhhYmlsaXRh
dGlvbi8qc3VyZ2VyeTwva2V5d29yZD48a2V5d29yZD5NYWxlPC9rZXl3b3JkPjxrZXl3b3JkPk1l
bmlzY2ksIFRpYmlhbC8qaW5qdXJpZXMvKnN1cmdlcnk8L2tleXdvcmQ+PGtleXdvcmQ+TWlkZGxl
IEFnZWQ8L2tleXdvcmQ+PGtleXdvcmQ+UGFpbjwva2V5d29yZD48a2V5d29yZD5QYWluIE1lYXN1
cmVtZW50PC9rZXl3b3JkPjxrZXl3b3JkPlBsYWNlYm9zPC9rZXl3b3JkPjxrZXl3b3JkPlBvc3Rv
cGVyYXRpdmUgQ2FyZTwva2V5d29yZD48a2V5d29yZD5UcmVhdG1lbnQgT3V0Y29tZTwva2V5d29y
ZD48L2tleXdvcmRzPjxkYXRlcz48eWVhcj4yMDEzPC95ZWFyPjxwdWItZGF0ZXM+PGRhdGU+RGVj
IDI2PC9kYXRlPjwvcHViLWRhdGVzPjwvZGF0ZXM+PGlzYm4+MTUzMy00NDA2IChFbGVjdHJvbmlj
KSYjeEQ7MDAyOC00NzkzIChMaW5raW5nKTwvaXNibj48YWNjZXNzaW9uLW51bT4yNDM2OTA3Njwv
YWNjZXNzaW9uLW51bT48dXJscz48cmVsYXRlZC11cmxzPjx1cmw+aHR0cDovL3d3dy5uY2JpLm5s
bS5uaWguZ292L3B1Ym1lZC8yNDM2OTA3NjwvdXJsPjwvcmVsYXRlZC11cmxzPjwvdXJscz48ZWxl
Y3Ryb25pYy1yZXNvdXJjZS1udW0+MTAuMTA1Ni9ORUpNb2ExMzA1MTg5PC9lbGVjdHJvbmljLXJl
c291cmNlLW51bT48L3JlY29yZD48L0NpdGU+PENpdGU+PEF1dGhvcj5ZaW08L0F1dGhvcj48WWVh
cj4yMDEzPC9ZZWFyPjxSZWNOdW0+MjM1MjwvUmVjTnVtPjxyZWNvcmQ+PHJlYy1udW1iZXI+MjM1
MjwvcmVjLW51bWJlcj48Zm9yZWlnbi1rZXlzPjxrZXkgYXBwPSJFTiIgZGItaWQ9ImZycmU5MmR6
NGFmZHB2ZXZ0cnp2ZHByNnBlZjJhMGR2NWFlciI+MjM1Mjwva2V5PjwvZm9yZWlnbi1rZXlzPjxy
ZWYtdHlwZSBuYW1lPSJKb3VybmFsIEFydGljbGUiPjE3PC9yZWYtdHlwZT48Y29udHJpYnV0b3Jz
PjxhdXRob3JzPjxhdXRob3I+WWltLCBKLiBILjwvYXV0aG9yPjxhdXRob3I+U2VvbiwgSi4gSy48
L2F1dGhvcj48YXV0aG9yPlNvbmcsIEUuIEsuPC9hdXRob3I+PGF1dGhvcj5DaG9pLCBKLiBJLjwv
YXV0aG9yPjxhdXRob3I+S2ltLCBNLiBDLjwvYXV0aG9yPjxhdXRob3I+TGVlLCBLLiBCLjwvYXV0
aG9yPjxhdXRob3I+U2VvLCBILiBZLjwvYXV0aG9yPjwvYXV0aG9ycz48L2NvbnRyaWJ1dG9ycz48
YXV0aC1hZGRyZXNzPkRlcGFydG1lbnQgb2YgT3J0aG9wZWRpYyBTdXJnZXJ5LCBHd2FuZ2p1IEh5
dW5kYWUgSG9zcGl0YWwsIEd3YW5nanUsIEtvcmVhLjwvYXV0aC1hZGRyZXNzPjx0aXRsZXM+PHRp
dGxlPkEgY29tcGFyYXRpdmUgc3R1ZHkgb2YgbWVuaXNjZWN0b215IGFuZCBub25vcGVyYXRpdmUg
dHJlYXRtZW50IGZvciBkZWdlbmVyYXRpdmUgaG9yaXpvbnRhbCB0ZWFycyBvZiB0aGUgbWVkaWFs
IG1lbmlzY3VzPC90aXRsZT48c2Vjb25kYXJ5LXRpdGxlPkFtIEogU3BvcnRzIE1lZDwvc2Vjb25k
YXJ5LXRpdGxlPjwvdGl0bGVzPjxwZXJpb2RpY2FsPjxmdWxsLXRpdGxlPkFtIEogU3BvcnRzIE1l
ZDwvZnVsbC10aXRsZT48L3BlcmlvZGljYWw+PHBhZ2VzPjE1NjUtNzA8L3BhZ2VzPjx2b2x1bWU+
NDE8L3ZvbHVtZT48bnVtYmVyPjc8L251bWJlcj48ZWRpdGlvbj4yMDEzLzA1LzI1PC9lZGl0aW9u
PjxrZXl3b3Jkcz48a2V5d29yZD5BZHVsdDwva2V5d29yZD48a2V5d29yZD5BcnRocm9zY29weTwv
a2V5d29yZD48a2V5d29yZD5FeGVyY2lzZSBUaGVyYXB5PC9rZXl3b3JkPjxrZXl3b3JkPkZlbWFs
ZTwva2V5d29yZD48a2V5d29yZD5IdW1hbnM8L2tleXdvcmQ+PGtleXdvcmQ+S25lZSBJbmp1cmll
cy8gdGhlcmFweTwva2V5d29yZD48a2V5d29yZD5NYWxlPC9rZXl3b3JkPjxrZXl3b3JkPk1lbmlz
Y2ksIFRpYmlhbC8gaW5qdXJpZXM8L2tleXdvcmQ+PGtleXdvcmQ+TWlkZGxlIEFnZWQ8L2tleXdv
cmQ+PGtleXdvcmQ+UGF0aWVudCBTYXRpc2ZhY3Rpb248L2tleXdvcmQ+PC9rZXl3b3Jkcz48ZGF0
ZXM+PHllYXI+MjAxMzwveWVhcj48cHViLWRhdGVzPjxkYXRlPkp1bDwvZGF0ZT48L3B1Yi1kYXRl
cz48L2RhdGVzPjxpc2JuPjE1NTItMzM2NSAoRWxlY3Ryb25pYykmI3hEOzAzNjMtNTQ2NSAoTGlu
a2luZyk8L2lzYm4+PGFjY2Vzc2lvbi1udW0+MjM3MDM5MTU8L2FjY2Vzc2lvbi1udW0+PHVybHM+
PC91cmxzPjxlbGVjdHJvbmljLXJlc291cmNlLW51bT4xMC4xMTc3LzAzNjM1NDY1MTM0ODg1MTg8
L2VsZWN0cm9uaWMtcmVzb3VyY2UtbnVtPjxyZW1vdGUtZGF0YWJhc2UtcHJvdmlkZXI+TkxNPC9y
ZW1vdGUtZGF0YWJhc2UtcHJvdmlkZXI+PGxhbmd1YWdlPmVuZzwvbGFuZ3VhZ2U+PC9yZWNvcmQ+
PC9DaXRlPjwvRW5kTm90ZT4A
</w:fldData>
        </w:fldChar>
      </w:r>
      <w:r w:rsidR="00961554" w:rsidRPr="009926FC">
        <w:rPr>
          <w:rFonts w:ascii="Book Antiqua" w:hAnsi="Book Antiqua"/>
        </w:rPr>
        <w:instrText xml:space="preserve"> ADDIN EN.CITE.DATA </w:instrText>
      </w:r>
      <w:r w:rsidR="00961554" w:rsidRPr="009926FC">
        <w:rPr>
          <w:rFonts w:ascii="Book Antiqua" w:hAnsi="Book Antiqua"/>
        </w:rPr>
      </w:r>
      <w:r w:rsidR="00961554" w:rsidRPr="009926FC">
        <w:rPr>
          <w:rFonts w:ascii="Book Antiqua" w:hAnsi="Book Antiqua"/>
        </w:rPr>
        <w:fldChar w:fldCharType="end"/>
      </w:r>
      <w:r w:rsidR="00961554" w:rsidRPr="009926FC">
        <w:rPr>
          <w:rFonts w:ascii="Book Antiqua" w:hAnsi="Book Antiqua"/>
        </w:rPr>
      </w:r>
      <w:r w:rsidR="00961554" w:rsidRPr="009926FC">
        <w:rPr>
          <w:rFonts w:ascii="Book Antiqua" w:hAnsi="Book Antiqua"/>
        </w:rPr>
        <w:fldChar w:fldCharType="separate"/>
      </w:r>
      <w:r w:rsidR="00961554">
        <w:rPr>
          <w:rFonts w:ascii="Book Antiqua" w:hAnsi="Book Antiqua"/>
          <w:noProof/>
          <w:vertAlign w:val="superscript"/>
        </w:rPr>
        <w:t>[6-10,</w:t>
      </w:r>
      <w:r w:rsidR="00961554" w:rsidRPr="009926FC">
        <w:rPr>
          <w:rFonts w:ascii="Book Antiqua" w:hAnsi="Book Antiqua"/>
          <w:noProof/>
          <w:vertAlign w:val="superscript"/>
        </w:rPr>
        <w:t>18]</w:t>
      </w:r>
      <w:r w:rsidR="00961554" w:rsidRPr="009926FC">
        <w:rPr>
          <w:rFonts w:ascii="Book Antiqua" w:hAnsi="Book Antiqua"/>
        </w:rPr>
        <w:fldChar w:fldCharType="end"/>
      </w:r>
      <w:r w:rsidR="00010439" w:rsidRPr="009926FC">
        <w:rPr>
          <w:rFonts w:ascii="Book Antiqua" w:hAnsi="Book Antiqua"/>
        </w:rPr>
        <w:t>.</w:t>
      </w:r>
      <w:r w:rsidR="00961554">
        <w:rPr>
          <w:rFonts w:ascii="Book Antiqua" w:hAnsi="Book Antiqua"/>
        </w:rPr>
        <w:t xml:space="preserve"> </w:t>
      </w:r>
      <w:r w:rsidRPr="009926FC">
        <w:rPr>
          <w:rFonts w:ascii="Book Antiqua" w:hAnsi="Book Antiqua"/>
        </w:rPr>
        <w:t>One study was excluded because it had not re</w:t>
      </w:r>
      <w:r w:rsidR="00961554">
        <w:rPr>
          <w:rFonts w:ascii="Book Antiqua" w:hAnsi="Book Antiqua"/>
        </w:rPr>
        <w:t xml:space="preserve">ported results </w:t>
      </w:r>
      <w:proofErr w:type="gramStart"/>
      <w:r w:rsidR="00961554">
        <w:rPr>
          <w:rFonts w:ascii="Book Antiqua" w:hAnsi="Book Antiqua"/>
        </w:rPr>
        <w:t xml:space="preserve">beyond 3 </w:t>
      </w:r>
      <w:proofErr w:type="spellStart"/>
      <w:r w:rsidR="00961554">
        <w:rPr>
          <w:rFonts w:ascii="Book Antiqua" w:hAnsi="Book Antiqua"/>
        </w:rPr>
        <w:t>mo</w:t>
      </w:r>
      <w:proofErr w:type="spellEnd"/>
      <w:proofErr w:type="gramEnd"/>
      <w:r w:rsidR="00961554" w:rsidRPr="009926FC">
        <w:rPr>
          <w:rFonts w:ascii="Book Antiqua" w:hAnsi="Book Antiqua"/>
        </w:rPr>
        <w:fldChar w:fldCharType="begin">
          <w:fldData xml:space="preserve">PEVuZE5vdGU+PENpdGU+PEF1dGhvcj5TdGVuc3J1ZDwvQXV0aG9yPjxZZWFyPjIwMTU8L1llYXI+
PFJlY051bT4yMDwvUmVjTnVtPjxEaXNwbGF5VGV4dD48c3R5bGUgZmFjZT0ic3VwZXJzY3JpcHQi
PlsxOV08L3N0eWxlPjwvRGlzcGxheVRleHQ+PHJlY29yZD48cmVjLW51bWJlcj4yMDwvcmVjLW51
bWJlcj48Zm9yZWlnbi1rZXlzPjxrZXkgYXBwPSJFTiIgZGItaWQ9ImZwdHpmNWVweXJhMDlzZXdy
MDl4ZTJlbTUwdHB4YTlhMHRmZiIgdGltZXN0YW1wPSIxNDM1NTIzMjUwIj4yMDwva2V5PjwvZm9y
ZWlnbi1rZXlzPjxyZWYtdHlwZSBuYW1lPSJKb3VybmFsIEFydGljbGUiPjE3PC9yZWYtdHlwZT48
Y29udHJpYnV0b3JzPjxhdXRob3JzPjxhdXRob3I+U3RlbnNydWQsIFMuPC9hdXRob3I+PGF1dGhv
cj5SaXNiZXJnLCBNLiBBLjwvYXV0aG9yPjxhdXRob3I+Um9vcywgRS4gTS48L2F1dGhvcj48L2F1
dGhvcnM+PC9jb250cmlidXRvcnM+PGF1dGgtYWRkcmVzcz5Gcm9tIHRoZSBSZXNlYXJjaCBVbml0
IGZvciBNdXNjdWxvc2tlbGV0YWwgRnVuY3Rpb24gYW5kIFBoeXNpb3RoZXJhcHksIEluc3RpdHV0
ZSBvZiBTcG9ydHMgU2NpZW5jZSBhbmQgQ2xpbmljYWwgQmlvbWVjaGFuaWNzLCBVbml2ZXJzaXR5
IG9mIFNvdXRoZXJuIERlbm1hcmssIERlbm1hcmsgKFNTLCBFTVIpOyBhbmQgTm9yd2VnaWFuIFJl
c2VhcmNoIENlbnRlciBmb3IgQWN0aXZlIFJlaGFiaWxpdGF0aW9uLCBEZXBhcnRtZW50IG9mIE9y
dGhvcGVkaWMgU3VyZ2VyeSwgT3NsbyBVbml2ZXJzaXR5IEhvc3BpdGFsLCBhbmQgTm9yd2VnaWFu
IFNjaG9vbCBvZiBTcG9ydCBTY2llbmNlcywgT3NsbywgTm9yd2F5IChNQVIpLjwvYXV0aC1hZGRy
ZXNzPjx0aXRsZXM+PHRpdGxlPkVmZmVjdCBvZiBFeGVyY2lzZSBUaGVyYXB5IENvbXBhcmVkIHdp
dGggQXJ0aHJvc2NvcGljIFN1cmdlcnkgb24gS25lZSBNdXNjbGUgU3RyZW5ndGggYW5kIEZ1bmN0
aW9uYWwgUGVyZm9ybWFuY2UgaW4gTWlkZGxlLUFnZWQgUGF0aWVudHMgd2l0aCBEZWdlbmVyYXRp
dmUgTWVuaXNjdXMgVGVhcnM6IEEgMy1NbyBGb2xsb3ctdXAgb2YgYSBSYW5kb21pemVkIENvbnRy
b2xsZWQgVHJpYWw8L3RpdGxlPjxzZWNvbmRhcnktdGl0bGU+QW0gSiBQaHlzIE1lZCBSZWhhYmls
PC9zZWNvbmRhcnktdGl0bGU+PGFsdC10aXRsZT5BbWVyaWNhbiBqb3VybmFsIG9mIHBoeXNpY2Fs
IG1lZGljaW5lICZhbXA7IHJlaGFiaWxpdGF0aW9uIC8gQXNzb2NpYXRpb24gb2YgQWNhZGVtaWMg
UGh5c2lhdHJpc3RzPC9hbHQtdGl0bGU+PC90aXRsZXM+PHBlcmlvZGljYWw+PGZ1bGwtdGl0bGU+
QW0gSiBQaHlzIE1lZCBSZWhhYmlsPC9mdWxsLXRpdGxlPjxhYmJyLTE+QW1lcmljYW4gam91cm5h
bCBvZiBwaHlzaWNhbCBtZWRpY2luZSAmYW1wOyByZWhhYmlsaXRhdGlvbiAvIEFzc29jaWF0aW9u
IG9mIEFjYWRlbWljIFBoeXNpYXRyaXN0czwvYWJici0xPjwvcGVyaW9kaWNhbD48YWx0LXBlcmlv
ZGljYWw+PGZ1bGwtdGl0bGU+QW0gSiBQaHlzIE1lZCBSZWhhYmlsPC9mdWxsLXRpdGxlPjxhYmJy
LTE+QW1lcmljYW4gam91cm5hbCBvZiBwaHlzaWNhbCBtZWRpY2luZSAmYW1wOyByZWhhYmlsaXRh
dGlvbiAvIEFzc29jaWF0aW9uIG9mIEFjYWRlbWljIFBoeXNpYXRyaXN0czwvYWJici0xPjwvYWx0
LXBlcmlvZGljYWw+PHBhZ2VzPjQ2MC03MzwvcGFnZXM+PHZvbHVtZT45NDwvdm9sdW1lPjxudW1i
ZXI+NjwvbnVtYmVyPjxkYXRlcz48eWVhcj4yMDE1PC95ZWFyPjxwdWItZGF0ZXM+PGRhdGU+SnVu
PC9kYXRlPjwvcHViLWRhdGVzPjwvZGF0ZXM+PGlzYm4+MTUzNy03Mzg1IChFbGVjdHJvbmljKSYj
eEQ7MDg5NC05MTE1IChMaW5raW5nKTwvaXNibj48YWNjZXNzaW9uLW51bT4yNTI5OTUyMDwvYWNj
ZXNzaW9uLW51bT48dXJscz48cmVsYXRlZC11cmxzPjx1cmw+aHR0cDovL3d3dy5uY2JpLm5sbS5u
aWguZ292L3B1Ym1lZC8yNTI5OTUyMDwvdXJsPjwvcmVsYXRlZC11cmxzPjwvdXJscz48ZWxlY3Ry
b25pYy1yZXNvdXJjZS1udW0+MTAuMTA5Ny9QSE0uMDAwMDAwMDAwMDAwMDIwOTwvZWxlY3Ryb25p
Yy1yZXNvdXJjZS1udW0+PC9yZWNvcmQ+PC9DaXRlPjwvRW5kTm90ZT4A
</w:fldData>
        </w:fldChar>
      </w:r>
      <w:r w:rsidR="00961554" w:rsidRPr="009926FC">
        <w:rPr>
          <w:rFonts w:ascii="Book Antiqua" w:hAnsi="Book Antiqua"/>
        </w:rPr>
        <w:instrText xml:space="preserve"> ADDIN EN.CITE </w:instrText>
      </w:r>
      <w:r w:rsidR="00961554" w:rsidRPr="009926FC">
        <w:rPr>
          <w:rFonts w:ascii="Book Antiqua" w:hAnsi="Book Antiqua"/>
        </w:rPr>
        <w:fldChar w:fldCharType="begin">
          <w:fldData xml:space="preserve">PEVuZE5vdGU+PENpdGU+PEF1dGhvcj5TdGVuc3J1ZDwvQXV0aG9yPjxZZWFyPjIwMTU8L1llYXI+
PFJlY051bT4yMDwvUmVjTnVtPjxEaXNwbGF5VGV4dD48c3R5bGUgZmFjZT0ic3VwZXJzY3JpcHQi
PlsxOV08L3N0eWxlPjwvRGlzcGxheVRleHQ+PHJlY29yZD48cmVjLW51bWJlcj4yMDwvcmVjLW51
bWJlcj48Zm9yZWlnbi1rZXlzPjxrZXkgYXBwPSJFTiIgZGItaWQ9ImZwdHpmNWVweXJhMDlzZXdy
MDl4ZTJlbTUwdHB4YTlhMHRmZiIgdGltZXN0YW1wPSIxNDM1NTIzMjUwIj4yMDwva2V5PjwvZm9y
ZWlnbi1rZXlzPjxyZWYtdHlwZSBuYW1lPSJKb3VybmFsIEFydGljbGUiPjE3PC9yZWYtdHlwZT48
Y29udHJpYnV0b3JzPjxhdXRob3JzPjxhdXRob3I+U3RlbnNydWQsIFMuPC9hdXRob3I+PGF1dGhv
cj5SaXNiZXJnLCBNLiBBLjwvYXV0aG9yPjxhdXRob3I+Um9vcywgRS4gTS48L2F1dGhvcj48L2F1
dGhvcnM+PC9jb250cmlidXRvcnM+PGF1dGgtYWRkcmVzcz5Gcm9tIHRoZSBSZXNlYXJjaCBVbml0
IGZvciBNdXNjdWxvc2tlbGV0YWwgRnVuY3Rpb24gYW5kIFBoeXNpb3RoZXJhcHksIEluc3RpdHV0
ZSBvZiBTcG9ydHMgU2NpZW5jZSBhbmQgQ2xpbmljYWwgQmlvbWVjaGFuaWNzLCBVbml2ZXJzaXR5
IG9mIFNvdXRoZXJuIERlbm1hcmssIERlbm1hcmsgKFNTLCBFTVIpOyBhbmQgTm9yd2VnaWFuIFJl
c2VhcmNoIENlbnRlciBmb3IgQWN0aXZlIFJlaGFiaWxpdGF0aW9uLCBEZXBhcnRtZW50IG9mIE9y
dGhvcGVkaWMgU3VyZ2VyeSwgT3NsbyBVbml2ZXJzaXR5IEhvc3BpdGFsLCBhbmQgTm9yd2VnaWFu
IFNjaG9vbCBvZiBTcG9ydCBTY2llbmNlcywgT3NsbywgTm9yd2F5IChNQVIpLjwvYXV0aC1hZGRy
ZXNzPjx0aXRsZXM+PHRpdGxlPkVmZmVjdCBvZiBFeGVyY2lzZSBUaGVyYXB5IENvbXBhcmVkIHdp
dGggQXJ0aHJvc2NvcGljIFN1cmdlcnkgb24gS25lZSBNdXNjbGUgU3RyZW5ndGggYW5kIEZ1bmN0
aW9uYWwgUGVyZm9ybWFuY2UgaW4gTWlkZGxlLUFnZWQgUGF0aWVudHMgd2l0aCBEZWdlbmVyYXRp
dmUgTWVuaXNjdXMgVGVhcnM6IEEgMy1NbyBGb2xsb3ctdXAgb2YgYSBSYW5kb21pemVkIENvbnRy
b2xsZWQgVHJpYWw8L3RpdGxlPjxzZWNvbmRhcnktdGl0bGU+QW0gSiBQaHlzIE1lZCBSZWhhYmls
PC9zZWNvbmRhcnktdGl0bGU+PGFsdC10aXRsZT5BbWVyaWNhbiBqb3VybmFsIG9mIHBoeXNpY2Fs
IG1lZGljaW5lICZhbXA7IHJlaGFiaWxpdGF0aW9uIC8gQXNzb2NpYXRpb24gb2YgQWNhZGVtaWMg
UGh5c2lhdHJpc3RzPC9hbHQtdGl0bGU+PC90aXRsZXM+PHBlcmlvZGljYWw+PGZ1bGwtdGl0bGU+
QW0gSiBQaHlzIE1lZCBSZWhhYmlsPC9mdWxsLXRpdGxlPjxhYmJyLTE+QW1lcmljYW4gam91cm5h
bCBvZiBwaHlzaWNhbCBtZWRpY2luZSAmYW1wOyByZWhhYmlsaXRhdGlvbiAvIEFzc29jaWF0aW9u
IG9mIEFjYWRlbWljIFBoeXNpYXRyaXN0czwvYWJici0xPjwvcGVyaW9kaWNhbD48YWx0LXBlcmlv
ZGljYWw+PGZ1bGwtdGl0bGU+QW0gSiBQaHlzIE1lZCBSZWhhYmlsPC9mdWxsLXRpdGxlPjxhYmJy
LTE+QW1lcmljYW4gam91cm5hbCBvZiBwaHlzaWNhbCBtZWRpY2luZSAmYW1wOyByZWhhYmlsaXRh
dGlvbiAvIEFzc29jaWF0aW9uIG9mIEFjYWRlbWljIFBoeXNpYXRyaXN0czwvYWJici0xPjwvYWx0
LXBlcmlvZGljYWw+PHBhZ2VzPjQ2MC03MzwvcGFnZXM+PHZvbHVtZT45NDwvdm9sdW1lPjxudW1i
ZXI+NjwvbnVtYmVyPjxkYXRlcz48eWVhcj4yMDE1PC95ZWFyPjxwdWItZGF0ZXM+PGRhdGU+SnVu
PC9kYXRlPjwvcHViLWRhdGVzPjwvZGF0ZXM+PGlzYm4+MTUzNy03Mzg1IChFbGVjdHJvbmljKSYj
eEQ7MDg5NC05MTE1IChMaW5raW5nKTwvaXNibj48YWNjZXNzaW9uLW51bT4yNTI5OTUyMDwvYWNj
ZXNzaW9uLW51bT48dXJscz48cmVsYXRlZC11cmxzPjx1cmw+aHR0cDovL3d3dy5uY2JpLm5sbS5u
aWguZ292L3B1Ym1lZC8yNTI5OTUyMDwvdXJsPjwvcmVsYXRlZC11cmxzPjwvdXJscz48ZWxlY3Ry
b25pYy1yZXNvdXJjZS1udW0+MTAuMTA5Ny9QSE0uMDAwMDAwMDAwMDAwMDIwOTwvZWxlY3Ryb25p
Yy1yZXNvdXJjZS1udW0+PC9yZWNvcmQ+PC9DaXRlPjwvRW5kTm90ZT4A
</w:fldData>
        </w:fldChar>
      </w:r>
      <w:r w:rsidR="00961554" w:rsidRPr="009926FC">
        <w:rPr>
          <w:rFonts w:ascii="Book Antiqua" w:hAnsi="Book Antiqua"/>
        </w:rPr>
        <w:instrText xml:space="preserve"> ADDIN EN.CITE.DATA </w:instrText>
      </w:r>
      <w:r w:rsidR="00961554" w:rsidRPr="009926FC">
        <w:rPr>
          <w:rFonts w:ascii="Book Antiqua" w:hAnsi="Book Antiqua"/>
        </w:rPr>
      </w:r>
      <w:r w:rsidR="00961554" w:rsidRPr="009926FC">
        <w:rPr>
          <w:rFonts w:ascii="Book Antiqua" w:hAnsi="Book Antiqua"/>
        </w:rPr>
        <w:fldChar w:fldCharType="end"/>
      </w:r>
      <w:r w:rsidR="00961554" w:rsidRPr="009926FC">
        <w:rPr>
          <w:rFonts w:ascii="Book Antiqua" w:hAnsi="Book Antiqua"/>
        </w:rPr>
      </w:r>
      <w:r w:rsidR="00961554" w:rsidRPr="009926FC">
        <w:rPr>
          <w:rFonts w:ascii="Book Antiqua" w:hAnsi="Book Antiqua"/>
        </w:rPr>
        <w:fldChar w:fldCharType="separate"/>
      </w:r>
      <w:r w:rsidR="00961554" w:rsidRPr="009926FC">
        <w:rPr>
          <w:rFonts w:ascii="Book Antiqua" w:hAnsi="Book Antiqua"/>
          <w:noProof/>
          <w:vertAlign w:val="superscript"/>
        </w:rPr>
        <w:t>[19]</w:t>
      </w:r>
      <w:r w:rsidR="00961554" w:rsidRPr="009926FC">
        <w:rPr>
          <w:rFonts w:ascii="Book Antiqua" w:hAnsi="Book Antiqua"/>
        </w:rPr>
        <w:fldChar w:fldCharType="end"/>
      </w:r>
      <w:r w:rsidRPr="009926FC">
        <w:rPr>
          <w:rFonts w:ascii="Book Antiqua" w:hAnsi="Book Antiqua"/>
        </w:rPr>
        <w:t>.</w:t>
      </w:r>
      <w:r w:rsidR="00961554">
        <w:rPr>
          <w:rFonts w:ascii="Book Antiqua" w:hAnsi="Book Antiqua"/>
        </w:rPr>
        <w:t xml:space="preserve"> </w:t>
      </w:r>
      <w:r w:rsidRPr="009926FC">
        <w:rPr>
          <w:rFonts w:ascii="Book Antiqua" w:hAnsi="Book Antiqua"/>
        </w:rPr>
        <w:t xml:space="preserve">Another study was excluded because it dealt with arthroscopic surgery for </w:t>
      </w:r>
      <w:r w:rsidR="00987ED4" w:rsidRPr="009926FC">
        <w:rPr>
          <w:rFonts w:ascii="Book Antiqua" w:hAnsi="Book Antiqua"/>
        </w:rPr>
        <w:t>OAK rather than meniscal tears</w:t>
      </w:r>
      <w:r w:rsidR="00961554" w:rsidRPr="009926FC">
        <w:rPr>
          <w:rFonts w:ascii="Book Antiqua" w:hAnsi="Book Antiqua"/>
        </w:rPr>
        <w:fldChar w:fldCharType="begin">
          <w:fldData xml:space="preserve">PEVuZE5vdGU+PENpdGU+PEF1dGhvcj5LaXJrbGV5PC9BdXRob3I+PFllYXI+MjAwODwvWWVhcj48
UmVjTnVtPjUxNjwvUmVjTnVtPjxEaXNwbGF5VGV4dD48c3R5bGUgZmFjZT0ic3VwZXJzY3JpcHQi
PlsyMF08L3N0eWxlPjwvRGlzcGxheVRleHQ+PHJlY29yZD48cmVjLW51bWJlcj41MTY8L3JlYy1u
dW1iZXI+PGZvcmVpZ24ta2V5cz48a2V5IGFwcD0iRU4iIGRiLWlkPSJmcnJlOTJkejRhZmRwdmV2
dHJ6dmRwcjZwZWYyYTBkdjVhZXIiPjUxNjwva2V5PjwvZm9yZWlnbi1rZXlzPjxyZWYtdHlwZSBu
YW1lPSJKb3VybmFsIEFydGljbGUiPjE3PC9yZWYtdHlwZT48Y29udHJpYnV0b3JzPjxhdXRob3Jz
PjxhdXRob3I+S2lya2xleSwgQS48L2F1dGhvcj48YXV0aG9yPkJpcm1pbmdoYW0sIFQuIEIuPC9h
dXRob3I+PGF1dGhvcj5MaXRjaGZpZWxkLCBSLiBCLjwvYXV0aG9yPjxhdXRob3I+R2lmZmluLCBK
LiBSLjwvYXV0aG9yPjxhdXRob3I+V2lsbGl0cywgSy4gUi48L2F1dGhvcj48YXV0aG9yPldvbmcs
IEMuIEouPC9hdXRob3I+PGF1dGhvcj5GZWFnYW4sIEIuIEcuPC9hdXRob3I+PGF1dGhvcj5Eb25u
ZXIsIEEuPC9hdXRob3I+PGF1dGhvcj5HcmlmZmluLCBTLiBILjwvYXV0aG9yPjxhdXRob3I+RCZh
cG9zO0FzY2FuaW8sIEwuIE0uPC9hdXRob3I+PGF1dGhvcj5Qb3BlLCBKLiBFLjwvYXV0aG9yPjxh
dXRob3I+Rm93bGVyLCBQLiBKLjwvYXV0aG9yPjwvYXV0aG9ycz48L2NvbnRyaWJ1dG9ycz48YXV0
aC1hZGRyZXNzPkZvd2xlciBLZW5uZWR5IFNwb3J0IE1lZGljaW5lIENsaW5pYywgVW5pdmVyc2l0
eSBvZiBXZXN0ZXJuIE9udGFyaW8sIExvbmRvbiwgT04sIENhbmFkYS48L2F1dGgtYWRkcmVzcz48
dGl0bGVzPjx0aXRsZT5BIHJhbmRvbWl6ZWQgdHJpYWwgb2YgYXJ0aHJvc2NvcGljIHN1cmdlcnkg
Zm9yIG9zdGVvYXJ0aHJpdGlzIG9mIHRoZSBrbmVlPC90aXRsZT48c2Vjb25kYXJ5LXRpdGxlPk4g
RW5nbCBKIE1lZDwvc2Vjb25kYXJ5LXRpdGxlPjxhbHQtdGl0bGU+VGhlIE5ldyBFbmdsYW5kIGpv
dXJuYWwgb2YgbWVkaWNpbmU8L2FsdC10aXRsZT48L3RpdGxlcz48cGVyaW9kaWNhbD48ZnVsbC10
aXRsZT5OIEVuZ2wgSiBNZWQ8L2Z1bGwtdGl0bGU+PC9wZXJpb2RpY2FsPjxwYWdlcz4xMDk3LTEw
NzwvcGFnZXM+PHZvbHVtZT4zNTk8L3ZvbHVtZT48bnVtYmVyPjExPC9udW1iZXI+PGtleXdvcmRz
PjxrZXl3b3JkPkFjZXRhbWlub3BoZW4vdGhlcmFwZXV0aWMgdXNlPC9rZXl3b3JkPjxrZXl3b3Jk
PkFuYWxnZXNpY3MsIE5vbi1OYXJjb3RpYy8qdGhlcmFwZXV0aWMgdXNlPC9rZXl3b3JkPjxrZXl3
b3JkPkFudGktSW5mbGFtbWF0b3J5IEFnZW50cywgTm9uLVN0ZXJvaWRhbC90aGVyYXBldXRpYyB1
c2U8L2tleXdvcmQ+PGtleXdvcmQ+KkFydGhyb3Njb3B5PC9rZXl3b3JkPjxrZXl3b3JkPkNob25k
cm9pdGluIFN1bGZhdGVzL3RoZXJhcGV1dGljIHVzZTwva2V5d29yZD48a2V5d29yZD5Db21iaW5l
ZCBNb2RhbGl0eSBUaGVyYXB5PC9rZXl3b3JkPjxrZXl3b3JkPkRydWcgVGhlcmFweSwgQ29tYmlu
YXRpb248L2tleXdvcmQ+PGtleXdvcmQ+RmVtYWxlPC9rZXl3b3JkPjxrZXl3b3JkPkdsdWNvc2Ft
aW5lL3RoZXJhcGV1dGljIHVzZTwva2V5d29yZD48a2V5d29yZD5IdW1hbnM8L2tleXdvcmQ+PGtl
eXdvcmQ+SHlhbHVyb25pYyBBY2lkL2FkbWluaXN0cmF0aW9uICZhbXA7IGRvc2FnZTwva2V5d29y
ZD48a2V5d29yZD5JbmplY3Rpb25zLCBJbnRyYS1BcnRpY3VsYXI8L2tleXdvcmQ+PGtleXdvcmQ+
TWFsZTwva2V5d29yZD48a2V5d29yZD5NaWRkbGUgQWdlZDwva2V5d29yZD48a2V5d29yZD5Pc3Rl
b2FydGhyaXRpcywgS25lZS9kcnVnIHRoZXJhcHkvKnN1cmdlcnkvdGhlcmFweTwva2V5d29yZD48
a2V5d29yZD4qUGh5c2ljYWwgVGhlcmFweSBNb2RhbGl0aWVzPC9rZXl3b3JkPjxrZXl3b3JkPlNl
dmVyaXR5IG9mIElsbG5lc3MgSW5kZXg8L2tleXdvcmQ+PGtleXdvcmQ+VGhlcmFwZXV0aWMgSXJy
aWdhdGlvbjwva2V5d29yZD48a2V5d29yZD5UcmVhdG1lbnQgT3V0Y29tZTwva2V5d29yZD48L2tl
eXdvcmRzPjxkYXRlcz48eWVhcj4yMDA4PC95ZWFyPjxwdWItZGF0ZXM+PGRhdGU+U2VwIDExPC9k
YXRlPjwvcHViLWRhdGVzPjwvZGF0ZXM+PGlzYm4+MTUzMy00NDA2IChFbGVjdHJvbmljKSYjeEQ7
MDAyOC00NzkzIChMaW5raW5nKTwvaXNibj48YWNjZXNzaW9uLW51bT4xODc4NDA5OTwvYWNjZXNz
aW9uLW51bT48dXJscz48cmVsYXRlZC11cmxzPjx1cmw+aHR0cDovL3d3dy5uY2JpLm5sbS5uaWgu
Z292L3B1Ym1lZC8xODc4NDA5OTwvdXJsPjwvcmVsYXRlZC11cmxzPjwvdXJscz48ZWxlY3Ryb25p
Yy1yZXNvdXJjZS1udW0+MTAuMTA1Ni9ORUpNb2EwNzA4MzMzPC9lbGVjdHJvbmljLXJlc291cmNl
LW51bT48L3JlY29yZD48L0NpdGU+PC9FbmROb3RlPgB=
</w:fldData>
        </w:fldChar>
      </w:r>
      <w:r w:rsidR="00961554" w:rsidRPr="009926FC">
        <w:rPr>
          <w:rFonts w:ascii="Book Antiqua" w:hAnsi="Book Antiqua"/>
        </w:rPr>
        <w:instrText xml:space="preserve"> ADDIN EN.CITE </w:instrText>
      </w:r>
      <w:r w:rsidR="00961554" w:rsidRPr="009926FC">
        <w:rPr>
          <w:rFonts w:ascii="Book Antiqua" w:hAnsi="Book Antiqua"/>
        </w:rPr>
        <w:fldChar w:fldCharType="begin">
          <w:fldData xml:space="preserve">PEVuZE5vdGU+PENpdGU+PEF1dGhvcj5LaXJrbGV5PC9BdXRob3I+PFllYXI+MjAwODwvWWVhcj48
UmVjTnVtPjUxNjwvUmVjTnVtPjxEaXNwbGF5VGV4dD48c3R5bGUgZmFjZT0ic3VwZXJzY3JpcHQi
PlsyMF08L3N0eWxlPjwvRGlzcGxheVRleHQ+PHJlY29yZD48cmVjLW51bWJlcj41MTY8L3JlYy1u
dW1iZXI+PGZvcmVpZ24ta2V5cz48a2V5IGFwcD0iRU4iIGRiLWlkPSJmcnJlOTJkejRhZmRwdmV2
dHJ6dmRwcjZwZWYyYTBkdjVhZXIiPjUxNjwva2V5PjwvZm9yZWlnbi1rZXlzPjxyZWYtdHlwZSBu
YW1lPSJKb3VybmFsIEFydGljbGUiPjE3PC9yZWYtdHlwZT48Y29udHJpYnV0b3JzPjxhdXRob3Jz
PjxhdXRob3I+S2lya2xleSwgQS48L2F1dGhvcj48YXV0aG9yPkJpcm1pbmdoYW0sIFQuIEIuPC9h
dXRob3I+PGF1dGhvcj5MaXRjaGZpZWxkLCBSLiBCLjwvYXV0aG9yPjxhdXRob3I+R2lmZmluLCBK
LiBSLjwvYXV0aG9yPjxhdXRob3I+V2lsbGl0cywgSy4gUi48L2F1dGhvcj48YXV0aG9yPldvbmcs
IEMuIEouPC9hdXRob3I+PGF1dGhvcj5GZWFnYW4sIEIuIEcuPC9hdXRob3I+PGF1dGhvcj5Eb25u
ZXIsIEEuPC9hdXRob3I+PGF1dGhvcj5HcmlmZmluLCBTLiBILjwvYXV0aG9yPjxhdXRob3I+RCZh
cG9zO0FzY2FuaW8sIEwuIE0uPC9hdXRob3I+PGF1dGhvcj5Qb3BlLCBKLiBFLjwvYXV0aG9yPjxh
dXRob3I+Rm93bGVyLCBQLiBKLjwvYXV0aG9yPjwvYXV0aG9ycz48L2NvbnRyaWJ1dG9ycz48YXV0
aC1hZGRyZXNzPkZvd2xlciBLZW5uZWR5IFNwb3J0IE1lZGljaW5lIENsaW5pYywgVW5pdmVyc2l0
eSBvZiBXZXN0ZXJuIE9udGFyaW8sIExvbmRvbiwgT04sIENhbmFkYS48L2F1dGgtYWRkcmVzcz48
dGl0bGVzPjx0aXRsZT5BIHJhbmRvbWl6ZWQgdHJpYWwgb2YgYXJ0aHJvc2NvcGljIHN1cmdlcnkg
Zm9yIG9zdGVvYXJ0aHJpdGlzIG9mIHRoZSBrbmVlPC90aXRsZT48c2Vjb25kYXJ5LXRpdGxlPk4g
RW5nbCBKIE1lZDwvc2Vjb25kYXJ5LXRpdGxlPjxhbHQtdGl0bGU+VGhlIE5ldyBFbmdsYW5kIGpv
dXJuYWwgb2YgbWVkaWNpbmU8L2FsdC10aXRsZT48L3RpdGxlcz48cGVyaW9kaWNhbD48ZnVsbC10
aXRsZT5OIEVuZ2wgSiBNZWQ8L2Z1bGwtdGl0bGU+PC9wZXJpb2RpY2FsPjxwYWdlcz4xMDk3LTEw
NzwvcGFnZXM+PHZvbHVtZT4zNTk8L3ZvbHVtZT48bnVtYmVyPjExPC9udW1iZXI+PGtleXdvcmRz
PjxrZXl3b3JkPkFjZXRhbWlub3BoZW4vdGhlcmFwZXV0aWMgdXNlPC9rZXl3b3JkPjxrZXl3b3Jk
PkFuYWxnZXNpY3MsIE5vbi1OYXJjb3RpYy8qdGhlcmFwZXV0aWMgdXNlPC9rZXl3b3JkPjxrZXl3
b3JkPkFudGktSW5mbGFtbWF0b3J5IEFnZW50cywgTm9uLVN0ZXJvaWRhbC90aGVyYXBldXRpYyB1
c2U8L2tleXdvcmQ+PGtleXdvcmQ+KkFydGhyb3Njb3B5PC9rZXl3b3JkPjxrZXl3b3JkPkNob25k
cm9pdGluIFN1bGZhdGVzL3RoZXJhcGV1dGljIHVzZTwva2V5d29yZD48a2V5d29yZD5Db21iaW5l
ZCBNb2RhbGl0eSBUaGVyYXB5PC9rZXl3b3JkPjxrZXl3b3JkPkRydWcgVGhlcmFweSwgQ29tYmlu
YXRpb248L2tleXdvcmQ+PGtleXdvcmQ+RmVtYWxlPC9rZXl3b3JkPjxrZXl3b3JkPkdsdWNvc2Ft
aW5lL3RoZXJhcGV1dGljIHVzZTwva2V5d29yZD48a2V5d29yZD5IdW1hbnM8L2tleXdvcmQ+PGtl
eXdvcmQ+SHlhbHVyb25pYyBBY2lkL2FkbWluaXN0cmF0aW9uICZhbXA7IGRvc2FnZTwva2V5d29y
ZD48a2V5d29yZD5JbmplY3Rpb25zLCBJbnRyYS1BcnRpY3VsYXI8L2tleXdvcmQ+PGtleXdvcmQ+
TWFsZTwva2V5d29yZD48a2V5d29yZD5NaWRkbGUgQWdlZDwva2V5d29yZD48a2V5d29yZD5Pc3Rl
b2FydGhyaXRpcywgS25lZS9kcnVnIHRoZXJhcHkvKnN1cmdlcnkvdGhlcmFweTwva2V5d29yZD48
a2V5d29yZD4qUGh5c2ljYWwgVGhlcmFweSBNb2RhbGl0aWVzPC9rZXl3b3JkPjxrZXl3b3JkPlNl
dmVyaXR5IG9mIElsbG5lc3MgSW5kZXg8L2tleXdvcmQ+PGtleXdvcmQ+VGhlcmFwZXV0aWMgSXJy
aWdhdGlvbjwva2V5d29yZD48a2V5d29yZD5UcmVhdG1lbnQgT3V0Y29tZTwva2V5d29yZD48L2tl
eXdvcmRzPjxkYXRlcz48eWVhcj4yMDA4PC95ZWFyPjxwdWItZGF0ZXM+PGRhdGU+U2VwIDExPC9k
YXRlPjwvcHViLWRhdGVzPjwvZGF0ZXM+PGlzYm4+MTUzMy00NDA2IChFbGVjdHJvbmljKSYjeEQ7
MDAyOC00NzkzIChMaW5raW5nKTwvaXNibj48YWNjZXNzaW9uLW51bT4xODc4NDA5OTwvYWNjZXNz
aW9uLW51bT48dXJscz48cmVsYXRlZC11cmxzPjx1cmw+aHR0cDovL3d3dy5uY2JpLm5sbS5uaWgu
Z292L3B1Ym1lZC8xODc4NDA5OTwvdXJsPjwvcmVsYXRlZC11cmxzPjwvdXJscz48ZWxlY3Ryb25p
Yy1yZXNvdXJjZS1udW0+MTAuMTA1Ni9ORUpNb2EwNzA4MzMzPC9lbGVjdHJvbmljLXJlc291cmNl
LW51bT48L3JlY29yZD48L0NpdGU+PC9FbmROb3RlPgB=
</w:fldData>
        </w:fldChar>
      </w:r>
      <w:r w:rsidR="00961554" w:rsidRPr="009926FC">
        <w:rPr>
          <w:rFonts w:ascii="Book Antiqua" w:hAnsi="Book Antiqua"/>
        </w:rPr>
        <w:instrText xml:space="preserve"> ADDIN EN.CITE.DATA </w:instrText>
      </w:r>
      <w:r w:rsidR="00961554" w:rsidRPr="009926FC">
        <w:rPr>
          <w:rFonts w:ascii="Book Antiqua" w:hAnsi="Book Antiqua"/>
        </w:rPr>
      </w:r>
      <w:r w:rsidR="00961554" w:rsidRPr="009926FC">
        <w:rPr>
          <w:rFonts w:ascii="Book Antiqua" w:hAnsi="Book Antiqua"/>
        </w:rPr>
        <w:fldChar w:fldCharType="end"/>
      </w:r>
      <w:r w:rsidR="00961554" w:rsidRPr="009926FC">
        <w:rPr>
          <w:rFonts w:ascii="Book Antiqua" w:hAnsi="Book Antiqua"/>
        </w:rPr>
      </w:r>
      <w:r w:rsidR="00961554" w:rsidRPr="009926FC">
        <w:rPr>
          <w:rFonts w:ascii="Book Antiqua" w:hAnsi="Book Antiqua"/>
        </w:rPr>
        <w:fldChar w:fldCharType="separate"/>
      </w:r>
      <w:r w:rsidR="00961554" w:rsidRPr="009926FC">
        <w:rPr>
          <w:rFonts w:ascii="Book Antiqua" w:hAnsi="Book Antiqua"/>
          <w:noProof/>
          <w:vertAlign w:val="superscript"/>
        </w:rPr>
        <w:t>[20]</w:t>
      </w:r>
      <w:r w:rsidR="00961554" w:rsidRPr="009926FC">
        <w:rPr>
          <w:rFonts w:ascii="Book Antiqua" w:hAnsi="Book Antiqua"/>
        </w:rPr>
        <w:fldChar w:fldCharType="end"/>
      </w:r>
      <w:r w:rsidRPr="009926FC">
        <w:rPr>
          <w:rFonts w:ascii="Book Antiqua" w:hAnsi="Book Antiqua"/>
        </w:rPr>
        <w:t>.</w:t>
      </w:r>
      <w:r w:rsidR="00961554">
        <w:rPr>
          <w:rFonts w:ascii="Book Antiqua" w:hAnsi="Book Antiqua"/>
        </w:rPr>
        <w:t xml:space="preserve"> </w:t>
      </w:r>
      <w:r w:rsidRPr="009926FC">
        <w:rPr>
          <w:rFonts w:ascii="Book Antiqua" w:hAnsi="Book Antiqua"/>
        </w:rPr>
        <w:t>A third study was excluded whose results are not generally accepted because</w:t>
      </w:r>
      <w:r w:rsidR="00D759C4" w:rsidRPr="009926FC">
        <w:rPr>
          <w:rFonts w:ascii="Book Antiqua" w:hAnsi="Book Antiqua"/>
        </w:rPr>
        <w:t xml:space="preserve"> of methodological flaws m</w:t>
      </w:r>
      <w:r w:rsidR="00987ED4" w:rsidRPr="009926FC">
        <w:rPr>
          <w:rFonts w:ascii="Book Antiqua" w:hAnsi="Book Antiqua"/>
        </w:rPr>
        <w:t xml:space="preserve">aking the data </w:t>
      </w:r>
      <w:proofErr w:type="spellStart"/>
      <w:r w:rsidR="00987ED4" w:rsidRPr="009926FC">
        <w:rPr>
          <w:rFonts w:ascii="Book Antiqua" w:hAnsi="Book Antiqua"/>
        </w:rPr>
        <w:t>uninterpretable</w:t>
      </w:r>
      <w:proofErr w:type="spellEnd"/>
      <w:r w:rsidR="00961554" w:rsidRPr="009926FC">
        <w:rPr>
          <w:rFonts w:ascii="Book Antiqua" w:hAnsi="Book Antiqua"/>
        </w:rPr>
        <w:fldChar w:fldCharType="begin"/>
      </w:r>
      <w:r w:rsidR="00961554" w:rsidRPr="009926FC">
        <w:rPr>
          <w:rFonts w:ascii="Book Antiqua" w:hAnsi="Book Antiqua"/>
        </w:rPr>
        <w:instrText xml:space="preserve"> ADDIN EN.CITE &lt;EndNote&gt;&lt;Cite&gt;&lt;Author&gt;Moseley&lt;/Author&gt;&lt;Year&gt;2002&lt;/Year&gt;&lt;RecNum&gt;60&lt;/RecNum&gt;&lt;DisplayText&gt;&lt;style face="superscript"&gt;[21]&lt;/style&gt;&lt;/DisplayText&gt;&lt;record&gt;&lt;rec-number&gt;60&lt;/rec-number&gt;&lt;foreign-keys&gt;&lt;key app="EN" db-id="frre92dz4afdpvevtrzvdpr6pef2a0dv5aer"&gt;60&lt;/key&gt;&lt;/foreign-keys&gt;&lt;ref-type name="Journal Article"&gt;17&lt;/ref-type&gt;&lt;contributors&gt;&lt;authors&gt;&lt;author&gt;Moseley, J. B.&lt;/author&gt;&lt;author&gt;O&amp;apos;Malley, K.&lt;/author&gt;&lt;author&gt;Petersen, N. J.&lt;/author&gt;&lt;author&gt;Menke, T. J.&lt;/author&gt;&lt;author&gt;Brody, B. A.&lt;/author&gt;&lt;author&gt;Kuykendall, D. H.&lt;/author&gt;&lt;author&gt;Hollingsworth, J. C.&lt;/author&gt;&lt;author&gt;Ashton, C. M.&lt;/author&gt;&lt;author&gt;Wray, N. P.&lt;/author&gt;&lt;/authors&gt;&lt;/contributors&gt;&lt;auth-address&gt;Houston Veterans Affairs Medical Center, Baylor College of Medicine, Houston, TX 77030, USA.&lt;/auth-address&gt;&lt;titles&gt;&lt;title&gt;A controlled trial of arthroscopic surgery for osteoarthritis of the knee&lt;/title&gt;&lt;secondary-title&gt;N Engl J Med&lt;/secondary-title&gt;&lt;/titles&gt;&lt;periodical&gt;&lt;full-title&gt;N Engl J Med&lt;/full-title&gt;&lt;/periodical&gt;&lt;pages&gt;81-8&lt;/pages&gt;&lt;volume&gt;347&lt;/volume&gt;&lt;number&gt;2&lt;/number&gt;&lt;edition&gt;2002/07/12&lt;/edition&gt;&lt;keywords&gt;&lt;keyword&gt;Aged&lt;/keyword&gt;&lt;keyword&gt;*Arthroscopy/methods&lt;/keyword&gt;&lt;keyword&gt;Debridement&lt;/keyword&gt;&lt;keyword&gt;Double-Blind Method&lt;/keyword&gt;&lt;keyword&gt;Female&lt;/keyword&gt;&lt;keyword&gt;Humans&lt;/keyword&gt;&lt;keyword&gt;Irrigation&lt;/keyword&gt;&lt;keyword&gt;Male&lt;/keyword&gt;&lt;keyword&gt;Middle Aged&lt;/keyword&gt;&lt;keyword&gt;Osteoarthritis, Knee/physiopathology/*surgery&lt;/keyword&gt;&lt;keyword&gt;Pain/surgery&lt;/keyword&gt;&lt;keyword&gt;Placebo Effect&lt;/keyword&gt;&lt;keyword&gt;Treatment Failure&lt;/keyword&gt;&lt;keyword&gt;Walking&lt;/keyword&gt;&lt;/keywords&gt;&lt;dates&gt;&lt;year&gt;2002&lt;/year&gt;&lt;pub-dates&gt;&lt;date&gt;Jul 11&lt;/date&gt;&lt;/pub-dates&gt;&lt;/dates&gt;&lt;isbn&gt;1533-4406 (Electronic)&amp;#xD;0028-4793 (Linking)&lt;/isbn&gt;&lt;accession-num&gt;12110735&lt;/accession-num&gt;&lt;urls&gt;&lt;related-urls&gt;&lt;url&gt;http://www.ncbi.nlm.nih.gov/pubmed/12110735&lt;/url&gt;&lt;/related-urls&gt;&lt;/urls&gt;&lt;electronic-resource-num&gt;10.1056/NEJMoa013259&amp;#xD;347/2/81 [pii]&lt;/electronic-resource-num&gt;&lt;language&gt;eng&lt;/language&gt;&lt;/record&gt;&lt;/Cite&gt;&lt;/EndNote&gt;</w:instrText>
      </w:r>
      <w:r w:rsidR="00961554" w:rsidRPr="009926FC">
        <w:rPr>
          <w:rFonts w:ascii="Book Antiqua" w:hAnsi="Book Antiqua"/>
        </w:rPr>
        <w:fldChar w:fldCharType="separate"/>
      </w:r>
      <w:r w:rsidR="00961554" w:rsidRPr="009926FC">
        <w:rPr>
          <w:rFonts w:ascii="Book Antiqua" w:hAnsi="Book Antiqua"/>
          <w:noProof/>
          <w:vertAlign w:val="superscript"/>
        </w:rPr>
        <w:t>[21]</w:t>
      </w:r>
      <w:r w:rsidR="00961554" w:rsidRPr="009926FC">
        <w:rPr>
          <w:rFonts w:ascii="Book Antiqua" w:hAnsi="Book Antiqua"/>
        </w:rPr>
        <w:fldChar w:fldCharType="end"/>
      </w:r>
      <w:r w:rsidR="00987ED4" w:rsidRPr="009926FC">
        <w:rPr>
          <w:rFonts w:ascii="Book Antiqua" w:hAnsi="Book Antiqua"/>
        </w:rPr>
        <w:t>.</w:t>
      </w:r>
      <w:r w:rsidR="00961554" w:rsidRPr="009926FC">
        <w:rPr>
          <w:rFonts w:ascii="Book Antiqua" w:hAnsi="Book Antiqua"/>
        </w:rPr>
        <w:t xml:space="preserve"> </w:t>
      </w:r>
    </w:p>
    <w:p w14:paraId="5FFEBF3E" w14:textId="71EE36BA" w:rsidR="00F91377" w:rsidRPr="009926FC" w:rsidRDefault="007B1373" w:rsidP="00961554">
      <w:pPr>
        <w:spacing w:after="0" w:line="360" w:lineRule="auto"/>
        <w:ind w:firstLineChars="100" w:firstLine="240"/>
        <w:jc w:val="both"/>
        <w:rPr>
          <w:rFonts w:ascii="Book Antiqua" w:hAnsi="Book Antiqua"/>
        </w:rPr>
      </w:pPr>
      <w:r w:rsidRPr="009926FC">
        <w:rPr>
          <w:rFonts w:ascii="Book Antiqua" w:hAnsi="Book Antiqua"/>
        </w:rPr>
        <w:t xml:space="preserve">The five </w:t>
      </w:r>
      <w:r w:rsidR="00495E16" w:rsidRPr="009926FC">
        <w:rPr>
          <w:rFonts w:ascii="Book Antiqua" w:hAnsi="Book Antiqua"/>
        </w:rPr>
        <w:t>RCTs were first assessed for the presence of inadvertent bias within their structure.</w:t>
      </w:r>
      <w:r w:rsidR="00961554">
        <w:rPr>
          <w:rFonts w:ascii="Book Antiqua" w:hAnsi="Book Antiqua"/>
        </w:rPr>
        <w:t xml:space="preserve"> </w:t>
      </w:r>
      <w:r w:rsidR="00096DDE" w:rsidRPr="009926FC">
        <w:rPr>
          <w:rFonts w:ascii="Book Antiqua" w:hAnsi="Book Antiqua"/>
        </w:rPr>
        <w:t>We used the fram</w:t>
      </w:r>
      <w:r w:rsidR="00961554">
        <w:rPr>
          <w:rFonts w:ascii="Book Antiqua" w:hAnsi="Book Antiqua"/>
        </w:rPr>
        <w:t xml:space="preserve">ework proposed by </w:t>
      </w:r>
      <w:proofErr w:type="spellStart"/>
      <w:r w:rsidR="00961554">
        <w:rPr>
          <w:rFonts w:ascii="Book Antiqua" w:hAnsi="Book Antiqua"/>
        </w:rPr>
        <w:t>Rudicel</w:t>
      </w:r>
      <w:proofErr w:type="spellEnd"/>
      <w:r w:rsidR="00961554" w:rsidRPr="00961554">
        <w:rPr>
          <w:rFonts w:ascii="Book Antiqua" w:hAnsi="Book Antiqua"/>
          <w:i/>
        </w:rPr>
        <w:t xml:space="preserve"> et al</w:t>
      </w:r>
      <w:r w:rsidR="00961554" w:rsidRPr="009926FC">
        <w:rPr>
          <w:rFonts w:ascii="Book Antiqua" w:hAnsi="Book Antiqua"/>
        </w:rPr>
        <w:fldChar w:fldCharType="begin"/>
      </w:r>
      <w:r w:rsidR="00961554" w:rsidRPr="009926FC">
        <w:rPr>
          <w:rFonts w:ascii="Book Antiqua" w:hAnsi="Book Antiqua"/>
        </w:rPr>
        <w:instrText xml:space="preserve"> ADDIN EN.CITE &lt;EndNote&gt;&lt;Cite&gt;&lt;Author&gt;Rudicel&lt;/Author&gt;&lt;Year&gt;1985&lt;/Year&gt;&lt;RecNum&gt;2342&lt;/RecNum&gt;&lt;DisplayText&gt;&lt;style face="superscript"&gt;[15]&lt;/style&gt;&lt;/DisplayText&gt;&lt;record&gt;&lt;rec-number&gt;2342&lt;/rec-number&gt;&lt;foreign-keys&gt;&lt;key app="EN" db-id="frre92dz4afdpvevtrzvdpr6pef2a0dv5aer"&gt;2342&lt;/key&gt;&lt;/foreign-keys&gt;&lt;ref-type name="Journal Article"&gt;17&lt;/ref-type&gt;&lt;contributors&gt;&lt;authors&gt;&lt;author&gt;Rudicel, S.&lt;/author&gt;&lt;author&gt;Esdaile, J.&lt;/author&gt;&lt;/authors&gt;&lt;/contributors&gt;&lt;titles&gt;&lt;title&gt;The randomized clinical trial in orthopaedics: obligation or option?&lt;/title&gt;&lt;secondary-title&gt;J Bone Joint Surg Am&lt;/secondary-title&gt;&lt;/titles&gt;&lt;periodical&gt;&lt;full-title&gt;J Bone Joint Surg Am&lt;/full-title&gt;&lt;/periodical&gt;&lt;pages&gt;1284-93&lt;/pages&gt;&lt;volume&gt;67-A&lt;/volume&gt;&lt;number&gt;8&lt;/number&gt;&lt;edition&gt;1985/10/01&lt;/edition&gt;&lt;keywords&gt;&lt;keyword&gt;Attitude&lt;/keyword&gt;&lt;keyword&gt;Control Groups&lt;/keyword&gt;&lt;keyword&gt;Evaluation Studies as Topic&lt;/keyword&gt;&lt;keyword&gt;General Surgery&lt;/keyword&gt;&lt;keyword&gt;History&lt;/keyword&gt;&lt;keyword&gt;Human Experimentation&lt;/keyword&gt;&lt;keyword&gt;Humans&lt;/keyword&gt;&lt;keyword&gt;Patient Selection&lt;/keyword&gt;&lt;keyword&gt;Physicians&lt;/keyword&gt;&lt;keyword&gt;Random Allocation&lt;/keyword&gt;&lt;keyword&gt;Research Design&lt;/keyword&gt;&lt;keyword&gt;Research Subjects&lt;/keyword&gt;&lt;/keywords&gt;&lt;dates&gt;&lt;year&gt;1985&lt;/year&gt;&lt;pub-dates&gt;&lt;date&gt;Oct&lt;/date&gt;&lt;/pub-dates&gt;&lt;/dates&gt;&lt;isbn&gt;0021-9355 (Print)&lt;/isbn&gt;&lt;accession-num&gt;11650735&lt;/accession-num&gt;&lt;urls&gt;&lt;/urls&gt;&lt;remote-database-provider&gt;KIE&lt;/remote-database-provider&gt;&lt;language&gt;eng&lt;/language&gt;&lt;/record&gt;&lt;/Cite&gt;&lt;/EndNote&gt;</w:instrText>
      </w:r>
      <w:r w:rsidR="00961554" w:rsidRPr="009926FC">
        <w:rPr>
          <w:rFonts w:ascii="Book Antiqua" w:hAnsi="Book Antiqua"/>
        </w:rPr>
        <w:fldChar w:fldCharType="separate"/>
      </w:r>
      <w:r w:rsidR="00961554" w:rsidRPr="009926FC">
        <w:rPr>
          <w:rFonts w:ascii="Book Antiqua" w:hAnsi="Book Antiqua"/>
          <w:noProof/>
          <w:vertAlign w:val="superscript"/>
        </w:rPr>
        <w:t>[15]</w:t>
      </w:r>
      <w:r w:rsidR="00961554" w:rsidRPr="009926FC">
        <w:rPr>
          <w:rFonts w:ascii="Book Antiqua" w:hAnsi="Book Antiqua"/>
        </w:rPr>
        <w:fldChar w:fldCharType="end"/>
      </w:r>
      <w:r w:rsidR="00096DDE" w:rsidRPr="009926FC">
        <w:rPr>
          <w:rFonts w:ascii="Book Antiqua" w:hAnsi="Book Antiqua"/>
        </w:rPr>
        <w:t xml:space="preserve"> to detect existing </w:t>
      </w:r>
      <w:r w:rsidR="00DD0B16" w:rsidRPr="009926FC">
        <w:rPr>
          <w:rFonts w:ascii="Book Antiqua" w:hAnsi="Book Antiqua"/>
        </w:rPr>
        <w:t>selection</w:t>
      </w:r>
      <w:r w:rsidR="00096DDE" w:rsidRPr="009926FC">
        <w:rPr>
          <w:rFonts w:ascii="Book Antiqua" w:hAnsi="Book Antiqua"/>
        </w:rPr>
        <w:t>, performance, detection, or transfer biases.</w:t>
      </w:r>
      <w:r w:rsidR="00961554">
        <w:rPr>
          <w:rFonts w:ascii="Book Antiqua" w:hAnsi="Book Antiqua"/>
        </w:rPr>
        <w:t xml:space="preserve"> </w:t>
      </w:r>
      <w:r w:rsidR="00096DDE" w:rsidRPr="009926FC">
        <w:rPr>
          <w:rFonts w:ascii="Book Antiqua" w:hAnsi="Book Antiqua"/>
        </w:rPr>
        <w:t>Furthermore, e</w:t>
      </w:r>
      <w:r w:rsidR="00EB60A7" w:rsidRPr="009926FC">
        <w:rPr>
          <w:rFonts w:ascii="Book Antiqua" w:hAnsi="Book Antiqua"/>
        </w:rPr>
        <w:t xml:space="preserve">ach RCT </w:t>
      </w:r>
      <w:r w:rsidRPr="009926FC">
        <w:rPr>
          <w:rFonts w:ascii="Book Antiqua" w:hAnsi="Book Antiqua"/>
        </w:rPr>
        <w:t xml:space="preserve">was </w:t>
      </w:r>
      <w:r w:rsidR="00EB60A7" w:rsidRPr="009926FC">
        <w:rPr>
          <w:rFonts w:ascii="Book Antiqua" w:hAnsi="Book Antiqua"/>
        </w:rPr>
        <w:t>individually assessed</w:t>
      </w:r>
      <w:r w:rsidR="00AF48E3" w:rsidRPr="009926FC">
        <w:rPr>
          <w:rFonts w:ascii="Book Antiqua" w:hAnsi="Book Antiqua"/>
        </w:rPr>
        <w:t xml:space="preserve"> for the percentage of patients meeting the criterion for treatment success in both non-operative and APM groups.</w:t>
      </w:r>
      <w:r w:rsidR="00961554">
        <w:rPr>
          <w:rFonts w:ascii="Book Antiqua" w:hAnsi="Book Antiqua"/>
        </w:rPr>
        <w:t xml:space="preserve"> </w:t>
      </w:r>
      <w:r w:rsidR="00AF48E3" w:rsidRPr="009926FC">
        <w:rPr>
          <w:rFonts w:ascii="Book Antiqua" w:hAnsi="Book Antiqua"/>
        </w:rPr>
        <w:t xml:space="preserve">For this analysis, we used the definition of treatment success put forward by Katz </w:t>
      </w:r>
      <w:r w:rsidR="00961554" w:rsidRPr="00961554">
        <w:rPr>
          <w:rFonts w:ascii="Book Antiqua" w:hAnsi="Book Antiqua"/>
          <w:i/>
        </w:rPr>
        <w:t>et al</w:t>
      </w:r>
      <w:r w:rsidR="00961554" w:rsidRPr="009926FC">
        <w:rPr>
          <w:rFonts w:ascii="Book Antiqua" w:hAnsi="Book Antiqua"/>
        </w:rPr>
        <w:fldChar w:fldCharType="begin">
          <w:fldData xml:space="preserve">PEVuZE5vdGU+PENpdGU+PEF1dGhvcj5LYXR6PC9BdXRob3I+PFllYXI+MjAxMzwvWWVhcj48UmVj
TnVtPjk8L1JlY051bT48RGlzcGxheVRleHQ+PHN0eWxlIGZhY2U9InN1cGVyc2NyaXB0Ij5bOF08
L3N0eWxlPjwvRGlzcGxheVRleHQ+PHJlY29yZD48cmVjLW51bWJlcj45PC9yZWMtbnVtYmVyPjxm
b3JlaWduLWtleXM+PGtleSBhcHA9IkVOIiBkYi1pZD0iZnB0emY1ZXB5cmEwOXNld3IwOXhlMmVt
NTB0cHhhOWEwdGZmIiB0aW1lc3RhbXA9IjE0MzU1MjE1ODMiPjk8L2tleT48L2ZvcmVpZ24ta2V5
cz48cmVmLXR5cGUgbmFtZT0iSm91cm5hbCBBcnRpY2xlIj4xNzwvcmVmLXR5cGU+PGNvbnRyaWJ1
dG9ycz48YXV0aG9ycz48YXV0aG9yPkthdHosIEouIE4uPC9hdXRob3I+PGF1dGhvcj5Ccm9waHks
IFIuIEguPC9hdXRob3I+PGF1dGhvcj5DaGFpc3NvbiwgQy4gRS48L2F1dGhvcj48YXV0aG9yPmRl
IENoYXZlcywgTC48L2F1dGhvcj48YXV0aG9yPkNvbGUsIEIuIEouPC9hdXRob3I+PGF1dGhvcj5E
YWhtLCBELiBMLjwvYXV0aG9yPjxhdXRob3I+RG9ubmVsbC1GaW5rLCBMLiBBLjwvYXV0aG9yPjxh
dXRob3I+R3Vlcm1hemksIEEuPC9hdXRob3I+PGF1dGhvcj5IYWFzLCBBLiBLLjwvYXV0aG9yPjxh
dXRob3I+Sm9uZXMsIE0uIEguPC9hdXRob3I+PGF1dGhvcj5MZXZ5LCBCLiBBLjwvYXV0aG9yPjxh
dXRob3I+TWFuZGwsIEwuIEEuPC9hdXRob3I+PGF1dGhvcj5NYXJ0aW4sIFMuIEQuPC9hdXRob3I+
PGF1dGhvcj5NYXJ4LCBSLiBHLjwvYXV0aG9yPjxhdXRob3I+TWluaWFjaSwgQS48L2F1dGhvcj48
YXV0aG9yPk1hdGF2YSwgTS4gSi48L2F1dGhvcj48YXV0aG9yPlBhbG1pc2FubywgSi48L2F1dGhv
cj48YXV0aG9yPlJlaW5rZSwgRS4gSy48L2F1dGhvcj48YXV0aG9yPlJpY2hhcmRzb24sIEIuIEUu
PC9hdXRob3I+PGF1dGhvcj5Sb21lLCBCLiBOLjwvYXV0aG9yPjxhdXRob3I+U2FmcmFuLU5vcnRv
biwgQy4gRS48L2F1dGhvcj48YXV0aG9yPlNrb25pZWNraSwgRC4gSi48L2F1dGhvcj48YXV0aG9y
PlNvbG9tb24sIEQuIEguPC9hdXRob3I+PGF1dGhvcj5TbWl0aCwgTS4gVi48L2F1dGhvcj48YXV0
aG9yPlNwaW5kbGVyLCBLLiBQLjwvYXV0aG9yPjxhdXRob3I+U3R1YXJ0LCBNLiBKLjwvYXV0aG9y
PjxhdXRob3I+V3JpZ2h0LCBKLjwvYXV0aG9yPjxhdXRob3I+V3JpZ2h0LCBSLiBXLjwvYXV0aG9y
PjxhdXRob3I+TG9zaW5hLCBFLjwvYXV0aG9yPjwvYXV0aG9ycz48L2NvbnRyaWJ1dG9ycz48YXV0
aC1hZGRyZXNzPk9ydGhvcGVkaWMgYW5kIEFydGhyaXRpcyBDZW50ZXIgZm9yIE91dGNvbWVzIFJl
c2VhcmNoLCBEZXBhcnRtZW50IG9mIE9ydGhvcGVkaWMgU3VyZ2VyeSwgQnJpZ2hhbSBhbmQgV29t
ZW4mYXBvcztzIEhvc3BpdGFsLCBCb3N0b24sIE1BIDAyMTE1LCBVU0EuIGpua2F0ekBwYXJ0bmVy
cy5vcmcuPC9hdXRoLWFkZHJlc3M+PHRpdGxlcz48dGl0bGU+U3VyZ2VyeSB2ZXJzdXMgcGh5c2lj
YWwgdGhlcmFweSBmb3IgYSBtZW5pc2NhbCB0ZWFyIGFuZCBvc3Rlb2FydGhyaXRp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Y3NS04NDwvcGFnZXM+PHZvbHVtZT4zNjg8L3ZvbHVtZT48bnVtYmVy
PjE4PC9udW1iZXI+PGVkaXRpb24+MjAxMy8wMy8yMDwvZWRpdGlvbj48a2V5d29yZHM+PGtleXdv
cmQ+RmVtYWxlPC9rZXl3b3JkPjxrZXl3b3JkPkh1bWFuczwva2V5d29yZD48a2V5d29yZD5JbnRl
bnRpb24gdG8gVHJlYXQgQW5hbHlzaXM8L2tleXdvcmQ+PGtleXdvcmQ+S25lZSBJbmp1cmllcy9z
dXJnZXJ5L3RoZXJhcHk8L2tleXdvcmQ+PGtleXdvcmQ+TWFsZTwva2V5d29yZD48a2V5d29yZD5N
ZW5pc2NpLCBUaWJpYWwvKmluanVyaWVzL3N1cmdlcnk8L2tleXdvcmQ+PGtleXdvcmQ+TWlkZGxl
IEFnZWQ8L2tleXdvcmQ+PGtleXdvcmQ+T3N0ZW9hcnRocml0aXMsIEtuZWUvKnN1cmdlcnkvKnRo
ZXJhcHk8L2tleXdvcmQ+PGtleXdvcmQ+UGFpbiBNZWFzdXJlbWVudDwva2V5d29yZD48a2V5d29y
ZD4qUGh5c2ljYWwgVGhlcmFweSBNb2RhbGl0aWVzL2FkdmVyc2UgZWZmZWN0czwva2V5d29yZD48
a2V5d29yZD5Qb3N0b3BlcmF0aXZlIENvbXBsaWNhdGlvbnM8L2tleXdvcmQ+PGtleXdvcmQ+UmVj
b3Zlcnkgb2YgRnVuY3Rpb248L2tleXdvcmQ+PGtleXdvcmQ+U2V2ZXJpdHkgb2YgSWxsbmVzcyBJ
bmRleDwva2V5d29yZD48L2tleXdvcmRzPjxkYXRlcz48eWVhcj4yMDEzPC95ZWFyPjxwdWItZGF0
ZXM+PGRhdGU+TWF5IDI8L2RhdGU+PC9wdWItZGF0ZXM+PC9kYXRlcz48aXNibj4wMDI4LTQ3OTM8
L2lzYm4+PGFjY2Vzc2lvbi1udW0+MjM1MDY1MTg8L2FjY2Vzc2lvbi1udW0+PHVybHM+PC91cmxz
PjxjdXN0b20yPlBtYzM2OTAxMTk8L2N1c3RvbTI+PGN1c3RvbTY+TmlobXM0NzczMzE8L2N1c3Rv
bTY+PGVsZWN0cm9uaWMtcmVzb3VyY2UtbnVtPjEwLjEwNTYvTkVKTW9hMTMwMTQwODwvZWxlY3Ry
b25pYy1yZXNvdXJjZS1udW0+PHJlbW90ZS1kYXRhYmFzZS1wcm92aWRlcj5OTE08L3JlbW90ZS1k
YXRhYmFzZS1wcm92aWRlcj48bGFuZ3VhZ2U+ZW5nPC9sYW5ndWFnZT48L3JlY29yZD48L0NpdGU+
PC9FbmROb3RlPgB=
</w:fldData>
        </w:fldChar>
      </w:r>
      <w:r w:rsidR="00961554" w:rsidRPr="009926FC">
        <w:rPr>
          <w:rFonts w:ascii="Book Antiqua" w:hAnsi="Book Antiqua"/>
        </w:rPr>
        <w:instrText xml:space="preserve"> ADDIN EN.CITE </w:instrText>
      </w:r>
      <w:r w:rsidR="00961554" w:rsidRPr="009926FC">
        <w:rPr>
          <w:rFonts w:ascii="Book Antiqua" w:hAnsi="Book Antiqua"/>
        </w:rPr>
        <w:fldChar w:fldCharType="begin">
          <w:fldData xml:space="preserve">PEVuZE5vdGU+PENpdGU+PEF1dGhvcj5LYXR6PC9BdXRob3I+PFllYXI+MjAxMzwvWWVhcj48UmVj
TnVtPjk8L1JlY051bT48RGlzcGxheVRleHQ+PHN0eWxlIGZhY2U9InN1cGVyc2NyaXB0Ij5bOF08
L3N0eWxlPjwvRGlzcGxheVRleHQ+PHJlY29yZD48cmVjLW51bWJlcj45PC9yZWMtbnVtYmVyPjxm
b3JlaWduLWtleXM+PGtleSBhcHA9IkVOIiBkYi1pZD0iZnB0emY1ZXB5cmEwOXNld3IwOXhlMmVt
NTB0cHhhOWEwdGZmIiB0aW1lc3RhbXA9IjE0MzU1MjE1ODMiPjk8L2tleT48L2ZvcmVpZ24ta2V5
cz48cmVmLXR5cGUgbmFtZT0iSm91cm5hbCBBcnRpY2xlIj4xNzwvcmVmLXR5cGU+PGNvbnRyaWJ1
dG9ycz48YXV0aG9ycz48YXV0aG9yPkthdHosIEouIE4uPC9hdXRob3I+PGF1dGhvcj5Ccm9waHks
IFIuIEguPC9hdXRob3I+PGF1dGhvcj5DaGFpc3NvbiwgQy4gRS48L2F1dGhvcj48YXV0aG9yPmRl
IENoYXZlcywgTC48L2F1dGhvcj48YXV0aG9yPkNvbGUsIEIuIEouPC9hdXRob3I+PGF1dGhvcj5E
YWhtLCBELiBMLjwvYXV0aG9yPjxhdXRob3I+RG9ubmVsbC1GaW5rLCBMLiBBLjwvYXV0aG9yPjxh
dXRob3I+R3Vlcm1hemksIEEuPC9hdXRob3I+PGF1dGhvcj5IYWFzLCBBLiBLLjwvYXV0aG9yPjxh
dXRob3I+Sm9uZXMsIE0uIEguPC9hdXRob3I+PGF1dGhvcj5MZXZ5LCBCLiBBLjwvYXV0aG9yPjxh
dXRob3I+TWFuZGwsIEwuIEEuPC9hdXRob3I+PGF1dGhvcj5NYXJ0aW4sIFMuIEQuPC9hdXRob3I+
PGF1dGhvcj5NYXJ4LCBSLiBHLjwvYXV0aG9yPjxhdXRob3I+TWluaWFjaSwgQS48L2F1dGhvcj48
YXV0aG9yPk1hdGF2YSwgTS4gSi48L2F1dGhvcj48YXV0aG9yPlBhbG1pc2FubywgSi48L2F1dGhv
cj48YXV0aG9yPlJlaW5rZSwgRS4gSy48L2F1dGhvcj48YXV0aG9yPlJpY2hhcmRzb24sIEIuIEUu
PC9hdXRob3I+PGF1dGhvcj5Sb21lLCBCLiBOLjwvYXV0aG9yPjxhdXRob3I+U2FmcmFuLU5vcnRv
biwgQy4gRS48L2F1dGhvcj48YXV0aG9yPlNrb25pZWNraSwgRC4gSi48L2F1dGhvcj48YXV0aG9y
PlNvbG9tb24sIEQuIEguPC9hdXRob3I+PGF1dGhvcj5TbWl0aCwgTS4gVi48L2F1dGhvcj48YXV0
aG9yPlNwaW5kbGVyLCBLLiBQLjwvYXV0aG9yPjxhdXRob3I+U3R1YXJ0LCBNLiBKLjwvYXV0aG9y
PjxhdXRob3I+V3JpZ2h0LCBKLjwvYXV0aG9yPjxhdXRob3I+V3JpZ2h0LCBSLiBXLjwvYXV0aG9y
PjxhdXRob3I+TG9zaW5hLCBFLjwvYXV0aG9yPjwvYXV0aG9ycz48L2NvbnRyaWJ1dG9ycz48YXV0
aC1hZGRyZXNzPk9ydGhvcGVkaWMgYW5kIEFydGhyaXRpcyBDZW50ZXIgZm9yIE91dGNvbWVzIFJl
c2VhcmNoLCBEZXBhcnRtZW50IG9mIE9ydGhvcGVkaWMgU3VyZ2VyeSwgQnJpZ2hhbSBhbmQgV29t
ZW4mYXBvcztzIEhvc3BpdGFsLCBCb3N0b24sIE1BIDAyMTE1LCBVU0EuIGpua2F0ekBwYXJ0bmVy
cy5vcmcuPC9hdXRoLWFkZHJlc3M+PHRpdGxlcz48dGl0bGU+U3VyZ2VyeSB2ZXJzdXMgcGh5c2lj
YWwgdGhlcmFweSBmb3IgYSBtZW5pc2NhbCB0ZWFyIGFuZCBvc3Rlb2FydGhyaXRp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Y3NS04NDwvcGFnZXM+PHZvbHVtZT4zNjg8L3ZvbHVtZT48bnVtYmVy
PjE4PC9udW1iZXI+PGVkaXRpb24+MjAxMy8wMy8yMDwvZWRpdGlvbj48a2V5d29yZHM+PGtleXdv
cmQ+RmVtYWxlPC9rZXl3b3JkPjxrZXl3b3JkPkh1bWFuczwva2V5d29yZD48a2V5d29yZD5JbnRl
bnRpb24gdG8gVHJlYXQgQW5hbHlzaXM8L2tleXdvcmQ+PGtleXdvcmQ+S25lZSBJbmp1cmllcy9z
dXJnZXJ5L3RoZXJhcHk8L2tleXdvcmQ+PGtleXdvcmQ+TWFsZTwva2V5d29yZD48a2V5d29yZD5N
ZW5pc2NpLCBUaWJpYWwvKmluanVyaWVzL3N1cmdlcnk8L2tleXdvcmQ+PGtleXdvcmQ+TWlkZGxl
IEFnZWQ8L2tleXdvcmQ+PGtleXdvcmQ+T3N0ZW9hcnRocml0aXMsIEtuZWUvKnN1cmdlcnkvKnRo
ZXJhcHk8L2tleXdvcmQ+PGtleXdvcmQ+UGFpbiBNZWFzdXJlbWVudDwva2V5d29yZD48a2V5d29y
ZD4qUGh5c2ljYWwgVGhlcmFweSBNb2RhbGl0aWVzL2FkdmVyc2UgZWZmZWN0czwva2V5d29yZD48
a2V5d29yZD5Qb3N0b3BlcmF0aXZlIENvbXBsaWNhdGlvbnM8L2tleXdvcmQ+PGtleXdvcmQ+UmVj
b3Zlcnkgb2YgRnVuY3Rpb248L2tleXdvcmQ+PGtleXdvcmQ+U2V2ZXJpdHkgb2YgSWxsbmVzcyBJ
bmRleDwva2V5d29yZD48L2tleXdvcmRzPjxkYXRlcz48eWVhcj4yMDEzPC95ZWFyPjxwdWItZGF0
ZXM+PGRhdGU+TWF5IDI8L2RhdGU+PC9wdWItZGF0ZXM+PC9kYXRlcz48aXNibj4wMDI4LTQ3OTM8
L2lzYm4+PGFjY2Vzc2lvbi1udW0+MjM1MDY1MTg8L2FjY2Vzc2lvbi1udW0+PHVybHM+PC91cmxz
PjxjdXN0b20yPlBtYzM2OTAxMTk8L2N1c3RvbTI+PGN1c3RvbTY+TmlobXM0NzczMzE8L2N1c3Rv
bTY+PGVsZWN0cm9uaWMtcmVzb3VyY2UtbnVtPjEwLjEwNTYvTkVKTW9hMTMwMTQwODwvZWxlY3Ry
b25pYy1yZXNvdXJjZS1udW0+PHJlbW90ZS1kYXRhYmFzZS1wcm92aWRlcj5OTE08L3JlbW90ZS1k
YXRhYmFzZS1wcm92aWRlcj48bGFuZ3VhZ2U+ZW5nPC9sYW5ndWFnZT48L3JlY29yZD48L0NpdGU+
PC9FbmROb3RlPgB=
</w:fldData>
        </w:fldChar>
      </w:r>
      <w:r w:rsidR="00961554" w:rsidRPr="009926FC">
        <w:rPr>
          <w:rFonts w:ascii="Book Antiqua" w:hAnsi="Book Antiqua"/>
        </w:rPr>
        <w:instrText xml:space="preserve"> ADDIN EN.CITE.DATA </w:instrText>
      </w:r>
      <w:r w:rsidR="00961554" w:rsidRPr="009926FC">
        <w:rPr>
          <w:rFonts w:ascii="Book Antiqua" w:hAnsi="Book Antiqua"/>
        </w:rPr>
      </w:r>
      <w:r w:rsidR="00961554" w:rsidRPr="009926FC">
        <w:rPr>
          <w:rFonts w:ascii="Book Antiqua" w:hAnsi="Book Antiqua"/>
        </w:rPr>
        <w:fldChar w:fldCharType="end"/>
      </w:r>
      <w:r w:rsidR="00961554" w:rsidRPr="009926FC">
        <w:rPr>
          <w:rFonts w:ascii="Book Antiqua" w:hAnsi="Book Antiqua"/>
        </w:rPr>
      </w:r>
      <w:r w:rsidR="00961554" w:rsidRPr="009926FC">
        <w:rPr>
          <w:rFonts w:ascii="Book Antiqua" w:hAnsi="Book Antiqua"/>
        </w:rPr>
        <w:fldChar w:fldCharType="separate"/>
      </w:r>
      <w:r w:rsidR="00961554" w:rsidRPr="009926FC">
        <w:rPr>
          <w:rFonts w:ascii="Book Antiqua" w:hAnsi="Book Antiqua"/>
          <w:noProof/>
          <w:vertAlign w:val="superscript"/>
        </w:rPr>
        <w:t>[8]</w:t>
      </w:r>
      <w:r w:rsidR="00961554" w:rsidRPr="009926FC">
        <w:rPr>
          <w:rFonts w:ascii="Book Antiqua" w:hAnsi="Book Antiqua"/>
        </w:rPr>
        <w:fldChar w:fldCharType="end"/>
      </w:r>
      <w:r w:rsidR="00987ED4" w:rsidRPr="009926FC">
        <w:rPr>
          <w:rFonts w:ascii="Book Antiqua" w:hAnsi="Book Antiqua"/>
        </w:rPr>
        <w:t xml:space="preserve">: </w:t>
      </w:r>
      <w:r w:rsidR="00961554" w:rsidRPr="009926FC">
        <w:rPr>
          <w:rFonts w:ascii="Book Antiqua" w:hAnsi="Book Antiqua"/>
        </w:rPr>
        <w:t>A</w:t>
      </w:r>
      <w:r w:rsidR="00AF48E3" w:rsidRPr="009926FC">
        <w:rPr>
          <w:rFonts w:ascii="Book Antiqua" w:hAnsi="Book Antiqua"/>
        </w:rPr>
        <w:t>chieving improvement that is equal to or greater than the minimal clinically important difference (MCID) at the primary outcome time point compared to baseline</w:t>
      </w:r>
      <w:r w:rsidR="00A06F54" w:rsidRPr="00961554">
        <w:rPr>
          <w:rFonts w:ascii="Book Antiqua" w:hAnsi="Book Antiqua"/>
        </w:rPr>
        <w:t xml:space="preserve"> without </w:t>
      </w:r>
      <w:r w:rsidR="00A06F54" w:rsidRPr="009926FC">
        <w:rPr>
          <w:rFonts w:ascii="Book Antiqua" w:hAnsi="Book Antiqua"/>
        </w:rPr>
        <w:t>crossing over</w:t>
      </w:r>
      <w:r w:rsidR="00A95A73" w:rsidRPr="009926FC">
        <w:rPr>
          <w:rFonts w:ascii="Book Antiqua" w:hAnsi="Book Antiqua"/>
        </w:rPr>
        <w:t xml:space="preserve"> or requiring additional procedures</w:t>
      </w:r>
      <w:r w:rsidR="00AF48E3" w:rsidRPr="009926FC">
        <w:rPr>
          <w:rFonts w:ascii="Book Antiqua" w:hAnsi="Book Antiqua"/>
        </w:rPr>
        <w:t>.</w:t>
      </w:r>
      <w:r w:rsidR="00961554">
        <w:rPr>
          <w:rFonts w:ascii="Book Antiqua" w:hAnsi="Book Antiqua"/>
        </w:rPr>
        <w:t xml:space="preserve"> </w:t>
      </w:r>
      <w:r w:rsidR="00A06F54" w:rsidRPr="009926FC">
        <w:rPr>
          <w:rFonts w:ascii="Book Antiqua" w:hAnsi="Book Antiqua"/>
        </w:rPr>
        <w:t>Data from either the original report or supplementary information provided directly by the authors was used to complete this analysis.</w:t>
      </w:r>
    </w:p>
    <w:p w14:paraId="4AFBA496" w14:textId="14B8C8BF" w:rsidR="00F91377" w:rsidRPr="009926FC" w:rsidRDefault="00495E16" w:rsidP="00961554">
      <w:pPr>
        <w:spacing w:after="0" w:line="360" w:lineRule="auto"/>
        <w:ind w:firstLineChars="100" w:firstLine="240"/>
        <w:jc w:val="both"/>
        <w:rPr>
          <w:rFonts w:ascii="Book Antiqua" w:hAnsi="Book Antiqua"/>
        </w:rPr>
      </w:pPr>
      <w:r w:rsidRPr="009926FC">
        <w:rPr>
          <w:rFonts w:ascii="Book Antiqua" w:hAnsi="Book Antiqua"/>
        </w:rPr>
        <w:t xml:space="preserve">The </w:t>
      </w:r>
      <w:r w:rsidR="00F91377" w:rsidRPr="009926FC">
        <w:rPr>
          <w:rFonts w:ascii="Book Antiqua" w:hAnsi="Book Antiqua"/>
        </w:rPr>
        <w:t xml:space="preserve">Fisher exact test was used to test for </w:t>
      </w:r>
      <w:r w:rsidRPr="009926FC">
        <w:rPr>
          <w:rFonts w:ascii="Book Antiqua" w:hAnsi="Book Antiqua"/>
        </w:rPr>
        <w:t xml:space="preserve">statistical </w:t>
      </w:r>
      <w:r w:rsidR="00F91377" w:rsidRPr="009926FC">
        <w:rPr>
          <w:rFonts w:ascii="Book Antiqua" w:hAnsi="Book Antiqua"/>
        </w:rPr>
        <w:t>sign</w:t>
      </w:r>
      <w:r w:rsidRPr="009926FC">
        <w:rPr>
          <w:rFonts w:ascii="Book Antiqua" w:hAnsi="Book Antiqua"/>
        </w:rPr>
        <w:t xml:space="preserve">ificance between the </w:t>
      </w:r>
      <w:r w:rsidR="00A06F54" w:rsidRPr="009926FC">
        <w:rPr>
          <w:rFonts w:ascii="Book Antiqua" w:hAnsi="Book Antiqua"/>
        </w:rPr>
        <w:t xml:space="preserve">numbers of treatment successes </w:t>
      </w:r>
      <w:r w:rsidR="00F91377" w:rsidRPr="009926FC">
        <w:rPr>
          <w:rFonts w:ascii="Book Antiqua" w:hAnsi="Book Antiqua"/>
        </w:rPr>
        <w:t xml:space="preserve">in operative and </w:t>
      </w:r>
      <w:proofErr w:type="spellStart"/>
      <w:r w:rsidR="00F91377" w:rsidRPr="009926FC">
        <w:rPr>
          <w:rFonts w:ascii="Book Antiqua" w:hAnsi="Book Antiqua"/>
        </w:rPr>
        <w:t>nonoperative</w:t>
      </w:r>
      <w:proofErr w:type="spellEnd"/>
      <w:r w:rsidR="00F91377" w:rsidRPr="009926FC">
        <w:rPr>
          <w:rFonts w:ascii="Book Antiqua" w:hAnsi="Book Antiqua"/>
        </w:rPr>
        <w:t xml:space="preserve"> groups.</w:t>
      </w:r>
      <w:r w:rsidR="00961554">
        <w:rPr>
          <w:rFonts w:ascii="Book Antiqua" w:hAnsi="Book Antiqua"/>
        </w:rPr>
        <w:t xml:space="preserve"> </w:t>
      </w:r>
      <w:r w:rsidR="0074767C" w:rsidRPr="009926FC">
        <w:rPr>
          <w:rFonts w:ascii="Book Antiqua" w:hAnsi="Book Antiqua"/>
        </w:rPr>
        <w:t>SPSS, version 23.0</w:t>
      </w:r>
      <w:r w:rsidR="00CA6067" w:rsidRPr="009926FC">
        <w:rPr>
          <w:rFonts w:ascii="Book Antiqua" w:hAnsi="Book Antiqua"/>
        </w:rPr>
        <w:t xml:space="preserve"> (</w:t>
      </w:r>
      <w:r w:rsidR="0074767C" w:rsidRPr="009926FC">
        <w:rPr>
          <w:rFonts w:ascii="Book Antiqua" w:hAnsi="Book Antiqua"/>
        </w:rPr>
        <w:t>IBM</w:t>
      </w:r>
      <w:r w:rsidR="00CA6067" w:rsidRPr="009926FC">
        <w:rPr>
          <w:rFonts w:ascii="Book Antiqua" w:hAnsi="Book Antiqua"/>
        </w:rPr>
        <w:t>), was used for all statistical analyses.</w:t>
      </w:r>
      <w:r w:rsidR="00961554">
        <w:rPr>
          <w:rFonts w:ascii="Book Antiqua" w:hAnsi="Book Antiqua"/>
        </w:rPr>
        <w:t xml:space="preserve"> </w:t>
      </w:r>
      <w:r w:rsidR="0074767C" w:rsidRPr="009926FC">
        <w:rPr>
          <w:rFonts w:ascii="Book Antiqua" w:hAnsi="Book Antiqua"/>
        </w:rPr>
        <w:t>A biomedical statistician performed the statistical analyses.</w:t>
      </w:r>
    </w:p>
    <w:p w14:paraId="42C0B77F" w14:textId="10661C31" w:rsidR="00180F7F" w:rsidRPr="009926FC" w:rsidRDefault="00B91B8F" w:rsidP="00961554">
      <w:pPr>
        <w:spacing w:after="0" w:line="360" w:lineRule="auto"/>
        <w:ind w:firstLineChars="100" w:firstLine="240"/>
        <w:jc w:val="both"/>
        <w:rPr>
          <w:rFonts w:ascii="Book Antiqua" w:hAnsi="Book Antiqua"/>
        </w:rPr>
      </w:pPr>
      <w:r w:rsidRPr="009926FC">
        <w:rPr>
          <w:rFonts w:ascii="Book Antiqua" w:hAnsi="Book Antiqua"/>
        </w:rPr>
        <w:t>The citations</w:t>
      </w:r>
      <w:r w:rsidR="00D836C2" w:rsidRPr="009926FC">
        <w:rPr>
          <w:rFonts w:ascii="Book Antiqua" w:hAnsi="Book Antiqua"/>
        </w:rPr>
        <w:t>,</w:t>
      </w:r>
      <w:r w:rsidRPr="009926FC">
        <w:rPr>
          <w:rFonts w:ascii="Book Antiqua" w:hAnsi="Book Antiqua"/>
        </w:rPr>
        <w:t xml:space="preserve"> meniscal pathology and associated conditions of </w:t>
      </w:r>
      <w:r w:rsidR="00F220E6" w:rsidRPr="009926FC">
        <w:rPr>
          <w:rFonts w:ascii="Book Antiqua" w:hAnsi="Book Antiqua"/>
        </w:rPr>
        <w:t xml:space="preserve">the </w:t>
      </w:r>
      <w:r w:rsidR="001C6222" w:rsidRPr="009926FC">
        <w:rPr>
          <w:rFonts w:ascii="Book Antiqua" w:hAnsi="Book Antiqua"/>
        </w:rPr>
        <w:t>five</w:t>
      </w:r>
      <w:r w:rsidRPr="009926FC">
        <w:rPr>
          <w:rFonts w:ascii="Book Antiqua" w:hAnsi="Book Antiqua"/>
        </w:rPr>
        <w:t xml:space="preserve"> RCTs reviewed </w:t>
      </w:r>
      <w:r w:rsidR="00180F7F" w:rsidRPr="009926FC">
        <w:rPr>
          <w:rFonts w:ascii="Book Antiqua" w:hAnsi="Book Antiqua"/>
        </w:rPr>
        <w:t>are summarized in Table 1.</w:t>
      </w:r>
    </w:p>
    <w:p w14:paraId="69A07F9D" w14:textId="22483B8D" w:rsidR="00180F7F" w:rsidRPr="009926FC" w:rsidRDefault="00961554" w:rsidP="00961554">
      <w:pPr>
        <w:spacing w:after="0" w:line="360" w:lineRule="auto"/>
        <w:ind w:firstLineChars="100" w:firstLine="240"/>
        <w:jc w:val="both"/>
        <w:rPr>
          <w:rFonts w:ascii="Book Antiqua" w:hAnsi="Book Antiqua"/>
        </w:rPr>
      </w:pPr>
      <w:proofErr w:type="spellStart"/>
      <w:r>
        <w:rPr>
          <w:rFonts w:ascii="Book Antiqua" w:hAnsi="Book Antiqua"/>
        </w:rPr>
        <w:t>Herrlin</w:t>
      </w:r>
      <w:proofErr w:type="spellEnd"/>
      <w:r>
        <w:rPr>
          <w:rFonts w:ascii="Book Antiqua" w:hAnsi="Book Antiqua"/>
        </w:rPr>
        <w:t xml:space="preserve"> et </w:t>
      </w:r>
      <w:proofErr w:type="gramStart"/>
      <w:r>
        <w:rPr>
          <w:rFonts w:ascii="Book Antiqua" w:hAnsi="Book Antiqua"/>
        </w:rPr>
        <w:t>al</w:t>
      </w:r>
      <w:r>
        <w:rPr>
          <w:rFonts w:ascii="Book Antiqua" w:eastAsia="宋体" w:hAnsi="Book Antiqua" w:hint="eastAsia"/>
          <w:vertAlign w:val="superscript"/>
          <w:lang w:eastAsia="zh-CN"/>
        </w:rPr>
        <w:t>[</w:t>
      </w:r>
      <w:proofErr w:type="gramEnd"/>
      <w:r>
        <w:rPr>
          <w:rFonts w:ascii="Book Antiqua" w:eastAsia="宋体" w:hAnsi="Book Antiqua" w:hint="eastAsia"/>
          <w:vertAlign w:val="superscript"/>
          <w:lang w:eastAsia="zh-CN"/>
        </w:rPr>
        <w:t>6,7]</w:t>
      </w:r>
      <w:r w:rsidR="00180F7F" w:rsidRPr="009926FC">
        <w:rPr>
          <w:rFonts w:ascii="Book Antiqua" w:hAnsi="Book Antiqua"/>
        </w:rPr>
        <w:t xml:space="preserve"> reported 96 patients with medial meniscal tears </w:t>
      </w:r>
      <w:r w:rsidR="00FC2811" w:rsidRPr="009926FC">
        <w:rPr>
          <w:rFonts w:ascii="Book Antiqua" w:hAnsi="Book Antiqua"/>
        </w:rPr>
        <w:t>and</w:t>
      </w:r>
      <w:r w:rsidR="00180F7F" w:rsidRPr="009926FC">
        <w:rPr>
          <w:rFonts w:ascii="Book Antiqua" w:hAnsi="Book Antiqua"/>
        </w:rPr>
        <w:t xml:space="preserve"> </w:t>
      </w:r>
      <w:proofErr w:type="spellStart"/>
      <w:r w:rsidR="001F5F0F" w:rsidRPr="009926FC">
        <w:rPr>
          <w:rFonts w:ascii="Book Antiqua" w:hAnsi="Book Antiqua"/>
        </w:rPr>
        <w:t>Ahlback</w:t>
      </w:r>
      <w:proofErr w:type="spellEnd"/>
      <w:r w:rsidR="00180F7F" w:rsidRPr="009926FC">
        <w:rPr>
          <w:rFonts w:ascii="Book Antiqua" w:hAnsi="Book Antiqua"/>
        </w:rPr>
        <w:t xml:space="preserve"> grade 0-1 osteoar</w:t>
      </w:r>
      <w:r w:rsidR="003E2C07" w:rsidRPr="009926FC">
        <w:rPr>
          <w:rFonts w:ascii="Book Antiqua" w:hAnsi="Book Antiqua"/>
        </w:rPr>
        <w:t>thritis</w:t>
      </w:r>
      <w:r>
        <w:rPr>
          <w:rFonts w:ascii="Book Antiqua" w:eastAsia="宋体" w:hAnsi="Book Antiqua" w:hint="eastAsia"/>
          <w:lang w:eastAsia="zh-CN"/>
        </w:rPr>
        <w:t>-</w:t>
      </w:r>
      <w:r w:rsidR="00180F7F" w:rsidRPr="009926FC">
        <w:rPr>
          <w:rFonts w:ascii="Book Antiqua" w:hAnsi="Book Antiqua"/>
        </w:rPr>
        <w:t>comparable</w:t>
      </w:r>
      <w:r w:rsidR="003E2C07" w:rsidRPr="009926FC">
        <w:rPr>
          <w:rFonts w:ascii="Book Antiqua" w:hAnsi="Book Antiqua"/>
        </w:rPr>
        <w:t xml:space="preserve"> to </w:t>
      </w:r>
      <w:proofErr w:type="spellStart"/>
      <w:r w:rsidR="003E2C07" w:rsidRPr="009926FC">
        <w:rPr>
          <w:rFonts w:ascii="Book Antiqua" w:hAnsi="Book Antiqua"/>
        </w:rPr>
        <w:t>Kellgren</w:t>
      </w:r>
      <w:proofErr w:type="spellEnd"/>
      <w:r w:rsidR="003E2C07" w:rsidRPr="009926FC">
        <w:rPr>
          <w:rFonts w:ascii="Book Antiqua" w:hAnsi="Book Antiqua"/>
        </w:rPr>
        <w:t xml:space="preserve">-Lawrence </w:t>
      </w:r>
      <w:r w:rsidR="00A61B8D" w:rsidRPr="009926FC">
        <w:rPr>
          <w:rFonts w:ascii="Book Antiqua" w:hAnsi="Book Antiqua"/>
        </w:rPr>
        <w:t>grade 0-2</w:t>
      </w:r>
      <w:r>
        <w:rPr>
          <w:rFonts w:ascii="Book Antiqua" w:eastAsia="宋体" w:hAnsi="Book Antiqua" w:hint="eastAsia"/>
          <w:lang w:eastAsia="zh-CN"/>
        </w:rPr>
        <w:t>-</w:t>
      </w:r>
      <w:r w:rsidR="00180F7F" w:rsidRPr="009926FC">
        <w:rPr>
          <w:rFonts w:ascii="Book Antiqua" w:hAnsi="Book Antiqua"/>
        </w:rPr>
        <w:t>between the ages of 45-64 followed for 5 years.</w:t>
      </w:r>
      <w:r>
        <w:rPr>
          <w:rFonts w:ascii="Book Antiqua" w:hAnsi="Book Antiqua"/>
        </w:rPr>
        <w:t xml:space="preserve"> </w:t>
      </w:r>
      <w:r w:rsidR="00180F7F" w:rsidRPr="009926FC">
        <w:rPr>
          <w:rFonts w:ascii="Book Antiqua" w:hAnsi="Book Antiqua"/>
        </w:rPr>
        <w:t xml:space="preserve">The primary outcome </w:t>
      </w:r>
      <w:r w:rsidR="001F5F0F" w:rsidRPr="009926FC">
        <w:rPr>
          <w:rFonts w:ascii="Book Antiqua" w:hAnsi="Book Antiqua"/>
        </w:rPr>
        <w:t>was the change in knee injury and osteoarthritis outcome (KOOS) scores at 6-mo follow-up.</w:t>
      </w:r>
      <w:r>
        <w:rPr>
          <w:rFonts w:ascii="Book Antiqua" w:hAnsi="Book Antiqua"/>
        </w:rPr>
        <w:t xml:space="preserve"> </w:t>
      </w:r>
      <w:r w:rsidRPr="00961554">
        <w:rPr>
          <w:rFonts w:ascii="Book Antiqua" w:hAnsi="Book Antiqua"/>
        </w:rPr>
        <w:t>Forty-seven</w:t>
      </w:r>
      <w:r w:rsidR="001F5F0F" w:rsidRPr="009926FC">
        <w:rPr>
          <w:rFonts w:ascii="Book Antiqua" w:hAnsi="Book Antiqua"/>
        </w:rPr>
        <w:t xml:space="preserve"> were </w:t>
      </w:r>
      <w:r w:rsidR="00FC2811" w:rsidRPr="009926FC">
        <w:rPr>
          <w:rFonts w:ascii="Book Antiqua" w:hAnsi="Book Antiqua"/>
        </w:rPr>
        <w:t>randomized to</w:t>
      </w:r>
      <w:r w:rsidR="001F5F0F" w:rsidRPr="009926FC">
        <w:rPr>
          <w:rFonts w:ascii="Book Antiqua" w:hAnsi="Book Antiqua"/>
        </w:rPr>
        <w:t xml:space="preserve"> APM and exercise; 49 were </w:t>
      </w:r>
      <w:r w:rsidR="00FC2811" w:rsidRPr="009926FC">
        <w:rPr>
          <w:rFonts w:ascii="Book Antiqua" w:hAnsi="Book Antiqua"/>
        </w:rPr>
        <w:t>randomized to</w:t>
      </w:r>
      <w:r w:rsidR="001F5F0F" w:rsidRPr="009926FC">
        <w:rPr>
          <w:rFonts w:ascii="Book Antiqua" w:hAnsi="Book Antiqua"/>
        </w:rPr>
        <w:t xml:space="preserve"> exercise therapy alone.</w:t>
      </w:r>
      <w:r>
        <w:rPr>
          <w:rFonts w:ascii="Book Antiqua" w:hAnsi="Book Antiqua"/>
        </w:rPr>
        <w:t xml:space="preserve"> Thirteen/</w:t>
      </w:r>
      <w:r w:rsidRPr="00961554">
        <w:rPr>
          <w:rFonts w:ascii="Book Antiqua" w:hAnsi="Book Antiqua"/>
        </w:rPr>
        <w:t>forty-nine</w:t>
      </w:r>
      <w:r w:rsidR="001F5F0F" w:rsidRPr="009926FC">
        <w:rPr>
          <w:rFonts w:ascii="Book Antiqua" w:hAnsi="Book Antiqua"/>
        </w:rPr>
        <w:t xml:space="preserve"> (2</w:t>
      </w:r>
      <w:r w:rsidR="00605B54" w:rsidRPr="009926FC">
        <w:rPr>
          <w:rFonts w:ascii="Book Antiqua" w:hAnsi="Book Antiqua"/>
        </w:rPr>
        <w:t>7</w:t>
      </w:r>
      <w:r w:rsidR="001F5F0F" w:rsidRPr="009926FC">
        <w:rPr>
          <w:rFonts w:ascii="Book Antiqua" w:hAnsi="Book Antiqua"/>
        </w:rPr>
        <w:t>%) of patients managed by exercise therapy</w:t>
      </w:r>
      <w:r w:rsidR="00FC2811" w:rsidRPr="009926FC">
        <w:rPr>
          <w:rFonts w:ascii="Book Antiqua" w:hAnsi="Book Antiqua"/>
        </w:rPr>
        <w:t xml:space="preserve"> </w:t>
      </w:r>
      <w:r w:rsidR="001F5F0F" w:rsidRPr="009926FC">
        <w:rPr>
          <w:rFonts w:ascii="Book Antiqua" w:hAnsi="Book Antiqua"/>
        </w:rPr>
        <w:t>were ultimately treated by APM.</w:t>
      </w:r>
      <w:r>
        <w:rPr>
          <w:rFonts w:ascii="Book Antiqua" w:hAnsi="Book Antiqua"/>
        </w:rPr>
        <w:t xml:space="preserve"> </w:t>
      </w:r>
      <w:r w:rsidR="001F5F0F" w:rsidRPr="009926FC">
        <w:rPr>
          <w:rFonts w:ascii="Book Antiqua" w:hAnsi="Book Antiqua"/>
        </w:rPr>
        <w:t>ITT analysis showed a</w:t>
      </w:r>
      <w:r w:rsidR="0067115E" w:rsidRPr="009926FC">
        <w:rPr>
          <w:rFonts w:ascii="Book Antiqua" w:hAnsi="Book Antiqua"/>
        </w:rPr>
        <w:t xml:space="preserve"> 9-</w:t>
      </w:r>
      <w:r w:rsidR="001F5F0F" w:rsidRPr="009926FC">
        <w:rPr>
          <w:rFonts w:ascii="Book Antiqua" w:hAnsi="Book Antiqua"/>
        </w:rPr>
        <w:t>point difference on the KOOS Pain scale compared to baseline favoring APM</w:t>
      </w:r>
      <w:r w:rsidR="0067115E" w:rsidRPr="009926FC">
        <w:rPr>
          <w:rFonts w:ascii="Book Antiqua" w:hAnsi="Book Antiqua"/>
        </w:rPr>
        <w:t>, which was not statistically significant</w:t>
      </w:r>
      <w:r w:rsidR="001F5F0F" w:rsidRPr="009926FC">
        <w:rPr>
          <w:rFonts w:ascii="Book Antiqua" w:hAnsi="Book Antiqua"/>
        </w:rPr>
        <w:t>.</w:t>
      </w:r>
      <w:r>
        <w:rPr>
          <w:rFonts w:ascii="Book Antiqua" w:hAnsi="Book Antiqua"/>
        </w:rPr>
        <w:t xml:space="preserve"> Forty-two/</w:t>
      </w:r>
      <w:r w:rsidRPr="00961554">
        <w:rPr>
          <w:rFonts w:ascii="Book Antiqua" w:hAnsi="Book Antiqua"/>
        </w:rPr>
        <w:t>forty-seven</w:t>
      </w:r>
      <w:r w:rsidR="00D402B4" w:rsidRPr="009926FC">
        <w:rPr>
          <w:rFonts w:ascii="Book Antiqua" w:hAnsi="Book Antiqua"/>
        </w:rPr>
        <w:t xml:space="preserve"> (89%) of </w:t>
      </w:r>
      <w:r w:rsidR="00D402B4" w:rsidRPr="009926FC">
        <w:rPr>
          <w:rFonts w:ascii="Book Antiqua" w:hAnsi="Book Antiqua"/>
        </w:rPr>
        <w:lastRenderedPageBreak/>
        <w:t xml:space="preserve">operative group met the definition for treatment success compared to </w:t>
      </w:r>
      <w:r w:rsidR="00605B54" w:rsidRPr="009926FC">
        <w:rPr>
          <w:rFonts w:ascii="Book Antiqua" w:hAnsi="Book Antiqua"/>
        </w:rPr>
        <w:t>34/49 (69</w:t>
      </w:r>
      <w:r w:rsidR="003D32F0" w:rsidRPr="009926FC">
        <w:rPr>
          <w:rFonts w:ascii="Book Antiqua" w:hAnsi="Book Antiqua"/>
        </w:rPr>
        <w:t xml:space="preserve">%) of non-operative group </w:t>
      </w:r>
      <w:r w:rsidR="00D402B4" w:rsidRPr="009926FC">
        <w:rPr>
          <w:rFonts w:ascii="Book Antiqua" w:hAnsi="Book Antiqua"/>
        </w:rPr>
        <w:t>(</w:t>
      </w:r>
      <w:r w:rsidRPr="00961554">
        <w:rPr>
          <w:rFonts w:ascii="Book Antiqua" w:hAnsi="Book Antiqua"/>
          <w:i/>
        </w:rPr>
        <w:t>P</w:t>
      </w:r>
      <w:r w:rsidR="00D402B4" w:rsidRPr="009926FC">
        <w:rPr>
          <w:rFonts w:ascii="Book Antiqua" w:hAnsi="Book Antiqua"/>
        </w:rPr>
        <w:t xml:space="preserve"> </w:t>
      </w:r>
      <w:r>
        <w:rPr>
          <w:rFonts w:ascii="Book Antiqua" w:hAnsi="Book Antiqua"/>
        </w:rPr>
        <w:t>= 0.023)</w:t>
      </w:r>
      <w:r>
        <w:rPr>
          <w:rFonts w:ascii="Book Antiqua" w:eastAsia="宋体" w:hAnsi="Book Antiqua" w:hint="eastAsia"/>
          <w:lang w:eastAsia="zh-CN"/>
        </w:rPr>
        <w:t xml:space="preserve"> (</w:t>
      </w:r>
      <w:r w:rsidR="00CE49D4" w:rsidRPr="009926FC">
        <w:rPr>
          <w:rFonts w:ascii="Book Antiqua" w:hAnsi="Book Antiqua"/>
        </w:rPr>
        <w:t>personal</w:t>
      </w:r>
      <w:r w:rsidR="005B274D" w:rsidRPr="009926FC">
        <w:rPr>
          <w:rFonts w:ascii="Book Antiqua" w:hAnsi="Book Antiqua"/>
        </w:rPr>
        <w:t xml:space="preserve"> communication</w:t>
      </w:r>
      <w:r w:rsidR="00CE49D4" w:rsidRPr="009926FC">
        <w:rPr>
          <w:rFonts w:ascii="Book Antiqua" w:hAnsi="Book Antiqua"/>
        </w:rPr>
        <w:t>, May 18, 2015</w:t>
      </w:r>
      <w:r>
        <w:rPr>
          <w:rFonts w:ascii="Book Antiqua" w:eastAsia="宋体" w:hAnsi="Book Antiqua" w:hint="eastAsia"/>
          <w:lang w:eastAsia="zh-CN"/>
        </w:rPr>
        <w:t>).</w:t>
      </w:r>
      <w:r>
        <w:rPr>
          <w:rFonts w:ascii="Book Antiqua" w:hAnsi="Book Antiqua"/>
        </w:rPr>
        <w:t xml:space="preserve"> </w:t>
      </w:r>
      <w:r w:rsidR="00A95A73" w:rsidRPr="009926FC">
        <w:rPr>
          <w:rFonts w:ascii="Book Antiqua" w:hAnsi="Book Antiqua"/>
        </w:rPr>
        <w:t>The study had significant strengths including a homogeneous population and well standardized surgical and physical therapy protocols.</w:t>
      </w:r>
      <w:r>
        <w:rPr>
          <w:rFonts w:ascii="Book Antiqua" w:hAnsi="Book Antiqua"/>
        </w:rPr>
        <w:t xml:space="preserve"> </w:t>
      </w:r>
      <w:r w:rsidR="00A95A73" w:rsidRPr="009926FC">
        <w:rPr>
          <w:rFonts w:ascii="Book Antiqua" w:hAnsi="Book Antiqua"/>
        </w:rPr>
        <w:t>However, the APM cohort had significantly poorer baseline characteristics</w:t>
      </w:r>
      <w:r w:rsidR="001800C8" w:rsidRPr="009926FC">
        <w:rPr>
          <w:rFonts w:ascii="Book Antiqua" w:hAnsi="Book Antiqua"/>
        </w:rPr>
        <w:t xml:space="preserve">, leading to possible </w:t>
      </w:r>
      <w:r w:rsidR="00DD0B16" w:rsidRPr="009926FC">
        <w:rPr>
          <w:rFonts w:ascii="Book Antiqua" w:hAnsi="Book Antiqua"/>
        </w:rPr>
        <w:t>selection</w:t>
      </w:r>
      <w:r w:rsidR="001800C8" w:rsidRPr="009926FC">
        <w:rPr>
          <w:rFonts w:ascii="Book Antiqua" w:hAnsi="Book Antiqua"/>
        </w:rPr>
        <w:t xml:space="preserve"> bias</w:t>
      </w:r>
      <w:r w:rsidR="00D201BD" w:rsidRPr="009926FC">
        <w:rPr>
          <w:rFonts w:ascii="Book Antiqua" w:hAnsi="Book Antiqua"/>
        </w:rPr>
        <w:t>.</w:t>
      </w:r>
      <w:r>
        <w:rPr>
          <w:rFonts w:ascii="Book Antiqua" w:hAnsi="Book Antiqua"/>
        </w:rPr>
        <w:t xml:space="preserve"> </w:t>
      </w:r>
      <w:r w:rsidR="00D201BD" w:rsidRPr="009926FC">
        <w:rPr>
          <w:rFonts w:ascii="Book Antiqua" w:hAnsi="Book Antiqua"/>
        </w:rPr>
        <w:t>T</w:t>
      </w:r>
      <w:r w:rsidR="00A95A73" w:rsidRPr="009926FC">
        <w:rPr>
          <w:rFonts w:ascii="Book Antiqua" w:hAnsi="Book Antiqua"/>
        </w:rPr>
        <w:t>he study</w:t>
      </w:r>
      <w:r w:rsidR="00D201BD" w:rsidRPr="009926FC">
        <w:rPr>
          <w:rFonts w:ascii="Book Antiqua" w:hAnsi="Book Antiqua"/>
        </w:rPr>
        <w:t xml:space="preserve"> also</w:t>
      </w:r>
      <w:r w:rsidR="00A95A73" w:rsidRPr="009926FC">
        <w:rPr>
          <w:rFonts w:ascii="Book Antiqua" w:hAnsi="Book Antiqua"/>
        </w:rPr>
        <w:t xml:space="preserve"> experienced low enrollmen</w:t>
      </w:r>
      <w:r w:rsidR="00236859" w:rsidRPr="009926FC">
        <w:rPr>
          <w:rFonts w:ascii="Book Antiqua" w:hAnsi="Book Antiqua"/>
        </w:rPr>
        <w:t>t of eligible patients (80/177, or 55%</w:t>
      </w:r>
      <w:r w:rsidR="00A95A73" w:rsidRPr="009926FC">
        <w:rPr>
          <w:rFonts w:ascii="Book Antiqua" w:hAnsi="Book Antiqua"/>
        </w:rPr>
        <w:t>)</w:t>
      </w:r>
      <w:r w:rsidR="00D201BD" w:rsidRPr="009926FC">
        <w:rPr>
          <w:rFonts w:ascii="Book Antiqua" w:hAnsi="Book Antiqua"/>
        </w:rPr>
        <w:t xml:space="preserve">, high crossover rate, </w:t>
      </w:r>
      <w:r w:rsidR="00A95A73" w:rsidRPr="009926FC">
        <w:rPr>
          <w:rFonts w:ascii="Book Antiqua" w:hAnsi="Book Antiqua"/>
        </w:rPr>
        <w:t>and was non-blinded.</w:t>
      </w:r>
    </w:p>
    <w:p w14:paraId="0CB96B0C" w14:textId="6C8DA395" w:rsidR="00E15266" w:rsidRPr="009926FC" w:rsidRDefault="00E15266" w:rsidP="00961554">
      <w:pPr>
        <w:spacing w:after="0" w:line="360" w:lineRule="auto"/>
        <w:ind w:firstLineChars="100" w:firstLine="240"/>
        <w:jc w:val="both"/>
        <w:rPr>
          <w:rFonts w:ascii="Book Antiqua" w:hAnsi="Book Antiqua"/>
        </w:rPr>
      </w:pPr>
      <w:r w:rsidRPr="009926FC">
        <w:rPr>
          <w:rFonts w:ascii="Book Antiqua" w:hAnsi="Book Antiqua"/>
        </w:rPr>
        <w:t xml:space="preserve">Katz </w:t>
      </w:r>
      <w:r w:rsidRPr="00961554">
        <w:rPr>
          <w:rFonts w:ascii="Book Antiqua" w:hAnsi="Book Antiqua"/>
          <w:i/>
        </w:rPr>
        <w:t xml:space="preserve">et </w:t>
      </w:r>
      <w:proofErr w:type="gramStart"/>
      <w:r w:rsidRPr="00961554">
        <w:rPr>
          <w:rFonts w:ascii="Book Antiqua" w:hAnsi="Book Antiqua"/>
          <w:i/>
        </w:rPr>
        <w:t>al</w:t>
      </w:r>
      <w:r w:rsidR="00961554">
        <w:rPr>
          <w:rFonts w:ascii="Book Antiqua" w:eastAsia="宋体" w:hAnsi="Book Antiqua" w:hint="eastAsia"/>
          <w:vertAlign w:val="superscript"/>
          <w:lang w:eastAsia="zh-CN"/>
        </w:rPr>
        <w:t>[</w:t>
      </w:r>
      <w:proofErr w:type="gramEnd"/>
      <w:r w:rsidR="00961554">
        <w:rPr>
          <w:rFonts w:ascii="Book Antiqua" w:eastAsia="宋体" w:hAnsi="Book Antiqua" w:hint="eastAsia"/>
          <w:vertAlign w:val="superscript"/>
          <w:lang w:eastAsia="zh-CN"/>
        </w:rPr>
        <w:t>8,16]</w:t>
      </w:r>
      <w:r w:rsidRPr="009926FC">
        <w:rPr>
          <w:rFonts w:ascii="Book Antiqua" w:hAnsi="Book Antiqua"/>
        </w:rPr>
        <w:t xml:space="preserve"> </w:t>
      </w:r>
      <w:r w:rsidR="00FC2811" w:rsidRPr="009926FC">
        <w:rPr>
          <w:rFonts w:ascii="Book Antiqua" w:hAnsi="Book Antiqua"/>
        </w:rPr>
        <w:t xml:space="preserve">followed </w:t>
      </w:r>
      <w:r w:rsidR="002E1A87" w:rsidRPr="009926FC">
        <w:rPr>
          <w:rFonts w:ascii="Book Antiqua" w:hAnsi="Book Antiqua"/>
        </w:rPr>
        <w:t xml:space="preserve">for 12 </w:t>
      </w:r>
      <w:proofErr w:type="spellStart"/>
      <w:r w:rsidR="002E1A87" w:rsidRPr="009926FC">
        <w:rPr>
          <w:rFonts w:ascii="Book Antiqua" w:hAnsi="Book Antiqua"/>
        </w:rPr>
        <w:t>mo</w:t>
      </w:r>
      <w:proofErr w:type="spellEnd"/>
      <w:r w:rsidR="002E1A87" w:rsidRPr="009926FC">
        <w:rPr>
          <w:rFonts w:ascii="Book Antiqua" w:hAnsi="Book Antiqua"/>
        </w:rPr>
        <w:t xml:space="preserve"> </w:t>
      </w:r>
      <w:r w:rsidR="00FC2811" w:rsidRPr="009926FC">
        <w:rPr>
          <w:rFonts w:ascii="Book Antiqua" w:hAnsi="Book Antiqua"/>
        </w:rPr>
        <w:t xml:space="preserve">351 patients with meniscal tears and concomitant osteoarthritis of grades 0-3 by </w:t>
      </w:r>
      <w:proofErr w:type="spellStart"/>
      <w:r w:rsidR="00FC2811" w:rsidRPr="009926FC">
        <w:rPr>
          <w:rFonts w:ascii="Book Antiqua" w:hAnsi="Book Antiqua"/>
        </w:rPr>
        <w:t>Kellgren</w:t>
      </w:r>
      <w:proofErr w:type="spellEnd"/>
      <w:r w:rsidR="00FC2811" w:rsidRPr="009926FC">
        <w:rPr>
          <w:rFonts w:ascii="Book Antiqua" w:hAnsi="Book Antiqua"/>
        </w:rPr>
        <w:t>-Lawrence criteria</w:t>
      </w:r>
      <w:r w:rsidR="002E1A87" w:rsidRPr="009926FC">
        <w:rPr>
          <w:rFonts w:ascii="Book Antiqua" w:hAnsi="Book Antiqua"/>
        </w:rPr>
        <w:t xml:space="preserve"> aged 45 years or older.</w:t>
      </w:r>
      <w:r w:rsidR="00961554">
        <w:rPr>
          <w:rFonts w:ascii="Book Antiqua" w:hAnsi="Book Antiqua"/>
        </w:rPr>
        <w:t xml:space="preserve"> </w:t>
      </w:r>
      <w:r w:rsidR="002E1A87" w:rsidRPr="009926FC">
        <w:rPr>
          <w:rFonts w:ascii="Book Antiqua" w:hAnsi="Book Antiqua"/>
        </w:rPr>
        <w:t>The primary outcome was the change in the Western Ontario and McMaster Osteoarthritis Index (WOMAC) scores at 6-mo follow-up.</w:t>
      </w:r>
      <w:r w:rsidR="00961554">
        <w:rPr>
          <w:rFonts w:ascii="Book Antiqua" w:hAnsi="Book Antiqua"/>
        </w:rPr>
        <w:t xml:space="preserve"> </w:t>
      </w:r>
      <w:r w:rsidR="00961554" w:rsidRPr="00961554">
        <w:rPr>
          <w:rFonts w:ascii="Book Antiqua" w:hAnsi="Book Antiqua"/>
        </w:rPr>
        <w:t>One hundred and seventy-four</w:t>
      </w:r>
      <w:r w:rsidR="002E1A87" w:rsidRPr="009926FC">
        <w:rPr>
          <w:rFonts w:ascii="Book Antiqua" w:hAnsi="Book Antiqua"/>
        </w:rPr>
        <w:t xml:space="preserve"> were assigned to APM</w:t>
      </w:r>
      <w:r w:rsidR="00E2617A" w:rsidRPr="009926FC">
        <w:rPr>
          <w:rFonts w:ascii="Book Antiqua" w:hAnsi="Book Antiqua"/>
        </w:rPr>
        <w:t xml:space="preserve"> and physical therapy</w:t>
      </w:r>
      <w:r w:rsidR="002E1A87" w:rsidRPr="009926FC">
        <w:rPr>
          <w:rFonts w:ascii="Book Antiqua" w:hAnsi="Book Antiqua"/>
        </w:rPr>
        <w:t>; 177 were assigned to physical therapy</w:t>
      </w:r>
      <w:r w:rsidR="00E2617A" w:rsidRPr="009926FC">
        <w:rPr>
          <w:rFonts w:ascii="Book Antiqua" w:hAnsi="Book Antiqua"/>
        </w:rPr>
        <w:t xml:space="preserve"> alone</w:t>
      </w:r>
      <w:r w:rsidR="002E1A87" w:rsidRPr="009926FC">
        <w:rPr>
          <w:rFonts w:ascii="Book Antiqua" w:hAnsi="Book Antiqua"/>
        </w:rPr>
        <w:t>.</w:t>
      </w:r>
      <w:r w:rsidR="00961554">
        <w:rPr>
          <w:rFonts w:ascii="Book Antiqua" w:hAnsi="Book Antiqua"/>
        </w:rPr>
        <w:t xml:space="preserve"> </w:t>
      </w:r>
      <w:r w:rsidR="002E1A87" w:rsidRPr="009926FC">
        <w:rPr>
          <w:rFonts w:ascii="Book Antiqua" w:hAnsi="Book Antiqua"/>
        </w:rPr>
        <w:t>51/1</w:t>
      </w:r>
      <w:r w:rsidR="00D201BD" w:rsidRPr="009926FC">
        <w:rPr>
          <w:rFonts w:ascii="Book Antiqua" w:hAnsi="Book Antiqua"/>
        </w:rPr>
        <w:t>77</w:t>
      </w:r>
      <w:r w:rsidR="002E1A87" w:rsidRPr="009926FC">
        <w:rPr>
          <w:rFonts w:ascii="Book Antiqua" w:hAnsi="Book Antiqua"/>
        </w:rPr>
        <w:t xml:space="preserve"> (</w:t>
      </w:r>
      <w:r w:rsidR="00D201BD" w:rsidRPr="009926FC">
        <w:rPr>
          <w:rFonts w:ascii="Book Antiqua" w:hAnsi="Book Antiqua"/>
        </w:rPr>
        <w:t>29</w:t>
      </w:r>
      <w:r w:rsidR="002E1A87" w:rsidRPr="009926FC">
        <w:rPr>
          <w:rFonts w:ascii="Book Antiqua" w:hAnsi="Book Antiqua"/>
        </w:rPr>
        <w:t>%) and 59/1</w:t>
      </w:r>
      <w:r w:rsidR="00D201BD" w:rsidRPr="009926FC">
        <w:rPr>
          <w:rFonts w:ascii="Book Antiqua" w:hAnsi="Book Antiqua"/>
        </w:rPr>
        <w:t>77</w:t>
      </w:r>
      <w:r w:rsidR="002E1A87" w:rsidRPr="009926FC">
        <w:rPr>
          <w:rFonts w:ascii="Book Antiqua" w:hAnsi="Book Antiqua"/>
        </w:rPr>
        <w:t xml:space="preserve"> (</w:t>
      </w:r>
      <w:r w:rsidR="00D201BD" w:rsidRPr="009926FC">
        <w:rPr>
          <w:rFonts w:ascii="Book Antiqua" w:hAnsi="Book Antiqua"/>
        </w:rPr>
        <w:t>33</w:t>
      </w:r>
      <w:r w:rsidR="002E1A87" w:rsidRPr="009926FC">
        <w:rPr>
          <w:rFonts w:ascii="Book Antiqua" w:hAnsi="Book Antiqua"/>
        </w:rPr>
        <w:t xml:space="preserve">%) of patients initially managed by physical therapy underwent APM by 6 </w:t>
      </w:r>
      <w:proofErr w:type="spellStart"/>
      <w:r w:rsidR="002E1A87" w:rsidRPr="009926FC">
        <w:rPr>
          <w:rFonts w:ascii="Book Antiqua" w:hAnsi="Book Antiqua"/>
        </w:rPr>
        <w:t>mo</w:t>
      </w:r>
      <w:proofErr w:type="spellEnd"/>
      <w:r w:rsidR="002E1A87" w:rsidRPr="009926FC">
        <w:rPr>
          <w:rFonts w:ascii="Book Antiqua" w:hAnsi="Book Antiqua"/>
        </w:rPr>
        <w:t xml:space="preserve"> and 12 </w:t>
      </w:r>
      <w:proofErr w:type="spellStart"/>
      <w:r w:rsidR="002E1A87" w:rsidRPr="009926FC">
        <w:rPr>
          <w:rFonts w:ascii="Book Antiqua" w:hAnsi="Book Antiqua"/>
        </w:rPr>
        <w:t>mo</w:t>
      </w:r>
      <w:proofErr w:type="spellEnd"/>
      <w:r w:rsidR="002E1A87" w:rsidRPr="009926FC">
        <w:rPr>
          <w:rFonts w:ascii="Book Antiqua" w:hAnsi="Book Antiqua"/>
        </w:rPr>
        <w:t>, respectively.</w:t>
      </w:r>
      <w:r w:rsidR="00961554">
        <w:rPr>
          <w:rFonts w:ascii="Book Antiqua" w:hAnsi="Book Antiqua"/>
        </w:rPr>
        <w:t xml:space="preserve"> </w:t>
      </w:r>
      <w:r w:rsidR="00F91377" w:rsidRPr="009926FC">
        <w:rPr>
          <w:rFonts w:ascii="Book Antiqua" w:hAnsi="Book Antiqua"/>
        </w:rPr>
        <w:t xml:space="preserve">ITT analysis </w:t>
      </w:r>
      <w:r w:rsidR="0067115E" w:rsidRPr="009926FC">
        <w:rPr>
          <w:rFonts w:ascii="Book Antiqua" w:hAnsi="Book Antiqua"/>
        </w:rPr>
        <w:t>showed a 2.4-point difference in on the WOMAC score compared to baseline favoring APM, which was not statistically significant.</w:t>
      </w:r>
      <w:r w:rsidR="00961554">
        <w:rPr>
          <w:rFonts w:ascii="Book Antiqua" w:hAnsi="Book Antiqua"/>
        </w:rPr>
        <w:t xml:space="preserve"> </w:t>
      </w:r>
      <w:r w:rsidR="0067115E" w:rsidRPr="009926FC">
        <w:rPr>
          <w:rFonts w:ascii="Book Antiqua" w:hAnsi="Book Antiqua"/>
        </w:rPr>
        <w:t xml:space="preserve">However, </w:t>
      </w:r>
      <w:r w:rsidR="000A7BFB" w:rsidRPr="009926FC">
        <w:rPr>
          <w:rFonts w:ascii="Book Antiqua" w:hAnsi="Book Antiqua"/>
        </w:rPr>
        <w:t>as noted in the original paper,</w:t>
      </w:r>
      <w:r w:rsidR="0067115E" w:rsidRPr="009926FC">
        <w:rPr>
          <w:rFonts w:ascii="Book Antiqua" w:hAnsi="Book Antiqua"/>
        </w:rPr>
        <w:t xml:space="preserve"> a greater proportion of APM patients </w:t>
      </w:r>
      <w:r w:rsidR="001800C8" w:rsidRPr="009926FC">
        <w:rPr>
          <w:rFonts w:ascii="Book Antiqua" w:hAnsi="Book Antiqua"/>
        </w:rPr>
        <w:t>had successful treatment outcomes</w:t>
      </w:r>
      <w:r w:rsidR="0067115E" w:rsidRPr="009926FC">
        <w:rPr>
          <w:rFonts w:ascii="Book Antiqua" w:hAnsi="Book Antiqua"/>
        </w:rPr>
        <w:t xml:space="preserve"> than that of physical therapy patients (</w:t>
      </w:r>
      <w:r w:rsidR="00236859" w:rsidRPr="009926FC">
        <w:rPr>
          <w:rFonts w:ascii="Book Antiqua" w:hAnsi="Book Antiqua"/>
        </w:rPr>
        <w:t xml:space="preserve">108/161, or </w:t>
      </w:r>
      <w:r w:rsidR="00961554">
        <w:rPr>
          <w:rFonts w:ascii="Book Antiqua" w:hAnsi="Book Antiqua"/>
        </w:rPr>
        <w:t xml:space="preserve">67.1% </w:t>
      </w:r>
      <w:proofErr w:type="spellStart"/>
      <w:r w:rsidR="00961554" w:rsidRPr="00961554">
        <w:rPr>
          <w:rFonts w:ascii="Book Antiqua" w:hAnsi="Book Antiqua"/>
          <w:i/>
        </w:rPr>
        <w:t>vs</w:t>
      </w:r>
      <w:proofErr w:type="spellEnd"/>
      <w:r w:rsidR="0067115E" w:rsidRPr="009926FC">
        <w:rPr>
          <w:rFonts w:ascii="Book Antiqua" w:hAnsi="Book Antiqua"/>
        </w:rPr>
        <w:t xml:space="preserve"> </w:t>
      </w:r>
      <w:r w:rsidR="00236859" w:rsidRPr="009926FC">
        <w:rPr>
          <w:rFonts w:ascii="Book Antiqua" w:hAnsi="Book Antiqua"/>
        </w:rPr>
        <w:t xml:space="preserve">74/169, or </w:t>
      </w:r>
      <w:r w:rsidR="0067115E" w:rsidRPr="009926FC">
        <w:rPr>
          <w:rFonts w:ascii="Book Antiqua" w:hAnsi="Book Antiqua"/>
        </w:rPr>
        <w:t xml:space="preserve">43.8%, </w:t>
      </w:r>
      <w:r w:rsidR="00961554" w:rsidRPr="00961554">
        <w:rPr>
          <w:rFonts w:ascii="Book Antiqua" w:hAnsi="Book Antiqua"/>
          <w:i/>
        </w:rPr>
        <w:t>P</w:t>
      </w:r>
      <w:r w:rsidR="0067115E" w:rsidRPr="009926FC">
        <w:rPr>
          <w:rFonts w:ascii="Book Antiqua" w:hAnsi="Book Antiqua"/>
        </w:rPr>
        <w:t xml:space="preserve"> </w:t>
      </w:r>
      <w:r w:rsidR="00C75852" w:rsidRPr="009926FC">
        <w:rPr>
          <w:rFonts w:ascii="Book Antiqua" w:hAnsi="Book Antiqua"/>
        </w:rPr>
        <w:t>&lt;</w:t>
      </w:r>
      <w:r w:rsidR="001800C8" w:rsidRPr="009926FC">
        <w:rPr>
          <w:rFonts w:ascii="Book Antiqua" w:hAnsi="Book Antiqua"/>
        </w:rPr>
        <w:t xml:space="preserve"> 0.</w:t>
      </w:r>
      <w:r w:rsidR="00C75852" w:rsidRPr="009926FC">
        <w:rPr>
          <w:rFonts w:ascii="Book Antiqua" w:hAnsi="Book Antiqua"/>
        </w:rPr>
        <w:t>0</w:t>
      </w:r>
      <w:r w:rsidR="001800C8" w:rsidRPr="009926FC">
        <w:rPr>
          <w:rFonts w:ascii="Book Antiqua" w:hAnsi="Book Antiqua"/>
        </w:rPr>
        <w:t>001</w:t>
      </w:r>
      <w:r w:rsidR="0067115E" w:rsidRPr="009926FC">
        <w:rPr>
          <w:rFonts w:ascii="Book Antiqua" w:hAnsi="Book Antiqua"/>
        </w:rPr>
        <w:t>).</w:t>
      </w:r>
      <w:r w:rsidR="00961554">
        <w:rPr>
          <w:rFonts w:ascii="Book Antiqua" w:hAnsi="Book Antiqua"/>
        </w:rPr>
        <w:t xml:space="preserve"> </w:t>
      </w:r>
      <w:r w:rsidR="00C75852" w:rsidRPr="009926FC">
        <w:rPr>
          <w:rFonts w:ascii="Book Antiqua" w:hAnsi="Book Antiqua"/>
        </w:rPr>
        <w:t>This was a landmark study with a strong study design and large cohort size.</w:t>
      </w:r>
      <w:r w:rsidR="00961554">
        <w:rPr>
          <w:rFonts w:ascii="Book Antiqua" w:hAnsi="Book Antiqua"/>
        </w:rPr>
        <w:t xml:space="preserve"> </w:t>
      </w:r>
      <w:r w:rsidR="00C75852" w:rsidRPr="009926FC">
        <w:rPr>
          <w:rFonts w:ascii="Book Antiqua" w:hAnsi="Book Antiqua"/>
        </w:rPr>
        <w:t>However, this study suffers from low enrollment rate (351</w:t>
      </w:r>
      <w:r w:rsidR="00236859" w:rsidRPr="009926FC">
        <w:rPr>
          <w:rFonts w:ascii="Book Antiqua" w:hAnsi="Book Antiqua"/>
        </w:rPr>
        <w:t>/1330, or 26%</w:t>
      </w:r>
      <w:r w:rsidR="00C75852" w:rsidRPr="009926FC">
        <w:rPr>
          <w:rFonts w:ascii="Book Antiqua" w:hAnsi="Book Antiqua"/>
        </w:rPr>
        <w:t xml:space="preserve">), inconsistent referral patterns from participating surgeons, </w:t>
      </w:r>
      <w:r w:rsidR="003C3446" w:rsidRPr="009926FC">
        <w:rPr>
          <w:rFonts w:ascii="Book Antiqua" w:hAnsi="Book Antiqua"/>
        </w:rPr>
        <w:t xml:space="preserve">and lack of blinding, leading to potential </w:t>
      </w:r>
      <w:r w:rsidR="00DD0B16" w:rsidRPr="009926FC">
        <w:rPr>
          <w:rFonts w:ascii="Book Antiqua" w:hAnsi="Book Antiqua"/>
        </w:rPr>
        <w:t>selection</w:t>
      </w:r>
      <w:r w:rsidR="004B5A76" w:rsidRPr="009926FC">
        <w:rPr>
          <w:rFonts w:ascii="Book Antiqua" w:hAnsi="Book Antiqua"/>
        </w:rPr>
        <w:t xml:space="preserve"> and detection</w:t>
      </w:r>
      <w:r w:rsidR="003C3446" w:rsidRPr="009926FC">
        <w:rPr>
          <w:rFonts w:ascii="Book Antiqua" w:hAnsi="Book Antiqua"/>
        </w:rPr>
        <w:t xml:space="preserve"> bias</w:t>
      </w:r>
      <w:r w:rsidR="004B5A76" w:rsidRPr="009926FC">
        <w:rPr>
          <w:rFonts w:ascii="Book Antiqua" w:hAnsi="Book Antiqua"/>
        </w:rPr>
        <w:t>es</w:t>
      </w:r>
      <w:r w:rsidR="003C3446" w:rsidRPr="009926FC">
        <w:rPr>
          <w:rFonts w:ascii="Book Antiqua" w:hAnsi="Book Antiqua"/>
        </w:rPr>
        <w:t>.</w:t>
      </w:r>
      <w:r w:rsidR="00961554">
        <w:rPr>
          <w:rFonts w:ascii="Book Antiqua" w:hAnsi="Book Antiqua"/>
        </w:rPr>
        <w:t xml:space="preserve"> </w:t>
      </w:r>
      <w:r w:rsidR="003C3446" w:rsidRPr="009926FC">
        <w:rPr>
          <w:rFonts w:ascii="Book Antiqua" w:hAnsi="Book Antiqua"/>
        </w:rPr>
        <w:t>High crossover rate</w:t>
      </w:r>
      <w:r w:rsidR="00C75852" w:rsidRPr="009926FC">
        <w:rPr>
          <w:rFonts w:ascii="Book Antiqua" w:hAnsi="Book Antiqua"/>
        </w:rPr>
        <w:t xml:space="preserve"> and large variability </w:t>
      </w:r>
      <w:r w:rsidR="003C3446" w:rsidRPr="009926FC">
        <w:rPr>
          <w:rFonts w:ascii="Book Antiqua" w:hAnsi="Book Antiqua"/>
        </w:rPr>
        <w:t>in</w:t>
      </w:r>
      <w:r w:rsidR="00C75852" w:rsidRPr="009926FC">
        <w:rPr>
          <w:rFonts w:ascii="Book Antiqua" w:hAnsi="Book Antiqua"/>
        </w:rPr>
        <w:t xml:space="preserve"> </w:t>
      </w:r>
      <w:r w:rsidR="003C3446" w:rsidRPr="009926FC">
        <w:rPr>
          <w:rFonts w:ascii="Book Antiqua" w:hAnsi="Book Antiqua"/>
        </w:rPr>
        <w:t>the percentage of crossovers among participating centers (range 0</w:t>
      </w:r>
      <w:r w:rsidR="00961554">
        <w:rPr>
          <w:rFonts w:ascii="Book Antiqua" w:eastAsia="宋体" w:hAnsi="Book Antiqua" w:hint="eastAsia"/>
          <w:lang w:eastAsia="zh-CN"/>
        </w:rPr>
        <w:t>%</w:t>
      </w:r>
      <w:r w:rsidR="003C3446" w:rsidRPr="009926FC">
        <w:rPr>
          <w:rFonts w:ascii="Book Antiqua" w:hAnsi="Book Antiqua"/>
        </w:rPr>
        <w:t xml:space="preserve">-60%) question </w:t>
      </w:r>
      <w:r w:rsidR="004B5A76" w:rsidRPr="009926FC">
        <w:rPr>
          <w:rFonts w:ascii="Book Antiqua" w:hAnsi="Book Antiqua"/>
        </w:rPr>
        <w:t>protocol adherence and suggest</w:t>
      </w:r>
      <w:r w:rsidR="003C3446" w:rsidRPr="009926FC">
        <w:rPr>
          <w:rFonts w:ascii="Book Antiqua" w:hAnsi="Book Antiqua"/>
        </w:rPr>
        <w:t xml:space="preserve"> potential performance</w:t>
      </w:r>
      <w:r w:rsidR="004B5A76" w:rsidRPr="009926FC">
        <w:rPr>
          <w:rFonts w:ascii="Book Antiqua" w:hAnsi="Book Antiqua"/>
        </w:rPr>
        <w:t xml:space="preserve"> and transfer</w:t>
      </w:r>
      <w:r w:rsidR="003C3446" w:rsidRPr="009926FC">
        <w:rPr>
          <w:rFonts w:ascii="Book Antiqua" w:hAnsi="Book Antiqua"/>
        </w:rPr>
        <w:t xml:space="preserve"> bias</w:t>
      </w:r>
      <w:r w:rsidR="004B5A76" w:rsidRPr="009926FC">
        <w:rPr>
          <w:rFonts w:ascii="Book Antiqua" w:hAnsi="Book Antiqua"/>
        </w:rPr>
        <w:t>es</w:t>
      </w:r>
      <w:r w:rsidR="00C75852" w:rsidRPr="009926FC">
        <w:rPr>
          <w:rFonts w:ascii="Book Antiqua" w:hAnsi="Book Antiqua"/>
        </w:rPr>
        <w:t>.</w:t>
      </w:r>
    </w:p>
    <w:p w14:paraId="4FE7267F" w14:textId="5363565E" w:rsidR="00744BC4" w:rsidRPr="009926FC" w:rsidRDefault="00961554" w:rsidP="00961554">
      <w:pPr>
        <w:spacing w:after="0" w:line="360" w:lineRule="auto"/>
        <w:ind w:firstLineChars="100" w:firstLine="240"/>
        <w:jc w:val="both"/>
        <w:rPr>
          <w:rFonts w:ascii="Book Antiqua" w:hAnsi="Book Antiqua"/>
        </w:rPr>
      </w:pPr>
      <w:proofErr w:type="spellStart"/>
      <w:r>
        <w:rPr>
          <w:rFonts w:ascii="Book Antiqua" w:hAnsi="Book Antiqua"/>
        </w:rPr>
        <w:t>Yim</w:t>
      </w:r>
      <w:proofErr w:type="spellEnd"/>
      <w:r>
        <w:rPr>
          <w:rFonts w:ascii="Book Antiqua" w:hAnsi="Book Antiqua"/>
        </w:rPr>
        <w:t xml:space="preserve"> </w:t>
      </w:r>
      <w:r w:rsidRPr="00961554">
        <w:rPr>
          <w:rFonts w:ascii="Book Antiqua" w:hAnsi="Book Antiqua"/>
          <w:i/>
        </w:rPr>
        <w:t xml:space="preserve">et </w:t>
      </w:r>
      <w:proofErr w:type="gramStart"/>
      <w:r w:rsidRPr="00961554">
        <w:rPr>
          <w:rFonts w:ascii="Book Antiqua" w:hAnsi="Book Antiqua"/>
          <w:i/>
        </w:rPr>
        <w:t>al</w:t>
      </w:r>
      <w:r>
        <w:rPr>
          <w:rFonts w:ascii="Book Antiqua" w:eastAsia="宋体" w:hAnsi="Book Antiqua" w:hint="eastAsia"/>
          <w:vertAlign w:val="superscript"/>
          <w:lang w:eastAsia="zh-CN"/>
        </w:rPr>
        <w:t>[</w:t>
      </w:r>
      <w:proofErr w:type="gramEnd"/>
      <w:r>
        <w:rPr>
          <w:rFonts w:ascii="Book Antiqua" w:eastAsia="宋体" w:hAnsi="Book Antiqua" w:hint="eastAsia"/>
          <w:vertAlign w:val="superscript"/>
          <w:lang w:eastAsia="zh-CN"/>
        </w:rPr>
        <w:t>10]</w:t>
      </w:r>
      <w:r w:rsidR="00963C82" w:rsidRPr="009926FC">
        <w:rPr>
          <w:rFonts w:ascii="Book Antiqua" w:hAnsi="Book Antiqua"/>
        </w:rPr>
        <w:t xml:space="preserve"> </w:t>
      </w:r>
      <w:r w:rsidR="00013F97" w:rsidRPr="009926FC">
        <w:rPr>
          <w:rFonts w:ascii="Book Antiqua" w:hAnsi="Book Antiqua"/>
        </w:rPr>
        <w:t>reported 102 patients</w:t>
      </w:r>
      <w:r w:rsidR="003A0F29" w:rsidRPr="009926FC">
        <w:rPr>
          <w:rFonts w:ascii="Book Antiqua" w:hAnsi="Book Antiqua"/>
        </w:rPr>
        <w:t xml:space="preserve"> aged 43-62 years</w:t>
      </w:r>
      <w:r w:rsidR="00013F97" w:rsidRPr="009926FC">
        <w:rPr>
          <w:rFonts w:ascii="Book Antiqua" w:hAnsi="Book Antiqua"/>
        </w:rPr>
        <w:t xml:space="preserve"> with degenerative horizontal tears of the posterior horn of the medial meniscus </w:t>
      </w:r>
      <w:r w:rsidR="00013C3B" w:rsidRPr="009926FC">
        <w:rPr>
          <w:rFonts w:ascii="Book Antiqua" w:hAnsi="Book Antiqua"/>
        </w:rPr>
        <w:t xml:space="preserve">with </w:t>
      </w:r>
      <w:r w:rsidR="003A0F29" w:rsidRPr="009926FC">
        <w:rPr>
          <w:rFonts w:ascii="Book Antiqua" w:hAnsi="Book Antiqua"/>
        </w:rPr>
        <w:t xml:space="preserve">OA of grades 0-1 by </w:t>
      </w:r>
      <w:proofErr w:type="spellStart"/>
      <w:r w:rsidR="003A0F29" w:rsidRPr="009926FC">
        <w:rPr>
          <w:rFonts w:ascii="Book Antiqua" w:hAnsi="Book Antiqua"/>
        </w:rPr>
        <w:t>Kellgren</w:t>
      </w:r>
      <w:proofErr w:type="spellEnd"/>
      <w:r w:rsidR="003A0F29" w:rsidRPr="009926FC">
        <w:rPr>
          <w:rFonts w:ascii="Book Antiqua" w:hAnsi="Book Antiqua"/>
        </w:rPr>
        <w:t>-Lawrence criteria</w:t>
      </w:r>
      <w:r w:rsidR="00013F97" w:rsidRPr="009926FC">
        <w:rPr>
          <w:rFonts w:ascii="Book Antiqua" w:hAnsi="Book Antiqua"/>
        </w:rPr>
        <w:t xml:space="preserve"> followed for 24 mo.</w:t>
      </w:r>
      <w:r>
        <w:rPr>
          <w:rFonts w:ascii="Book Antiqua" w:hAnsi="Book Antiqua"/>
        </w:rPr>
        <w:t xml:space="preserve"> </w:t>
      </w:r>
      <w:r w:rsidR="00013F97" w:rsidRPr="009926FC">
        <w:rPr>
          <w:rFonts w:ascii="Book Antiqua" w:hAnsi="Book Antiqua"/>
        </w:rPr>
        <w:t xml:space="preserve">The primary outcome was by </w:t>
      </w:r>
      <w:proofErr w:type="spellStart"/>
      <w:r w:rsidR="00013F97" w:rsidRPr="009926FC">
        <w:rPr>
          <w:rFonts w:ascii="Book Antiqua" w:hAnsi="Book Antiqua"/>
        </w:rPr>
        <w:t>Lysholm</w:t>
      </w:r>
      <w:proofErr w:type="spellEnd"/>
      <w:r w:rsidR="00F11E37" w:rsidRPr="009926FC">
        <w:rPr>
          <w:rFonts w:ascii="Book Antiqua" w:hAnsi="Book Antiqua"/>
        </w:rPr>
        <w:t xml:space="preserve"> scores at 2 years follow-up</w:t>
      </w:r>
      <w:r w:rsidR="00013F97" w:rsidRPr="009926FC">
        <w:rPr>
          <w:rFonts w:ascii="Book Antiqua" w:hAnsi="Book Antiqua"/>
        </w:rPr>
        <w:t>.</w:t>
      </w:r>
      <w:r>
        <w:rPr>
          <w:rFonts w:ascii="Book Antiqua" w:hAnsi="Book Antiqua"/>
        </w:rPr>
        <w:t xml:space="preserve"> </w:t>
      </w:r>
      <w:r w:rsidR="00D03AC0" w:rsidRPr="009926FC">
        <w:rPr>
          <w:rFonts w:ascii="Book Antiqua" w:hAnsi="Book Antiqua"/>
        </w:rPr>
        <w:t>50 patients were treated with APM</w:t>
      </w:r>
      <w:r w:rsidR="00E2617A" w:rsidRPr="009926FC">
        <w:rPr>
          <w:rFonts w:ascii="Book Antiqua" w:hAnsi="Book Antiqua"/>
        </w:rPr>
        <w:t xml:space="preserve"> and strengthening exercises</w:t>
      </w:r>
      <w:r w:rsidR="00D03AC0" w:rsidRPr="009926FC">
        <w:rPr>
          <w:rFonts w:ascii="Book Antiqua" w:hAnsi="Book Antiqua"/>
        </w:rPr>
        <w:t>; 52 were treated with strengthening exercises</w:t>
      </w:r>
      <w:r w:rsidR="00E2617A" w:rsidRPr="009926FC">
        <w:rPr>
          <w:rFonts w:ascii="Book Antiqua" w:hAnsi="Book Antiqua"/>
        </w:rPr>
        <w:t xml:space="preserve"> alone</w:t>
      </w:r>
      <w:r w:rsidR="00D03AC0" w:rsidRPr="009926FC">
        <w:rPr>
          <w:rFonts w:ascii="Book Antiqua" w:hAnsi="Book Antiqua"/>
        </w:rPr>
        <w:t>.</w:t>
      </w:r>
      <w:r>
        <w:rPr>
          <w:rFonts w:ascii="Book Antiqua" w:hAnsi="Book Antiqua"/>
        </w:rPr>
        <w:t xml:space="preserve"> </w:t>
      </w:r>
      <w:r w:rsidR="003A0F29" w:rsidRPr="009926FC">
        <w:rPr>
          <w:rFonts w:ascii="Book Antiqua" w:hAnsi="Book Antiqua"/>
        </w:rPr>
        <w:t xml:space="preserve">Only 1/52 (2%) of patients assigned to </w:t>
      </w:r>
      <w:proofErr w:type="spellStart"/>
      <w:r w:rsidR="003A0F29" w:rsidRPr="009926FC">
        <w:rPr>
          <w:rFonts w:ascii="Book Antiqua" w:hAnsi="Book Antiqua"/>
        </w:rPr>
        <w:t>nonoperative</w:t>
      </w:r>
      <w:proofErr w:type="spellEnd"/>
      <w:r w:rsidR="003A0F29" w:rsidRPr="009926FC">
        <w:rPr>
          <w:rFonts w:ascii="Book Antiqua" w:hAnsi="Book Antiqua"/>
        </w:rPr>
        <w:t xml:space="preserve"> management </w:t>
      </w:r>
      <w:r w:rsidR="00944442" w:rsidRPr="009926FC">
        <w:rPr>
          <w:rFonts w:ascii="Book Antiqua" w:hAnsi="Book Antiqua"/>
        </w:rPr>
        <w:t>crossed over to surgery.</w:t>
      </w:r>
      <w:r>
        <w:rPr>
          <w:rFonts w:ascii="Book Antiqua" w:hAnsi="Book Antiqua"/>
        </w:rPr>
        <w:t xml:space="preserve"> </w:t>
      </w:r>
      <w:r w:rsidR="00944442" w:rsidRPr="009926FC">
        <w:rPr>
          <w:rFonts w:ascii="Book Antiqua" w:hAnsi="Book Antiqua"/>
        </w:rPr>
        <w:t xml:space="preserve">The results as analyzed in the </w:t>
      </w:r>
      <w:r w:rsidR="00944442" w:rsidRPr="009926FC">
        <w:rPr>
          <w:rFonts w:ascii="Book Antiqua" w:hAnsi="Book Antiqua"/>
        </w:rPr>
        <w:lastRenderedPageBreak/>
        <w:t xml:space="preserve">original report showed no difference in the </w:t>
      </w:r>
      <w:proofErr w:type="spellStart"/>
      <w:r w:rsidR="00944442" w:rsidRPr="009926FC">
        <w:rPr>
          <w:rFonts w:ascii="Book Antiqua" w:hAnsi="Book Antiqua"/>
        </w:rPr>
        <w:t>Lysholm</w:t>
      </w:r>
      <w:proofErr w:type="spellEnd"/>
      <w:r w:rsidR="00944442" w:rsidRPr="009926FC">
        <w:rPr>
          <w:rFonts w:ascii="Book Antiqua" w:hAnsi="Book Antiqua"/>
        </w:rPr>
        <w:t xml:space="preserve"> scores </w:t>
      </w:r>
      <w:r w:rsidR="00F11E37" w:rsidRPr="009926FC">
        <w:rPr>
          <w:rFonts w:ascii="Book Antiqua" w:hAnsi="Book Antiqua"/>
        </w:rPr>
        <w:t>between the two groups at 2 years follow-up.</w:t>
      </w:r>
      <w:r>
        <w:rPr>
          <w:rFonts w:ascii="Book Antiqua" w:hAnsi="Book Antiqua"/>
        </w:rPr>
        <w:t xml:space="preserve"> </w:t>
      </w:r>
      <w:r w:rsidR="00CE49D4" w:rsidRPr="009926FC">
        <w:rPr>
          <w:rFonts w:ascii="Book Antiqua" w:hAnsi="Book Antiqua"/>
        </w:rPr>
        <w:t>45/50 (90</w:t>
      </w:r>
      <w:r w:rsidR="008650CE" w:rsidRPr="009926FC">
        <w:rPr>
          <w:rFonts w:ascii="Book Antiqua" w:hAnsi="Book Antiqua"/>
        </w:rPr>
        <w:t xml:space="preserve">%) of surgical patients met the definition for treatment success compared to </w:t>
      </w:r>
      <w:r w:rsidR="00CE49D4" w:rsidRPr="009926FC">
        <w:rPr>
          <w:rFonts w:ascii="Book Antiqua" w:hAnsi="Book Antiqua"/>
        </w:rPr>
        <w:t>48/52 (92</w:t>
      </w:r>
      <w:r w:rsidR="008650CE" w:rsidRPr="009926FC">
        <w:rPr>
          <w:rFonts w:ascii="Book Antiqua" w:hAnsi="Book Antiqua"/>
        </w:rPr>
        <w:t>%) o</w:t>
      </w:r>
      <w:r w:rsidR="00CE49D4" w:rsidRPr="009926FC">
        <w:rPr>
          <w:rFonts w:ascii="Book Antiqua" w:hAnsi="Book Antiqua"/>
        </w:rPr>
        <w:t>f non-surgical patients (</w:t>
      </w:r>
      <w:r w:rsidRPr="00961554">
        <w:rPr>
          <w:rFonts w:ascii="Book Antiqua" w:hAnsi="Book Antiqua"/>
          <w:i/>
        </w:rPr>
        <w:t>P</w:t>
      </w:r>
      <w:r w:rsidR="00CE49D4" w:rsidRPr="009926FC">
        <w:rPr>
          <w:rFonts w:ascii="Book Antiqua" w:hAnsi="Book Antiqua"/>
        </w:rPr>
        <w:t xml:space="preserve"> = 0.739)</w:t>
      </w:r>
      <w:r>
        <w:rPr>
          <w:rFonts w:ascii="Book Antiqua" w:eastAsia="宋体" w:hAnsi="Book Antiqua" w:hint="eastAsia"/>
          <w:lang w:eastAsia="zh-CN"/>
        </w:rPr>
        <w:t xml:space="preserve"> (</w:t>
      </w:r>
      <w:r w:rsidR="00CE49D4" w:rsidRPr="009926FC">
        <w:rPr>
          <w:rFonts w:ascii="Book Antiqua" w:hAnsi="Book Antiqua"/>
        </w:rPr>
        <w:t>personal communication, June 27, 2015</w:t>
      </w:r>
      <w:r>
        <w:rPr>
          <w:rFonts w:ascii="Book Antiqua" w:eastAsia="宋体" w:hAnsi="Book Antiqua" w:hint="eastAsia"/>
          <w:lang w:eastAsia="zh-CN"/>
        </w:rPr>
        <w:t>).</w:t>
      </w:r>
      <w:r>
        <w:rPr>
          <w:rFonts w:ascii="Book Antiqua" w:hAnsi="Book Antiqua"/>
        </w:rPr>
        <w:t xml:space="preserve"> </w:t>
      </w:r>
      <w:r w:rsidR="00611391" w:rsidRPr="009926FC">
        <w:rPr>
          <w:rFonts w:ascii="Book Antiqua" w:hAnsi="Book Antiqua"/>
        </w:rPr>
        <w:t>The strengths of this study include low loss to follow-up rate (2/108, or 2%), low crossover rate (1/52, or 2%), and relatively long follow-up period.</w:t>
      </w:r>
      <w:r>
        <w:rPr>
          <w:rFonts w:ascii="Book Antiqua" w:hAnsi="Book Antiqua"/>
        </w:rPr>
        <w:t xml:space="preserve"> </w:t>
      </w:r>
      <w:r w:rsidR="00611391" w:rsidRPr="009926FC">
        <w:rPr>
          <w:rFonts w:ascii="Book Antiqua" w:hAnsi="Book Antiqua"/>
        </w:rPr>
        <w:t>Its weaknesses include</w:t>
      </w:r>
      <w:r w:rsidR="004C6F46" w:rsidRPr="009926FC">
        <w:rPr>
          <w:rFonts w:ascii="Book Antiqua" w:hAnsi="Book Antiqua"/>
        </w:rPr>
        <w:t>:</w:t>
      </w:r>
      <w:r w:rsidR="00611391" w:rsidRPr="009926FC">
        <w:rPr>
          <w:rFonts w:ascii="Book Antiqua" w:hAnsi="Book Antiqua"/>
        </w:rPr>
        <w:t xml:space="preserve"> disproportionate</w:t>
      </w:r>
      <w:r w:rsidR="004C6F46" w:rsidRPr="009926FC">
        <w:rPr>
          <w:rFonts w:ascii="Book Antiqua" w:hAnsi="Book Antiqua"/>
        </w:rPr>
        <w:t>ly</w:t>
      </w:r>
      <w:r w:rsidR="008650CE" w:rsidRPr="009926FC">
        <w:rPr>
          <w:rFonts w:ascii="Book Antiqua" w:hAnsi="Book Antiqua"/>
        </w:rPr>
        <w:t xml:space="preserve"> large</w:t>
      </w:r>
      <w:r w:rsidR="00611391" w:rsidRPr="009926FC">
        <w:rPr>
          <w:rFonts w:ascii="Book Antiqua" w:hAnsi="Book Antiqua"/>
        </w:rPr>
        <w:t xml:space="preserve"> female study population (81/102</w:t>
      </w:r>
      <w:r w:rsidR="00236859" w:rsidRPr="009926FC">
        <w:rPr>
          <w:rFonts w:ascii="Book Antiqua" w:hAnsi="Book Antiqua"/>
        </w:rPr>
        <w:t xml:space="preserve">, or </w:t>
      </w:r>
      <w:r w:rsidR="00611391" w:rsidRPr="009926FC">
        <w:rPr>
          <w:rFonts w:ascii="Book Antiqua" w:hAnsi="Book Antiqua"/>
        </w:rPr>
        <w:t>79.4%)</w:t>
      </w:r>
      <w:r w:rsidR="004C6F46" w:rsidRPr="009926FC">
        <w:rPr>
          <w:rFonts w:ascii="Book Antiqua" w:hAnsi="Book Antiqua"/>
        </w:rPr>
        <w:t xml:space="preserve">; sample size falling just short of the 54 patients per group required </w:t>
      </w:r>
      <w:r w:rsidR="008650CE" w:rsidRPr="009926FC">
        <w:rPr>
          <w:rFonts w:ascii="Book Antiqua" w:hAnsi="Book Antiqua"/>
        </w:rPr>
        <w:t>for 80% power</w:t>
      </w:r>
      <w:r w:rsidR="004C6F46" w:rsidRPr="009926FC">
        <w:rPr>
          <w:rFonts w:ascii="Book Antiqua" w:hAnsi="Book Antiqua"/>
        </w:rPr>
        <w:t>; and low enrollment rate (108/162</w:t>
      </w:r>
      <w:r w:rsidR="00236859" w:rsidRPr="009926FC">
        <w:rPr>
          <w:rFonts w:ascii="Book Antiqua" w:hAnsi="Book Antiqua"/>
        </w:rPr>
        <w:t xml:space="preserve">, or </w:t>
      </w:r>
      <w:r w:rsidR="004C6F46" w:rsidRPr="009926FC">
        <w:rPr>
          <w:rFonts w:ascii="Book Antiqua" w:hAnsi="Book Antiqua"/>
        </w:rPr>
        <w:t>66.7%).</w:t>
      </w:r>
      <w:r>
        <w:rPr>
          <w:rFonts w:ascii="Book Antiqua" w:hAnsi="Book Antiqua"/>
        </w:rPr>
        <w:t xml:space="preserve"> </w:t>
      </w:r>
      <w:r w:rsidR="004C6F46" w:rsidRPr="009926FC">
        <w:rPr>
          <w:rFonts w:ascii="Book Antiqua" w:hAnsi="Book Antiqua"/>
        </w:rPr>
        <w:t xml:space="preserve">Finally, </w:t>
      </w:r>
      <w:proofErr w:type="spellStart"/>
      <w:r w:rsidR="004C6F46" w:rsidRPr="009926FC">
        <w:rPr>
          <w:rFonts w:ascii="Book Antiqua" w:hAnsi="Book Antiqua"/>
        </w:rPr>
        <w:t>Lysholm</w:t>
      </w:r>
      <w:proofErr w:type="spellEnd"/>
      <w:r w:rsidR="004C6F46" w:rsidRPr="009926FC">
        <w:rPr>
          <w:rFonts w:ascii="Book Antiqua" w:hAnsi="Book Antiqua"/>
        </w:rPr>
        <w:t xml:space="preserve"> scores are best suited for measuring </w:t>
      </w:r>
      <w:r w:rsidR="00B74D4F" w:rsidRPr="009926FC">
        <w:rPr>
          <w:rFonts w:ascii="Book Antiqua" w:hAnsi="Book Antiqua"/>
        </w:rPr>
        <w:t xml:space="preserve">outcomes after ligament surgery and may not have sufficient validity, sensitivity, and reliability for assessing degenerative tears of </w:t>
      </w:r>
      <w:r w:rsidR="00CE49D4" w:rsidRPr="009926FC">
        <w:rPr>
          <w:rFonts w:ascii="Book Antiqua" w:hAnsi="Book Antiqua"/>
        </w:rPr>
        <w:t>the meniscus</w:t>
      </w:r>
      <w:r w:rsidRPr="009926FC">
        <w:rPr>
          <w:rFonts w:ascii="Book Antiqua" w:hAnsi="Book Antiqua"/>
        </w:rPr>
        <w:fldChar w:fldCharType="begin"/>
      </w:r>
      <w:r w:rsidRPr="009926FC">
        <w:rPr>
          <w:rFonts w:ascii="Book Antiqua" w:hAnsi="Book Antiqua"/>
        </w:rPr>
        <w:instrText xml:space="preserve"> ADDIN EN.CITE &lt;EndNote&gt;&lt;Cite&gt;&lt;Author&gt;Smith&lt;/Author&gt;&lt;Year&gt;2012&lt;/Year&gt;&lt;RecNum&gt;519&lt;/RecNum&gt;&lt;DisplayText&gt;&lt;style face="superscript"&gt;[22]&lt;/style&gt;&lt;/DisplayText&gt;&lt;record&gt;&lt;rec-number&gt;519&lt;/rec-number&gt;&lt;foreign-keys&gt;&lt;key app="EN" db-id="frre92dz4afdpvevtrzvdpr6pef2a0dv5aer"&gt;519&lt;/key&gt;&lt;/foreign-keys&gt;&lt;ref-type name="Journal Article"&gt;17&lt;/ref-type&gt;&lt;contributors&gt;&lt;authors&gt;&lt;author&gt;Smith, M. V.&lt;/author&gt;&lt;author&gt;Klein, S. E.&lt;/author&gt;&lt;author&gt;Clohisy, J. C.&lt;/author&gt;&lt;author&gt;Baca, G. R.&lt;/author&gt;&lt;author&gt;Brophy, R. H.&lt;/author&gt;&lt;author&gt;Wright, R. W.&lt;/author&gt;&lt;/authors&gt;&lt;/contributors&gt;&lt;auth-address&gt;Department of Orthopaedic Surgery, Washington University School of Medicine, 14532 South Outer Forty Drive, Chesterfield, MO 63017, USA. smithmv@wudosis.wustl.edu&lt;/auth-address&gt;&lt;titles&gt;&lt;title&gt;Lower extremity-specific measures of disability and outcomes in orthopaedic surgery&lt;/title&gt;&lt;secondary-title&gt;J Bone Joint Surg Am&lt;/secondary-title&gt;&lt;alt-title&gt;The Journal of bone and joint surgery. American volume&lt;/alt-title&gt;&lt;/titles&gt;&lt;periodical&gt;&lt;full-title&gt;J Bone Joint Surg Am&lt;/full-title&gt;&lt;/periodical&gt;&lt;alt-periodical&gt;&lt;full-title&gt;The Journal of bone and joint surgery. American volume&lt;/full-title&gt;&lt;/alt-periodical&gt;&lt;pages&gt;468-77&lt;/pages&gt;&lt;volume&gt;94&lt;/volume&gt;&lt;number&gt;5&lt;/number&gt;&lt;keywords&gt;&lt;keyword&gt;Ankle Joint/surgery&lt;/keyword&gt;&lt;keyword&gt;Foot/surgery&lt;/keyword&gt;&lt;keyword&gt;Humans&lt;/keyword&gt;&lt;keyword&gt;*Orthopedic Procedures&lt;/keyword&gt;&lt;keyword&gt;Osteoarthritis, Hip/surgery&lt;/keyword&gt;&lt;keyword&gt;Osteoarthritis, Knee/surgery&lt;/keyword&gt;&lt;keyword&gt;Outcome Assessment (Health Care)/*methods&lt;/keyword&gt;&lt;/keywords&gt;&lt;dates&gt;&lt;year&gt;2012&lt;/year&gt;&lt;pub-dates&gt;&lt;date&gt;Mar 7&lt;/date&gt;&lt;/pub-dates&gt;&lt;/dates&gt;&lt;isbn&gt;1535-1386 (Electronic)&lt;/isbn&gt;&lt;accession-num&gt;22398742&lt;/accession-num&gt;&lt;urls&gt;&lt;related-urls&gt;&lt;url&gt;http://www.ncbi.nlm.nih.gov/pubmed/22398742&lt;/url&gt;&lt;/related-urls&gt;&lt;/urls&gt;&lt;electronic-resource-num&gt;10.2106/JBJS.J.01822&lt;/electronic-resource-num&gt;&lt;/record&gt;&lt;/Cite&gt;&lt;/EndNote&gt;</w:instrText>
      </w:r>
      <w:r w:rsidRPr="009926FC">
        <w:rPr>
          <w:rFonts w:ascii="Book Antiqua" w:hAnsi="Book Antiqua"/>
        </w:rPr>
        <w:fldChar w:fldCharType="separate"/>
      </w:r>
      <w:r w:rsidRPr="009926FC">
        <w:rPr>
          <w:rFonts w:ascii="Book Antiqua" w:hAnsi="Book Antiqua"/>
          <w:noProof/>
          <w:vertAlign w:val="superscript"/>
        </w:rPr>
        <w:t>[22]</w:t>
      </w:r>
      <w:r w:rsidRPr="009926FC">
        <w:rPr>
          <w:rFonts w:ascii="Book Antiqua" w:hAnsi="Book Antiqua"/>
        </w:rPr>
        <w:fldChar w:fldCharType="end"/>
      </w:r>
      <w:r w:rsidR="00B74D4F" w:rsidRPr="009926FC">
        <w:rPr>
          <w:rFonts w:ascii="Book Antiqua" w:hAnsi="Book Antiqua"/>
        </w:rPr>
        <w:t>.</w:t>
      </w:r>
      <w:r w:rsidRPr="009926FC">
        <w:rPr>
          <w:rFonts w:ascii="Book Antiqua" w:hAnsi="Book Antiqua"/>
        </w:rPr>
        <w:t xml:space="preserve"> </w:t>
      </w:r>
    </w:p>
    <w:p w14:paraId="6EA0DC86" w14:textId="10C96C2A" w:rsidR="00B74D4F" w:rsidRPr="009926FC" w:rsidRDefault="00250D70" w:rsidP="00961554">
      <w:pPr>
        <w:spacing w:after="0" w:line="360" w:lineRule="auto"/>
        <w:ind w:firstLineChars="100" w:firstLine="240"/>
        <w:jc w:val="both"/>
        <w:rPr>
          <w:rFonts w:ascii="Book Antiqua" w:hAnsi="Book Antiqua"/>
        </w:rPr>
      </w:pPr>
      <w:proofErr w:type="spellStart"/>
      <w:r w:rsidRPr="009926FC">
        <w:rPr>
          <w:rFonts w:ascii="Book Antiqua" w:hAnsi="Book Antiqua"/>
        </w:rPr>
        <w:t>Sihvonen</w:t>
      </w:r>
      <w:proofErr w:type="spellEnd"/>
      <w:r w:rsidRPr="008A4600">
        <w:rPr>
          <w:rFonts w:ascii="Book Antiqua" w:hAnsi="Book Antiqua"/>
          <w:i/>
        </w:rPr>
        <w:t xml:space="preserve"> et </w:t>
      </w:r>
      <w:proofErr w:type="gramStart"/>
      <w:r w:rsidRPr="008A4600">
        <w:rPr>
          <w:rFonts w:ascii="Book Antiqua" w:hAnsi="Book Antiqua"/>
          <w:i/>
        </w:rPr>
        <w:t>al</w:t>
      </w:r>
      <w:r w:rsidR="008A4600">
        <w:rPr>
          <w:rFonts w:ascii="Book Antiqua" w:eastAsia="宋体" w:hAnsi="Book Antiqua" w:hint="eastAsia"/>
          <w:vertAlign w:val="superscript"/>
          <w:lang w:eastAsia="zh-CN"/>
        </w:rPr>
        <w:t>[</w:t>
      </w:r>
      <w:proofErr w:type="gramEnd"/>
      <w:r w:rsidR="008A4600">
        <w:rPr>
          <w:rFonts w:ascii="Book Antiqua" w:eastAsia="宋体" w:hAnsi="Book Antiqua" w:hint="eastAsia"/>
          <w:vertAlign w:val="superscript"/>
          <w:lang w:eastAsia="zh-CN"/>
        </w:rPr>
        <w:t>9]</w:t>
      </w:r>
      <w:r w:rsidRPr="009926FC">
        <w:rPr>
          <w:rFonts w:ascii="Book Antiqua" w:hAnsi="Book Antiqua"/>
        </w:rPr>
        <w:t xml:space="preserve"> reported 146 patients aged 35-65 years with degenerative meniscal tears </w:t>
      </w:r>
      <w:r w:rsidR="009E6B39" w:rsidRPr="009926FC">
        <w:rPr>
          <w:rFonts w:ascii="Book Antiqua" w:hAnsi="Book Antiqua"/>
        </w:rPr>
        <w:t>with</w:t>
      </w:r>
      <w:r w:rsidRPr="009926FC">
        <w:rPr>
          <w:rFonts w:ascii="Book Antiqua" w:hAnsi="Book Antiqua"/>
        </w:rPr>
        <w:t xml:space="preserve"> OA</w:t>
      </w:r>
      <w:r w:rsidR="009E6B39" w:rsidRPr="009926FC">
        <w:rPr>
          <w:rFonts w:ascii="Book Antiqua" w:hAnsi="Book Antiqua"/>
        </w:rPr>
        <w:t xml:space="preserve"> of grades 0-1 by </w:t>
      </w:r>
      <w:proofErr w:type="spellStart"/>
      <w:r w:rsidR="009E6B39" w:rsidRPr="009926FC">
        <w:rPr>
          <w:rFonts w:ascii="Book Antiqua" w:hAnsi="Book Antiqua"/>
        </w:rPr>
        <w:t>Kellgren</w:t>
      </w:r>
      <w:proofErr w:type="spellEnd"/>
      <w:r w:rsidR="009E6B39" w:rsidRPr="009926FC">
        <w:rPr>
          <w:rFonts w:ascii="Book Antiqua" w:hAnsi="Book Antiqua"/>
        </w:rPr>
        <w:t>-Lawrence criteria</w:t>
      </w:r>
      <w:r w:rsidRPr="009926FC">
        <w:rPr>
          <w:rFonts w:ascii="Book Antiqua" w:hAnsi="Book Antiqua"/>
        </w:rPr>
        <w:t xml:space="preserve"> followed for 12 mo.</w:t>
      </w:r>
      <w:r w:rsidR="00961554">
        <w:rPr>
          <w:rFonts w:ascii="Book Antiqua" w:hAnsi="Book Antiqua"/>
        </w:rPr>
        <w:t xml:space="preserve"> </w:t>
      </w:r>
      <w:r w:rsidRPr="009926FC">
        <w:rPr>
          <w:rFonts w:ascii="Book Antiqua" w:hAnsi="Book Antiqua"/>
        </w:rPr>
        <w:t xml:space="preserve">The primary outcome measures were changes in the </w:t>
      </w:r>
      <w:proofErr w:type="spellStart"/>
      <w:r w:rsidRPr="009926FC">
        <w:rPr>
          <w:rFonts w:ascii="Book Antiqua" w:hAnsi="Book Antiqua"/>
        </w:rPr>
        <w:t>Lysholm</w:t>
      </w:r>
      <w:proofErr w:type="spellEnd"/>
      <w:r w:rsidRPr="009926FC">
        <w:rPr>
          <w:rFonts w:ascii="Book Antiqua" w:hAnsi="Book Antiqua"/>
        </w:rPr>
        <w:t xml:space="preserve"> and Western Ontario Meniscal Evaluation Tool (WOMET) scores at 12 </w:t>
      </w:r>
      <w:proofErr w:type="spellStart"/>
      <w:r w:rsidRPr="009926FC">
        <w:rPr>
          <w:rFonts w:ascii="Book Antiqua" w:hAnsi="Book Antiqua"/>
        </w:rPr>
        <w:t>mo</w:t>
      </w:r>
      <w:proofErr w:type="spellEnd"/>
      <w:r w:rsidRPr="009926FC">
        <w:rPr>
          <w:rFonts w:ascii="Book Antiqua" w:hAnsi="Book Antiqua"/>
        </w:rPr>
        <w:t xml:space="preserve"> post-op.</w:t>
      </w:r>
      <w:r w:rsidR="00961554">
        <w:rPr>
          <w:rFonts w:ascii="Book Antiqua" w:hAnsi="Book Antiqua"/>
        </w:rPr>
        <w:t xml:space="preserve"> </w:t>
      </w:r>
      <w:proofErr w:type="gramStart"/>
      <w:r w:rsidR="008A4600" w:rsidRPr="008A4600">
        <w:rPr>
          <w:rFonts w:ascii="Book Antiqua" w:hAnsi="Book Antiqua"/>
        </w:rPr>
        <w:t>Seventy</w:t>
      </w:r>
      <w:proofErr w:type="gramEnd"/>
      <w:r w:rsidR="00AB237F" w:rsidRPr="009926FC">
        <w:rPr>
          <w:rFonts w:ascii="Book Antiqua" w:hAnsi="Book Antiqua"/>
        </w:rPr>
        <w:t xml:space="preserve"> patients were treated with APM; 76 underwent sham surgery.</w:t>
      </w:r>
      <w:r w:rsidR="00961554">
        <w:rPr>
          <w:rFonts w:ascii="Book Antiqua" w:hAnsi="Book Antiqua"/>
        </w:rPr>
        <w:t xml:space="preserve"> </w:t>
      </w:r>
      <w:r w:rsidR="003D0BB6" w:rsidRPr="009926FC">
        <w:rPr>
          <w:rFonts w:ascii="Book Antiqua" w:hAnsi="Book Antiqua"/>
        </w:rPr>
        <w:t>5/76 (6.6%) of patients assigned to sham surgery were ultimately treated with APM (4</w:t>
      </w:r>
      <w:r w:rsidR="00236859" w:rsidRPr="009926FC">
        <w:rPr>
          <w:rFonts w:ascii="Book Antiqua" w:hAnsi="Book Antiqua"/>
        </w:rPr>
        <w:t xml:space="preserve"> patients</w:t>
      </w:r>
      <w:r w:rsidR="003D0BB6" w:rsidRPr="009926FC">
        <w:rPr>
          <w:rFonts w:ascii="Book Antiqua" w:hAnsi="Book Antiqua"/>
        </w:rPr>
        <w:t xml:space="preserve">) or high </w:t>
      </w:r>
      <w:proofErr w:type="spellStart"/>
      <w:r w:rsidR="003D0BB6" w:rsidRPr="009926FC">
        <w:rPr>
          <w:rFonts w:ascii="Book Antiqua" w:hAnsi="Book Antiqua"/>
        </w:rPr>
        <w:t>tibial</w:t>
      </w:r>
      <w:proofErr w:type="spellEnd"/>
      <w:r w:rsidR="003D0BB6" w:rsidRPr="009926FC">
        <w:rPr>
          <w:rFonts w:ascii="Book Antiqua" w:hAnsi="Book Antiqua"/>
        </w:rPr>
        <w:t xml:space="preserve"> osteotomy (1</w:t>
      </w:r>
      <w:r w:rsidR="00236859" w:rsidRPr="009926FC">
        <w:rPr>
          <w:rFonts w:ascii="Book Antiqua" w:hAnsi="Book Antiqua"/>
        </w:rPr>
        <w:t xml:space="preserve"> patient</w:t>
      </w:r>
      <w:r w:rsidR="003D0BB6" w:rsidRPr="009926FC">
        <w:rPr>
          <w:rFonts w:ascii="Book Antiqua" w:hAnsi="Book Antiqua"/>
        </w:rPr>
        <w:t>).</w:t>
      </w:r>
      <w:r w:rsidR="00961554">
        <w:rPr>
          <w:rFonts w:ascii="Book Antiqua" w:hAnsi="Book Antiqua"/>
        </w:rPr>
        <w:t xml:space="preserve"> </w:t>
      </w:r>
      <w:r w:rsidR="003D0BB6" w:rsidRPr="009926FC">
        <w:rPr>
          <w:rFonts w:ascii="Book Antiqua" w:hAnsi="Book Antiqua"/>
        </w:rPr>
        <w:t>2/70 (2.9%) of patients assigned to APM were ultimately treated with additional arthroscopy (1</w:t>
      </w:r>
      <w:r w:rsidR="00236859" w:rsidRPr="009926FC">
        <w:rPr>
          <w:rFonts w:ascii="Book Antiqua" w:hAnsi="Book Antiqua"/>
        </w:rPr>
        <w:t xml:space="preserve"> patient</w:t>
      </w:r>
      <w:r w:rsidR="003D0BB6" w:rsidRPr="009926FC">
        <w:rPr>
          <w:rFonts w:ascii="Book Antiqua" w:hAnsi="Book Antiqua"/>
        </w:rPr>
        <w:t>) or total knee replacement (1</w:t>
      </w:r>
      <w:r w:rsidR="00236859" w:rsidRPr="009926FC">
        <w:rPr>
          <w:rFonts w:ascii="Book Antiqua" w:hAnsi="Book Antiqua"/>
        </w:rPr>
        <w:t xml:space="preserve"> patient</w:t>
      </w:r>
      <w:r w:rsidR="003D0BB6" w:rsidRPr="009926FC">
        <w:rPr>
          <w:rFonts w:ascii="Book Antiqua" w:hAnsi="Book Antiqua"/>
        </w:rPr>
        <w:t>).</w:t>
      </w:r>
      <w:r w:rsidR="00961554">
        <w:rPr>
          <w:rFonts w:ascii="Book Antiqua" w:hAnsi="Book Antiqua"/>
        </w:rPr>
        <w:t xml:space="preserve"> </w:t>
      </w:r>
      <w:r w:rsidR="003D0BB6" w:rsidRPr="009926FC">
        <w:rPr>
          <w:rFonts w:ascii="Book Antiqua" w:hAnsi="Book Antiqua"/>
        </w:rPr>
        <w:t xml:space="preserve">The results as analyzed in the report showed no differences in the changes in WOMET and </w:t>
      </w:r>
      <w:proofErr w:type="spellStart"/>
      <w:r w:rsidR="003D0BB6" w:rsidRPr="009926FC">
        <w:rPr>
          <w:rFonts w:ascii="Book Antiqua" w:hAnsi="Book Antiqua"/>
        </w:rPr>
        <w:t>Lysholm</w:t>
      </w:r>
      <w:proofErr w:type="spellEnd"/>
      <w:r w:rsidR="003D0BB6" w:rsidRPr="009926FC">
        <w:rPr>
          <w:rFonts w:ascii="Book Antiqua" w:hAnsi="Book Antiqua"/>
        </w:rPr>
        <w:t xml:space="preserve"> scores at 12 </w:t>
      </w:r>
      <w:proofErr w:type="spellStart"/>
      <w:proofErr w:type="gramStart"/>
      <w:r w:rsidR="003D0BB6" w:rsidRPr="009926FC">
        <w:rPr>
          <w:rFonts w:ascii="Book Antiqua" w:hAnsi="Book Antiqua"/>
        </w:rPr>
        <w:t>mo</w:t>
      </w:r>
      <w:proofErr w:type="spellEnd"/>
      <w:proofErr w:type="gramEnd"/>
      <w:r w:rsidR="003D0BB6" w:rsidRPr="009926FC">
        <w:rPr>
          <w:rFonts w:ascii="Book Antiqua" w:hAnsi="Book Antiqua"/>
        </w:rPr>
        <w:t xml:space="preserve"> compared to baseline.</w:t>
      </w:r>
      <w:r w:rsidR="00961554">
        <w:rPr>
          <w:rFonts w:ascii="Book Antiqua" w:hAnsi="Book Antiqua"/>
        </w:rPr>
        <w:t xml:space="preserve"> </w:t>
      </w:r>
      <w:r w:rsidR="003D0BB6" w:rsidRPr="009926FC">
        <w:rPr>
          <w:rFonts w:ascii="Book Antiqua" w:hAnsi="Book Antiqua"/>
        </w:rPr>
        <w:t>A priori and post-hoc subgroup analyses did not show between-group differences.</w:t>
      </w:r>
      <w:r w:rsidR="00961554">
        <w:rPr>
          <w:rFonts w:ascii="Book Antiqua" w:hAnsi="Book Antiqua"/>
        </w:rPr>
        <w:t xml:space="preserve"> </w:t>
      </w:r>
      <w:r w:rsidR="008A4600">
        <w:rPr>
          <w:rFonts w:ascii="Book Antiqua" w:hAnsi="Book Antiqua"/>
        </w:rPr>
        <w:t>Forty-nine/</w:t>
      </w:r>
      <w:r w:rsidR="008A4600" w:rsidRPr="008A4600">
        <w:rPr>
          <w:rFonts w:ascii="Book Antiqua" w:hAnsi="Book Antiqua"/>
        </w:rPr>
        <w:t>seventy</w:t>
      </w:r>
      <w:r w:rsidR="004B5A76" w:rsidRPr="009926FC">
        <w:rPr>
          <w:rFonts w:ascii="Book Antiqua" w:hAnsi="Book Antiqua"/>
        </w:rPr>
        <w:t xml:space="preserve"> (70%) of the APM cohort met the definition for treatment success compared to 51/76 (67.1%) of the exercise cohort (</w:t>
      </w:r>
      <w:r w:rsidR="008A4600" w:rsidRPr="008A4600">
        <w:rPr>
          <w:rFonts w:ascii="Book Antiqua" w:hAnsi="Book Antiqua"/>
          <w:i/>
        </w:rPr>
        <w:t>P</w:t>
      </w:r>
      <w:r w:rsidR="004B5A76" w:rsidRPr="009926FC">
        <w:rPr>
          <w:rFonts w:ascii="Book Antiqua" w:hAnsi="Book Antiqua"/>
        </w:rPr>
        <w:t xml:space="preserve"> = 0.725)</w:t>
      </w:r>
      <w:r w:rsidR="008A4600">
        <w:rPr>
          <w:rFonts w:ascii="Book Antiqua" w:eastAsia="宋体" w:hAnsi="Book Antiqua" w:hint="eastAsia"/>
          <w:lang w:eastAsia="zh-CN"/>
        </w:rPr>
        <w:t xml:space="preserve"> (</w:t>
      </w:r>
      <w:r w:rsidR="00D85F7E" w:rsidRPr="009926FC">
        <w:rPr>
          <w:rFonts w:ascii="Book Antiqua" w:hAnsi="Book Antiqua"/>
        </w:rPr>
        <w:t>personal communication, May 11, 2015</w:t>
      </w:r>
      <w:r w:rsidR="008A4600">
        <w:rPr>
          <w:rFonts w:ascii="Book Antiqua" w:eastAsia="宋体" w:hAnsi="Book Antiqua" w:hint="eastAsia"/>
          <w:lang w:eastAsia="zh-CN"/>
        </w:rPr>
        <w:t>).</w:t>
      </w:r>
      <w:r w:rsidR="00961554">
        <w:rPr>
          <w:rFonts w:ascii="Book Antiqua" w:hAnsi="Book Antiqua"/>
        </w:rPr>
        <w:t xml:space="preserve"> </w:t>
      </w:r>
      <w:r w:rsidR="003D0BB6" w:rsidRPr="009926FC">
        <w:rPr>
          <w:rFonts w:ascii="Book Antiqua" w:hAnsi="Book Antiqua"/>
        </w:rPr>
        <w:t xml:space="preserve">This study had </w:t>
      </w:r>
      <w:proofErr w:type="gramStart"/>
      <w:r w:rsidR="003D0BB6" w:rsidRPr="009926FC">
        <w:rPr>
          <w:rFonts w:ascii="Book Antiqua" w:hAnsi="Book Antiqua"/>
        </w:rPr>
        <w:t>many strengths</w:t>
      </w:r>
      <w:proofErr w:type="gramEnd"/>
      <w:r w:rsidR="003D0BB6" w:rsidRPr="009926FC">
        <w:rPr>
          <w:rFonts w:ascii="Book Antiqua" w:hAnsi="Book Antiqua"/>
        </w:rPr>
        <w:t>, including its rigorous double-blinded, sham-controlled design</w:t>
      </w:r>
      <w:r w:rsidR="004B5A76" w:rsidRPr="009926FC">
        <w:rPr>
          <w:rFonts w:ascii="Book Antiqua" w:hAnsi="Book Antiqua"/>
        </w:rPr>
        <w:t xml:space="preserve">, low loss to follow-up and crossover rates, </w:t>
      </w:r>
      <w:r w:rsidR="000A62AA" w:rsidRPr="009926FC">
        <w:rPr>
          <w:rFonts w:ascii="Book Antiqua" w:hAnsi="Book Antiqua"/>
        </w:rPr>
        <w:t>and</w:t>
      </w:r>
      <w:r w:rsidR="00236859" w:rsidRPr="009926FC">
        <w:rPr>
          <w:rFonts w:ascii="Book Antiqua" w:hAnsi="Book Antiqua"/>
        </w:rPr>
        <w:t xml:space="preserve"> high enrollment rate (146/205, or 71.2%</w:t>
      </w:r>
      <w:r w:rsidR="000A62AA" w:rsidRPr="009926FC">
        <w:rPr>
          <w:rFonts w:ascii="Book Antiqua" w:hAnsi="Book Antiqua"/>
        </w:rPr>
        <w:t>).</w:t>
      </w:r>
      <w:r w:rsidR="00961554">
        <w:rPr>
          <w:rFonts w:ascii="Book Antiqua" w:hAnsi="Book Antiqua"/>
        </w:rPr>
        <w:t xml:space="preserve"> </w:t>
      </w:r>
      <w:r w:rsidR="000A62AA" w:rsidRPr="009926FC">
        <w:rPr>
          <w:rFonts w:ascii="Book Antiqua" w:hAnsi="Book Antiqua"/>
        </w:rPr>
        <w:t>This study’s weakness is its relatively narrow generalizability, having included only</w:t>
      </w:r>
      <w:r w:rsidR="009C0A55" w:rsidRPr="009926FC">
        <w:rPr>
          <w:rFonts w:ascii="Book Antiqua" w:hAnsi="Book Antiqua"/>
        </w:rPr>
        <w:t xml:space="preserve"> </w:t>
      </w:r>
      <w:proofErr w:type="spellStart"/>
      <w:r w:rsidR="009C0A55" w:rsidRPr="009926FC">
        <w:rPr>
          <w:rFonts w:ascii="Book Antiqua" w:hAnsi="Book Antiqua"/>
        </w:rPr>
        <w:t>nontraumatic</w:t>
      </w:r>
      <w:proofErr w:type="spellEnd"/>
      <w:r w:rsidR="009C0A55" w:rsidRPr="009926FC">
        <w:rPr>
          <w:rFonts w:ascii="Book Antiqua" w:hAnsi="Book Antiqua"/>
        </w:rPr>
        <w:t xml:space="preserve"> degenerative medial meniscal tears with no or very mild OA.</w:t>
      </w:r>
    </w:p>
    <w:p w14:paraId="210939AE" w14:textId="4A6E2BCA" w:rsidR="00EE0613" w:rsidRPr="009926FC" w:rsidRDefault="003D1CCE" w:rsidP="008A4600">
      <w:pPr>
        <w:spacing w:after="0" w:line="360" w:lineRule="auto"/>
        <w:ind w:firstLineChars="100" w:firstLine="240"/>
        <w:jc w:val="both"/>
        <w:rPr>
          <w:rFonts w:ascii="Book Antiqua" w:hAnsi="Book Antiqua"/>
        </w:rPr>
      </w:pPr>
      <w:proofErr w:type="spellStart"/>
      <w:r w:rsidRPr="009926FC">
        <w:rPr>
          <w:rFonts w:ascii="Book Antiqua" w:hAnsi="Book Antiqua"/>
        </w:rPr>
        <w:t>Gauffin</w:t>
      </w:r>
      <w:proofErr w:type="spellEnd"/>
      <w:r w:rsidR="00FF5A72" w:rsidRPr="009926FC">
        <w:rPr>
          <w:rFonts w:ascii="Book Antiqua" w:hAnsi="Book Antiqua"/>
        </w:rPr>
        <w:t xml:space="preserve"> </w:t>
      </w:r>
      <w:r w:rsidR="00FF5A72" w:rsidRPr="008A4600">
        <w:rPr>
          <w:rFonts w:ascii="Book Antiqua" w:hAnsi="Book Antiqua"/>
          <w:i/>
        </w:rPr>
        <w:t xml:space="preserve">et </w:t>
      </w:r>
      <w:proofErr w:type="gramStart"/>
      <w:r w:rsidR="00FF5A72" w:rsidRPr="008A4600">
        <w:rPr>
          <w:rFonts w:ascii="Book Antiqua" w:hAnsi="Book Antiqua"/>
          <w:i/>
        </w:rPr>
        <w:t>al</w:t>
      </w:r>
      <w:r w:rsidR="008A4600">
        <w:rPr>
          <w:rFonts w:ascii="Book Antiqua" w:eastAsia="宋体" w:hAnsi="Book Antiqua" w:hint="eastAsia"/>
          <w:vertAlign w:val="superscript"/>
          <w:lang w:eastAsia="zh-CN"/>
        </w:rPr>
        <w:t>[</w:t>
      </w:r>
      <w:proofErr w:type="gramEnd"/>
      <w:r w:rsidR="008A4600">
        <w:rPr>
          <w:rFonts w:ascii="Book Antiqua" w:eastAsia="宋体" w:hAnsi="Book Antiqua" w:hint="eastAsia"/>
          <w:vertAlign w:val="superscript"/>
          <w:lang w:eastAsia="zh-CN"/>
        </w:rPr>
        <w:t>18]</w:t>
      </w:r>
      <w:r w:rsidR="00FF5A72" w:rsidRPr="009926FC">
        <w:rPr>
          <w:rFonts w:ascii="Book Antiqua" w:hAnsi="Book Antiqua"/>
        </w:rPr>
        <w:t xml:space="preserve"> reported</w:t>
      </w:r>
      <w:r w:rsidR="00B33E82" w:rsidRPr="009926FC">
        <w:rPr>
          <w:rFonts w:ascii="Book Antiqua" w:hAnsi="Book Antiqua"/>
        </w:rPr>
        <w:t xml:space="preserve"> 150 patients</w:t>
      </w:r>
      <w:r w:rsidR="007C2665" w:rsidRPr="009926FC">
        <w:rPr>
          <w:rFonts w:ascii="Book Antiqua" w:hAnsi="Book Antiqua"/>
        </w:rPr>
        <w:t xml:space="preserve"> aged 45-64 years</w:t>
      </w:r>
      <w:r w:rsidR="00B33E82" w:rsidRPr="009926FC">
        <w:rPr>
          <w:rFonts w:ascii="Book Antiqua" w:hAnsi="Book Antiqua"/>
        </w:rPr>
        <w:t xml:space="preserve"> with </w:t>
      </w:r>
      <w:r w:rsidR="007C2665" w:rsidRPr="009926FC">
        <w:rPr>
          <w:rFonts w:ascii="Book Antiqua" w:hAnsi="Book Antiqua"/>
        </w:rPr>
        <w:t xml:space="preserve">minimum 3 </w:t>
      </w:r>
      <w:proofErr w:type="spellStart"/>
      <w:r w:rsidR="007C2665" w:rsidRPr="009926FC">
        <w:rPr>
          <w:rFonts w:ascii="Book Antiqua" w:hAnsi="Book Antiqua"/>
        </w:rPr>
        <w:t>mo</w:t>
      </w:r>
      <w:proofErr w:type="spellEnd"/>
      <w:r w:rsidR="007C2665" w:rsidRPr="009926FC">
        <w:rPr>
          <w:rFonts w:ascii="Book Antiqua" w:hAnsi="Book Antiqua"/>
        </w:rPr>
        <w:t xml:space="preserve"> of meniscal symptoms and OA of grades 0-2 by </w:t>
      </w:r>
      <w:proofErr w:type="spellStart"/>
      <w:r w:rsidR="007C2665" w:rsidRPr="009926FC">
        <w:rPr>
          <w:rFonts w:ascii="Book Antiqua" w:hAnsi="Book Antiqua"/>
        </w:rPr>
        <w:t>Kellgren</w:t>
      </w:r>
      <w:proofErr w:type="spellEnd"/>
      <w:r w:rsidR="007C2665" w:rsidRPr="009926FC">
        <w:rPr>
          <w:rFonts w:ascii="Book Antiqua" w:hAnsi="Book Antiqua"/>
        </w:rPr>
        <w:t xml:space="preserve">-Lawrence criteria, who had undergone 3 </w:t>
      </w:r>
      <w:proofErr w:type="spellStart"/>
      <w:r w:rsidR="007C2665" w:rsidRPr="009926FC">
        <w:rPr>
          <w:rFonts w:ascii="Book Antiqua" w:hAnsi="Book Antiqua"/>
        </w:rPr>
        <w:t>mo</w:t>
      </w:r>
      <w:proofErr w:type="spellEnd"/>
      <w:r w:rsidR="007C2665" w:rsidRPr="009926FC">
        <w:rPr>
          <w:rFonts w:ascii="Book Antiqua" w:hAnsi="Book Antiqua"/>
        </w:rPr>
        <w:t xml:space="preserve"> of prior physiotherapy, followed for 12 mo.</w:t>
      </w:r>
      <w:r w:rsidR="00961554">
        <w:rPr>
          <w:rFonts w:ascii="Book Antiqua" w:hAnsi="Book Antiqua"/>
        </w:rPr>
        <w:t xml:space="preserve"> </w:t>
      </w:r>
      <w:r w:rsidR="007C2665" w:rsidRPr="009926FC">
        <w:rPr>
          <w:rFonts w:ascii="Book Antiqua" w:hAnsi="Book Antiqua"/>
        </w:rPr>
        <w:t xml:space="preserve">The primary outcome </w:t>
      </w:r>
      <w:r w:rsidR="007C2665" w:rsidRPr="009926FC">
        <w:rPr>
          <w:rFonts w:ascii="Book Antiqua" w:hAnsi="Book Antiqua"/>
        </w:rPr>
        <w:lastRenderedPageBreak/>
        <w:t xml:space="preserve">measure was the change in KOOS Pain scores at 12 </w:t>
      </w:r>
      <w:proofErr w:type="spellStart"/>
      <w:proofErr w:type="gramStart"/>
      <w:r w:rsidR="007C2665" w:rsidRPr="009926FC">
        <w:rPr>
          <w:rFonts w:ascii="Book Antiqua" w:hAnsi="Book Antiqua"/>
        </w:rPr>
        <w:t>mo</w:t>
      </w:r>
      <w:proofErr w:type="spellEnd"/>
      <w:proofErr w:type="gramEnd"/>
      <w:r w:rsidR="007C2665" w:rsidRPr="009926FC">
        <w:rPr>
          <w:rFonts w:ascii="Book Antiqua" w:hAnsi="Book Antiqua"/>
        </w:rPr>
        <w:t xml:space="preserve"> compared to baseline.</w:t>
      </w:r>
      <w:r w:rsidR="00961554">
        <w:rPr>
          <w:rFonts w:ascii="Book Antiqua" w:hAnsi="Book Antiqua"/>
        </w:rPr>
        <w:t xml:space="preserve"> </w:t>
      </w:r>
      <w:r w:rsidR="008A4600" w:rsidRPr="008A4600">
        <w:rPr>
          <w:rFonts w:ascii="Book Antiqua" w:hAnsi="Book Antiqua"/>
        </w:rPr>
        <w:t>Seventy-five</w:t>
      </w:r>
      <w:r w:rsidR="00E2617A" w:rsidRPr="009926FC">
        <w:rPr>
          <w:rFonts w:ascii="Book Antiqua" w:hAnsi="Book Antiqua"/>
        </w:rPr>
        <w:t xml:space="preserve"> patients were treated with arthroscopic surgery, </w:t>
      </w:r>
      <w:r w:rsidR="000A62AA" w:rsidRPr="009926FC">
        <w:rPr>
          <w:rFonts w:ascii="Book Antiqua" w:hAnsi="Book Antiqua"/>
        </w:rPr>
        <w:t xml:space="preserve">and </w:t>
      </w:r>
      <w:r w:rsidR="00E2617A" w:rsidRPr="009926FC">
        <w:rPr>
          <w:rFonts w:ascii="Book Antiqua" w:hAnsi="Book Antiqua"/>
        </w:rPr>
        <w:t xml:space="preserve">75 patients were treated by 3 </w:t>
      </w:r>
      <w:proofErr w:type="spellStart"/>
      <w:proofErr w:type="gramStart"/>
      <w:r w:rsidR="00E2617A" w:rsidRPr="009926FC">
        <w:rPr>
          <w:rFonts w:ascii="Book Antiqua" w:hAnsi="Book Antiqua"/>
        </w:rPr>
        <w:t>mo</w:t>
      </w:r>
      <w:proofErr w:type="spellEnd"/>
      <w:proofErr w:type="gramEnd"/>
      <w:r w:rsidR="00E2617A" w:rsidRPr="009926FC">
        <w:rPr>
          <w:rFonts w:ascii="Book Antiqua" w:hAnsi="Book Antiqua"/>
        </w:rPr>
        <w:t xml:space="preserve"> of physical exercises</w:t>
      </w:r>
      <w:r w:rsidR="00366D59" w:rsidRPr="009926FC">
        <w:rPr>
          <w:rFonts w:ascii="Book Antiqua" w:hAnsi="Book Antiqua"/>
        </w:rPr>
        <w:t xml:space="preserve"> alone</w:t>
      </w:r>
      <w:r w:rsidR="00E2617A" w:rsidRPr="009926FC">
        <w:rPr>
          <w:rFonts w:ascii="Book Antiqua" w:hAnsi="Book Antiqua"/>
        </w:rPr>
        <w:t>.</w:t>
      </w:r>
      <w:r w:rsidR="00961554">
        <w:rPr>
          <w:rFonts w:ascii="Book Antiqua" w:hAnsi="Book Antiqua"/>
        </w:rPr>
        <w:t xml:space="preserve"> </w:t>
      </w:r>
      <w:r w:rsidR="008A4600">
        <w:rPr>
          <w:rFonts w:ascii="Book Antiqua" w:hAnsi="Book Antiqua"/>
        </w:rPr>
        <w:t>Sixteen/</w:t>
      </w:r>
      <w:r w:rsidR="008A4600" w:rsidRPr="008A4600">
        <w:rPr>
          <w:rFonts w:ascii="Book Antiqua" w:hAnsi="Book Antiqua"/>
        </w:rPr>
        <w:t>seventy-five</w:t>
      </w:r>
      <w:r w:rsidR="00E2617A" w:rsidRPr="009926FC">
        <w:rPr>
          <w:rFonts w:ascii="Book Antiqua" w:hAnsi="Book Antiqua"/>
        </w:rPr>
        <w:t xml:space="preserve"> (21.3%) of patients assigned to physical therapy ultimately underwent surgery, whereas 9/75 (12%) originally assigned to surgery </w:t>
      </w:r>
      <w:r w:rsidR="00366D59" w:rsidRPr="009926FC">
        <w:rPr>
          <w:rFonts w:ascii="Book Antiqua" w:hAnsi="Book Antiqua"/>
        </w:rPr>
        <w:t>only completed physical exercises</w:t>
      </w:r>
      <w:r w:rsidR="00E2617A" w:rsidRPr="009926FC">
        <w:rPr>
          <w:rFonts w:ascii="Book Antiqua" w:hAnsi="Book Antiqua"/>
        </w:rPr>
        <w:t>.</w:t>
      </w:r>
      <w:r w:rsidR="00961554">
        <w:rPr>
          <w:rFonts w:ascii="Book Antiqua" w:hAnsi="Book Antiqua"/>
        </w:rPr>
        <w:t xml:space="preserve"> </w:t>
      </w:r>
      <w:r w:rsidR="008E07A5" w:rsidRPr="009926FC">
        <w:rPr>
          <w:rFonts w:ascii="Book Antiqua" w:hAnsi="Book Antiqua"/>
        </w:rPr>
        <w:t>This is the first RCT to report</w:t>
      </w:r>
      <w:r w:rsidR="00DF3ED6" w:rsidRPr="009926FC">
        <w:rPr>
          <w:rFonts w:ascii="Book Antiqua" w:hAnsi="Book Antiqua"/>
        </w:rPr>
        <w:t xml:space="preserve"> superiority of surgical management to physical therapy</w:t>
      </w:r>
      <w:r w:rsidR="008E07A5" w:rsidRPr="009926FC">
        <w:rPr>
          <w:rFonts w:ascii="Book Antiqua" w:hAnsi="Book Antiqua"/>
        </w:rPr>
        <w:t>, by both ITT and as-treated analyses</w:t>
      </w:r>
      <w:r w:rsidR="00DF3ED6" w:rsidRPr="009926FC">
        <w:rPr>
          <w:rFonts w:ascii="Book Antiqua" w:hAnsi="Book Antiqua"/>
        </w:rPr>
        <w:t>.</w:t>
      </w:r>
      <w:r w:rsidR="00961554">
        <w:rPr>
          <w:rFonts w:ascii="Book Antiqua" w:hAnsi="Book Antiqua"/>
        </w:rPr>
        <w:t xml:space="preserve"> </w:t>
      </w:r>
      <w:r w:rsidR="008E07A5" w:rsidRPr="009926FC">
        <w:rPr>
          <w:rFonts w:ascii="Book Antiqua" w:hAnsi="Book Antiqua"/>
        </w:rPr>
        <w:t>In ITT analysis, t</w:t>
      </w:r>
      <w:r w:rsidR="00DF3ED6" w:rsidRPr="009926FC">
        <w:rPr>
          <w:rFonts w:ascii="Book Antiqua" w:hAnsi="Book Antiqua"/>
        </w:rPr>
        <w:t>he between-group difference in the changes in KOOS Pain scores from baseline was both statistically and clinically significant</w:t>
      </w:r>
      <w:r w:rsidR="000A62AA" w:rsidRPr="009926FC">
        <w:rPr>
          <w:rFonts w:ascii="Book Antiqua" w:hAnsi="Book Antiqua"/>
        </w:rPr>
        <w:t xml:space="preserve"> (10.6 points, </w:t>
      </w:r>
      <w:r w:rsidR="008A4600" w:rsidRPr="008A4600">
        <w:rPr>
          <w:rFonts w:ascii="Book Antiqua" w:hAnsi="Book Antiqua"/>
          <w:i/>
        </w:rPr>
        <w:t>P</w:t>
      </w:r>
      <w:r w:rsidR="000A62AA" w:rsidRPr="009926FC">
        <w:rPr>
          <w:rFonts w:ascii="Book Antiqua" w:hAnsi="Book Antiqua"/>
        </w:rPr>
        <w:t xml:space="preserve"> = 0.004)</w:t>
      </w:r>
      <w:r w:rsidR="00DF3ED6" w:rsidRPr="009926FC">
        <w:rPr>
          <w:rFonts w:ascii="Book Antiqua" w:hAnsi="Book Antiqua"/>
        </w:rPr>
        <w:t>.</w:t>
      </w:r>
      <w:r w:rsidR="00961554">
        <w:rPr>
          <w:rFonts w:ascii="Book Antiqua" w:hAnsi="Book Antiqua"/>
        </w:rPr>
        <w:t xml:space="preserve"> </w:t>
      </w:r>
      <w:r w:rsidR="00DF3ED6" w:rsidRPr="009926FC">
        <w:rPr>
          <w:rFonts w:ascii="Book Antiqua" w:hAnsi="Book Antiqua"/>
        </w:rPr>
        <w:t>As-treated analysis accentuated this difference to 13.9 points</w:t>
      </w:r>
      <w:r w:rsidR="000A62AA" w:rsidRPr="009926FC">
        <w:rPr>
          <w:rFonts w:ascii="Book Antiqua" w:hAnsi="Book Antiqua"/>
        </w:rPr>
        <w:t xml:space="preserve"> (</w:t>
      </w:r>
      <w:r w:rsidR="008A4600" w:rsidRPr="008A4600">
        <w:rPr>
          <w:rFonts w:ascii="Book Antiqua" w:hAnsi="Book Antiqua"/>
          <w:i/>
        </w:rPr>
        <w:t>P</w:t>
      </w:r>
      <w:r w:rsidR="00DF3ED6" w:rsidRPr="009926FC">
        <w:rPr>
          <w:rFonts w:ascii="Book Antiqua" w:hAnsi="Book Antiqua"/>
        </w:rPr>
        <w:t xml:space="preserve"> &lt;</w:t>
      </w:r>
      <w:r w:rsidR="008A4600">
        <w:rPr>
          <w:rFonts w:ascii="Book Antiqua" w:eastAsia="宋体" w:hAnsi="Book Antiqua" w:hint="eastAsia"/>
          <w:lang w:eastAsia="zh-CN"/>
        </w:rPr>
        <w:t xml:space="preserve"> </w:t>
      </w:r>
      <w:r w:rsidR="00DF3ED6" w:rsidRPr="009926FC">
        <w:rPr>
          <w:rFonts w:ascii="Book Antiqua" w:hAnsi="Book Antiqua"/>
        </w:rPr>
        <w:t>0.001</w:t>
      </w:r>
      <w:r w:rsidR="000A62AA" w:rsidRPr="009926FC">
        <w:rPr>
          <w:rFonts w:ascii="Book Antiqua" w:hAnsi="Book Antiqua"/>
        </w:rPr>
        <w:t>).</w:t>
      </w:r>
      <w:r w:rsidR="00961554">
        <w:rPr>
          <w:rFonts w:ascii="Book Antiqua" w:hAnsi="Book Antiqua"/>
        </w:rPr>
        <w:t xml:space="preserve"> </w:t>
      </w:r>
      <w:r w:rsidR="000A62AA" w:rsidRPr="009926FC">
        <w:rPr>
          <w:rFonts w:ascii="Book Antiqua" w:hAnsi="Book Antiqua"/>
        </w:rPr>
        <w:t>H</w:t>
      </w:r>
      <w:r w:rsidR="003300A1" w:rsidRPr="009926FC">
        <w:rPr>
          <w:rFonts w:ascii="Book Antiqua" w:hAnsi="Book Antiqua"/>
        </w:rPr>
        <w:t xml:space="preserve">owever, </w:t>
      </w:r>
      <w:r w:rsidR="008E07A5" w:rsidRPr="009926FC">
        <w:rPr>
          <w:rFonts w:ascii="Book Antiqua" w:hAnsi="Book Antiqua"/>
        </w:rPr>
        <w:t xml:space="preserve">the surgery group had more females and </w:t>
      </w:r>
      <w:r w:rsidR="000A62AA" w:rsidRPr="009926FC">
        <w:rPr>
          <w:rFonts w:ascii="Book Antiqua" w:hAnsi="Book Antiqua"/>
        </w:rPr>
        <w:t xml:space="preserve">poorer </w:t>
      </w:r>
      <w:r w:rsidR="008E07A5" w:rsidRPr="009926FC">
        <w:rPr>
          <w:rFonts w:ascii="Book Antiqua" w:hAnsi="Book Antiqua"/>
        </w:rPr>
        <w:t>baseline KOOS scores than the non-surgery group</w:t>
      </w:r>
      <w:r w:rsidR="008A4600">
        <w:rPr>
          <w:rFonts w:ascii="Book Antiqua" w:eastAsia="宋体" w:hAnsi="Book Antiqua" w:hint="eastAsia"/>
          <w:lang w:eastAsia="zh-CN"/>
        </w:rPr>
        <w:t>-</w:t>
      </w:r>
      <w:r w:rsidR="008E07A5" w:rsidRPr="009926FC">
        <w:rPr>
          <w:rFonts w:ascii="Book Antiqua" w:hAnsi="Book Antiqua"/>
        </w:rPr>
        <w:t>a breakdown of randomization</w:t>
      </w:r>
      <w:r w:rsidR="00DF3ED6" w:rsidRPr="009926FC">
        <w:rPr>
          <w:rFonts w:ascii="Book Antiqua" w:hAnsi="Book Antiqua"/>
        </w:rPr>
        <w:t>.</w:t>
      </w:r>
      <w:r w:rsidR="00961554">
        <w:rPr>
          <w:rFonts w:ascii="Book Antiqua" w:hAnsi="Book Antiqua"/>
        </w:rPr>
        <w:t xml:space="preserve"> </w:t>
      </w:r>
      <w:r w:rsidR="008A4600">
        <w:rPr>
          <w:rFonts w:ascii="Book Antiqua" w:hAnsi="Book Antiqua"/>
        </w:rPr>
        <w:t>Sixty-two/</w:t>
      </w:r>
      <w:r w:rsidR="008A4600" w:rsidRPr="008A4600">
        <w:rPr>
          <w:rFonts w:ascii="Book Antiqua" w:hAnsi="Book Antiqua"/>
        </w:rPr>
        <w:t>seventy-four</w:t>
      </w:r>
      <w:r w:rsidR="00353AD3" w:rsidRPr="009926FC">
        <w:rPr>
          <w:rFonts w:ascii="Book Antiqua" w:hAnsi="Book Antiqua"/>
        </w:rPr>
        <w:t xml:space="preserve"> (84%) of the surgical patients, whereas 36/56 (64%) of the non-surgical patients, met the </w:t>
      </w:r>
      <w:r w:rsidR="000A62AA" w:rsidRPr="009926FC">
        <w:rPr>
          <w:rFonts w:ascii="Book Antiqua" w:hAnsi="Book Antiqua"/>
        </w:rPr>
        <w:t>definition for treatment success</w:t>
      </w:r>
      <w:r w:rsidR="00353AD3" w:rsidRPr="009926FC">
        <w:rPr>
          <w:rFonts w:ascii="Book Antiqua" w:hAnsi="Book Antiqua"/>
        </w:rPr>
        <w:t xml:space="preserve"> (</w:t>
      </w:r>
      <w:r w:rsidR="008A4600" w:rsidRPr="008A4600">
        <w:rPr>
          <w:rFonts w:ascii="Book Antiqua" w:hAnsi="Book Antiqua"/>
          <w:i/>
        </w:rPr>
        <w:t>P</w:t>
      </w:r>
      <w:r w:rsidR="00353AD3" w:rsidRPr="009926FC">
        <w:rPr>
          <w:rFonts w:ascii="Book Antiqua" w:hAnsi="Book Antiqua"/>
        </w:rPr>
        <w:t xml:space="preserve"> = 0.010).</w:t>
      </w:r>
      <w:r w:rsidR="00961554">
        <w:rPr>
          <w:rFonts w:ascii="Book Antiqua" w:hAnsi="Book Antiqua"/>
        </w:rPr>
        <w:t xml:space="preserve"> </w:t>
      </w:r>
      <w:r w:rsidR="008E07A5" w:rsidRPr="009926FC">
        <w:rPr>
          <w:rFonts w:ascii="Book Antiqua" w:hAnsi="Book Antiqua"/>
        </w:rPr>
        <w:t>This study</w:t>
      </w:r>
      <w:r w:rsidR="000A62AA" w:rsidRPr="009926FC">
        <w:rPr>
          <w:rFonts w:ascii="Book Antiqua" w:hAnsi="Book Antiqua"/>
        </w:rPr>
        <w:t xml:space="preserve">’s </w:t>
      </w:r>
      <w:r w:rsidR="008E07A5" w:rsidRPr="009926FC">
        <w:rPr>
          <w:rFonts w:ascii="Book Antiqua" w:hAnsi="Book Antiqua"/>
        </w:rPr>
        <w:t>strengths</w:t>
      </w:r>
      <w:r w:rsidR="000A62AA" w:rsidRPr="009926FC">
        <w:rPr>
          <w:rFonts w:ascii="Book Antiqua" w:hAnsi="Book Antiqua"/>
        </w:rPr>
        <w:t xml:space="preserve"> include a</w:t>
      </w:r>
      <w:r w:rsidR="008E07A5" w:rsidRPr="009926FC">
        <w:rPr>
          <w:rFonts w:ascii="Book Antiqua" w:hAnsi="Book Antiqua"/>
        </w:rPr>
        <w:t xml:space="preserve"> high enrollment rate (150/179</w:t>
      </w:r>
      <w:r w:rsidR="00236859" w:rsidRPr="009926FC">
        <w:rPr>
          <w:rFonts w:ascii="Book Antiqua" w:hAnsi="Book Antiqua"/>
        </w:rPr>
        <w:t xml:space="preserve">, or </w:t>
      </w:r>
      <w:r w:rsidR="008E07A5" w:rsidRPr="009926FC">
        <w:rPr>
          <w:rFonts w:ascii="Book Antiqua" w:hAnsi="Book Antiqua"/>
        </w:rPr>
        <w:t>83.8%)</w:t>
      </w:r>
      <w:r w:rsidR="000A62AA" w:rsidRPr="009926FC">
        <w:rPr>
          <w:rFonts w:ascii="Book Antiqua" w:hAnsi="Book Antiqua"/>
        </w:rPr>
        <w:t>, relatively long planned follow-up period of 3 years.</w:t>
      </w:r>
      <w:r w:rsidR="00961554">
        <w:rPr>
          <w:rFonts w:ascii="Book Antiqua" w:hAnsi="Book Antiqua"/>
        </w:rPr>
        <w:t xml:space="preserve"> </w:t>
      </w:r>
      <w:r w:rsidR="008E07A5" w:rsidRPr="009926FC">
        <w:rPr>
          <w:rFonts w:ascii="Book Antiqua" w:hAnsi="Book Antiqua"/>
        </w:rPr>
        <w:t xml:space="preserve">The study’s weaknesses include heterogeneity </w:t>
      </w:r>
      <w:r w:rsidR="000A62AA" w:rsidRPr="009926FC">
        <w:rPr>
          <w:rFonts w:ascii="Book Antiqua" w:hAnsi="Book Antiqua"/>
        </w:rPr>
        <w:t xml:space="preserve">in the </w:t>
      </w:r>
      <w:r w:rsidR="008E07A5" w:rsidRPr="009926FC">
        <w:rPr>
          <w:rFonts w:ascii="Book Antiqua" w:hAnsi="Book Antiqua"/>
        </w:rPr>
        <w:t>surgeries performed</w:t>
      </w:r>
      <w:r w:rsidR="007A6D44" w:rsidRPr="009926FC">
        <w:rPr>
          <w:rFonts w:ascii="Book Antiqua" w:hAnsi="Book Antiqua"/>
        </w:rPr>
        <w:t xml:space="preserve">, poor compliance to physiotherapy, and high </w:t>
      </w:r>
      <w:r w:rsidR="00236859" w:rsidRPr="009926FC">
        <w:rPr>
          <w:rFonts w:ascii="Book Antiqua" w:hAnsi="Book Antiqua"/>
        </w:rPr>
        <w:t>loss to follow-up rate (20/150, or 13.3%</w:t>
      </w:r>
      <w:r w:rsidR="007A6D44" w:rsidRPr="009926FC">
        <w:rPr>
          <w:rFonts w:ascii="Book Antiqua" w:hAnsi="Book Antiqua"/>
        </w:rPr>
        <w:t xml:space="preserve">) and </w:t>
      </w:r>
      <w:r w:rsidR="00F220E6" w:rsidRPr="009926FC">
        <w:rPr>
          <w:rFonts w:ascii="Book Antiqua" w:hAnsi="Book Antiqua"/>
        </w:rPr>
        <w:t>crossover.</w:t>
      </w:r>
    </w:p>
    <w:p w14:paraId="5288FC10" w14:textId="77777777" w:rsidR="00236859" w:rsidRPr="008A4600" w:rsidRDefault="00236859" w:rsidP="009926FC">
      <w:pPr>
        <w:spacing w:after="0" w:line="360" w:lineRule="auto"/>
        <w:jc w:val="both"/>
        <w:rPr>
          <w:rFonts w:ascii="Book Antiqua" w:eastAsia="宋体" w:hAnsi="Book Antiqua"/>
          <w:lang w:eastAsia="zh-CN"/>
        </w:rPr>
      </w:pPr>
    </w:p>
    <w:p w14:paraId="01DF6A80" w14:textId="3A8A2E89" w:rsidR="00F220E6" w:rsidRPr="008A4600" w:rsidRDefault="008A4600" w:rsidP="009926FC">
      <w:pPr>
        <w:spacing w:after="0" w:line="360" w:lineRule="auto"/>
        <w:jc w:val="both"/>
        <w:rPr>
          <w:rFonts w:ascii="Book Antiqua" w:hAnsi="Book Antiqua"/>
        </w:rPr>
      </w:pPr>
      <w:r w:rsidRPr="008A4600">
        <w:rPr>
          <w:rFonts w:ascii="Book Antiqua" w:hAnsi="Book Antiqua"/>
          <w:b/>
        </w:rPr>
        <w:t>DISCUSSION</w:t>
      </w:r>
    </w:p>
    <w:p w14:paraId="2EAB9896" w14:textId="55870768" w:rsidR="00495E16" w:rsidRPr="009926FC" w:rsidRDefault="00F35792" w:rsidP="009926FC">
      <w:pPr>
        <w:spacing w:after="0" w:line="360" w:lineRule="auto"/>
        <w:jc w:val="both"/>
        <w:rPr>
          <w:rFonts w:ascii="Book Antiqua" w:hAnsi="Book Antiqua"/>
        </w:rPr>
      </w:pPr>
      <w:r w:rsidRPr="009926FC">
        <w:rPr>
          <w:rFonts w:ascii="Book Antiqua" w:hAnsi="Book Antiqua"/>
        </w:rPr>
        <w:t>While RCTs are the</w:t>
      </w:r>
      <w:r w:rsidR="00495E16" w:rsidRPr="009926FC">
        <w:rPr>
          <w:rFonts w:ascii="Book Antiqua" w:hAnsi="Book Antiqua"/>
        </w:rPr>
        <w:t xml:space="preserve"> best way to minimize</w:t>
      </w:r>
      <w:r w:rsidRPr="009926FC">
        <w:rPr>
          <w:rFonts w:ascii="Book Antiqua" w:hAnsi="Book Antiqua"/>
        </w:rPr>
        <w:t xml:space="preserve"> bias in clinical trials, there are </w:t>
      </w:r>
      <w:r w:rsidR="00495E16" w:rsidRPr="009926FC">
        <w:rPr>
          <w:rFonts w:ascii="Book Antiqua" w:hAnsi="Book Antiqua"/>
        </w:rPr>
        <w:t xml:space="preserve">nonetheless </w:t>
      </w:r>
      <w:r w:rsidRPr="009926FC">
        <w:rPr>
          <w:rFonts w:ascii="Book Antiqua" w:hAnsi="Book Antiqua"/>
        </w:rPr>
        <w:t xml:space="preserve">opportunities for bias within the structure of an RCT and the use of this study design </w:t>
      </w:r>
      <w:r w:rsidR="00495E16" w:rsidRPr="009926FC">
        <w:rPr>
          <w:rFonts w:ascii="Book Antiqua" w:hAnsi="Book Antiqua"/>
        </w:rPr>
        <w:t xml:space="preserve">in itself does not ensure </w:t>
      </w:r>
      <w:r w:rsidRPr="009926FC">
        <w:rPr>
          <w:rFonts w:ascii="Book Antiqua" w:hAnsi="Book Antiqua"/>
        </w:rPr>
        <w:t>either</w:t>
      </w:r>
      <w:r w:rsidR="00495E16" w:rsidRPr="009926FC">
        <w:rPr>
          <w:rFonts w:ascii="Book Antiqua" w:hAnsi="Book Antiqua"/>
        </w:rPr>
        <w:t xml:space="preserve"> internally or</w:t>
      </w:r>
      <w:r w:rsidRPr="009926FC">
        <w:rPr>
          <w:rFonts w:ascii="Book Antiqua" w:hAnsi="Book Antiqua"/>
        </w:rPr>
        <w:t xml:space="preserve"> externally valid data</w:t>
      </w:r>
      <w:r w:rsidR="00A11147" w:rsidRPr="009926FC">
        <w:rPr>
          <w:rFonts w:ascii="Book Antiqua" w:hAnsi="Book Antiqua"/>
        </w:rPr>
        <w:fldChar w:fldCharType="begin"/>
      </w:r>
      <w:r w:rsidR="00A11147" w:rsidRPr="009926FC">
        <w:rPr>
          <w:rFonts w:ascii="Book Antiqua" w:hAnsi="Book Antiqua"/>
        </w:rPr>
        <w:instrText xml:space="preserve"> ADDIN EN.CITE &lt;EndNote&gt;&lt;Cite&gt;&lt;Author&gt;Cowan&lt;/Author&gt;&lt;Year&gt;2007&lt;/Year&gt;&lt;RecNum&gt;13&lt;/RecNum&gt;&lt;DisplayText&gt;&lt;style face="superscript"&gt;[12]&lt;/style&gt;&lt;/DisplayText&gt;&lt;record&gt;&lt;rec-number&gt;13&lt;/rec-number&gt;&lt;foreign-keys&gt;&lt;key app="EN" db-id="fptzf5epyra09sewr09xe2em50tpxa9a0tff" timestamp="1435522262"&gt;13&lt;/key&gt;&lt;/foreign-keys&gt;&lt;ref-type name="Journal Article"&gt;17&lt;/ref-type&gt;&lt;contributors&gt;&lt;authors&gt;&lt;author&gt;Cowan, J.&lt;/author&gt;&lt;author&gt;Lozano-Calderon, S.&lt;/author&gt;&lt;author&gt;Ring, D.&lt;/author&gt;&lt;/authors&gt;&lt;/contributors&gt;&lt;auth-address&gt;Orthopaedic Hand and Upper Extremity Service, Massachusetts General Hospital, Yawkey Center 2100, 55 Fruit Street, Boston, MA 02114, USA.&lt;/auth-address&gt;&lt;titles&gt;&lt;title&gt;Quality of prospective controlled randomized trials. Analysis of trials of treatment for lateral epicondylitis as an example&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693-9&lt;/pages&gt;&lt;volume&gt;89&lt;/volume&gt;&lt;number&gt;8&lt;/number&gt;&lt;keywords&gt;&lt;keyword&gt;Evidence-Based Medicine&lt;/keyword&gt;&lt;keyword&gt;Humans&lt;/keyword&gt;&lt;keyword&gt;*Outcome and Process Assessment (Health Care)&lt;/keyword&gt;&lt;keyword&gt;Prospective Studies&lt;/keyword&gt;&lt;keyword&gt;Randomized Controlled Trials as Topic/*standards&lt;/keyword&gt;&lt;keyword&gt;Research Design&lt;/keyword&gt;&lt;keyword&gt;Tennis Elbow/*therapy&lt;/keyword&gt;&lt;/keywords&gt;&lt;dates&gt;&lt;year&gt;2007&lt;/year&gt;&lt;pub-dates&gt;&lt;date&gt;Aug&lt;/date&gt;&lt;/pub-dates&gt;&lt;/dates&gt;&lt;isbn&gt;0021-9355 (Print)&lt;/isbn&gt;&lt;accession-num&gt;17671006&lt;/accession-num&gt;&lt;urls&gt;&lt;related-urls&gt;&lt;url&gt;http://www.ncbi.nlm.nih.gov/pubmed/17671006&lt;/url&gt;&lt;/related-urls&gt;&lt;/urls&gt;&lt;electronic-resource-num&gt;10.2106/JBJS.F.00858&lt;/electronic-resource-num&gt;&lt;/record&gt;&lt;/Cite&gt;&lt;/EndNote&gt;</w:instrText>
      </w:r>
      <w:r w:rsidR="00A11147" w:rsidRPr="009926FC">
        <w:rPr>
          <w:rFonts w:ascii="Book Antiqua" w:hAnsi="Book Antiqua"/>
        </w:rPr>
        <w:fldChar w:fldCharType="separate"/>
      </w:r>
      <w:r w:rsidR="00A11147" w:rsidRPr="009926FC">
        <w:rPr>
          <w:rFonts w:ascii="Book Antiqua" w:hAnsi="Book Antiqua"/>
          <w:noProof/>
          <w:vertAlign w:val="superscript"/>
        </w:rPr>
        <w:t>[12]</w:t>
      </w:r>
      <w:r w:rsidR="00A11147" w:rsidRPr="009926FC">
        <w:rPr>
          <w:rFonts w:ascii="Book Antiqua" w:hAnsi="Book Antiqua"/>
        </w:rPr>
        <w:fldChar w:fldCharType="end"/>
      </w:r>
      <w:r w:rsidRPr="009926FC">
        <w:rPr>
          <w:rFonts w:ascii="Book Antiqua" w:hAnsi="Book Antiqua"/>
        </w:rPr>
        <w:t>.</w:t>
      </w:r>
      <w:r w:rsidR="00961554">
        <w:rPr>
          <w:rFonts w:ascii="Book Antiqua" w:hAnsi="Book Antiqua"/>
        </w:rPr>
        <w:t xml:space="preserve"> </w:t>
      </w:r>
      <w:r w:rsidRPr="009926FC">
        <w:rPr>
          <w:rFonts w:ascii="Book Antiqua" w:hAnsi="Book Antiqua"/>
        </w:rPr>
        <w:t xml:space="preserve">Analysis of </w:t>
      </w:r>
      <w:r w:rsidR="00B55653" w:rsidRPr="009926FC">
        <w:rPr>
          <w:rFonts w:ascii="Book Antiqua" w:hAnsi="Book Antiqua"/>
        </w:rPr>
        <w:t xml:space="preserve">five </w:t>
      </w:r>
      <w:r w:rsidRPr="009926FC">
        <w:rPr>
          <w:rFonts w:ascii="Book Antiqua" w:hAnsi="Book Antiqua"/>
        </w:rPr>
        <w:t>RCTs reveals that they were excellent attempts to compare APM with non-surgical treatment but all suffered from potential inadvertent biases that reduce co</w:t>
      </w:r>
      <w:r w:rsidR="00CE49D4" w:rsidRPr="009926FC">
        <w:rPr>
          <w:rFonts w:ascii="Book Antiqua" w:hAnsi="Book Antiqua"/>
        </w:rPr>
        <w:t>nfidence in their conclusions.</w:t>
      </w:r>
    </w:p>
    <w:p w14:paraId="6E121050" w14:textId="77785135" w:rsidR="003531B3" w:rsidRPr="009926FC" w:rsidRDefault="00DD0B16" w:rsidP="00A11147">
      <w:pPr>
        <w:spacing w:after="0" w:line="360" w:lineRule="auto"/>
        <w:ind w:firstLineChars="100" w:firstLine="240"/>
        <w:jc w:val="both"/>
        <w:rPr>
          <w:rFonts w:ascii="Book Antiqua" w:hAnsi="Book Antiqua"/>
        </w:rPr>
      </w:pPr>
      <w:r w:rsidRPr="009926FC">
        <w:rPr>
          <w:rFonts w:ascii="Book Antiqua" w:hAnsi="Book Antiqua"/>
        </w:rPr>
        <w:t>S</w:t>
      </w:r>
      <w:r w:rsidR="003831D8" w:rsidRPr="009926FC">
        <w:rPr>
          <w:rFonts w:ascii="Book Antiqua" w:hAnsi="Book Antiqua"/>
        </w:rPr>
        <w:t>election bias was the most freq</w:t>
      </w:r>
      <w:r w:rsidR="001C6222" w:rsidRPr="009926FC">
        <w:rPr>
          <w:rFonts w:ascii="Book Antiqua" w:hAnsi="Book Antiqua"/>
        </w:rPr>
        <w:t>uently encountered bias in the five</w:t>
      </w:r>
      <w:r w:rsidR="003831D8" w:rsidRPr="009926FC">
        <w:rPr>
          <w:rFonts w:ascii="Book Antiqua" w:hAnsi="Book Antiqua"/>
        </w:rPr>
        <w:t xml:space="preserve"> RCTs.</w:t>
      </w:r>
      <w:r w:rsidR="00961554">
        <w:rPr>
          <w:rFonts w:ascii="Book Antiqua" w:hAnsi="Book Antiqua"/>
        </w:rPr>
        <w:t xml:space="preserve"> </w:t>
      </w:r>
      <w:r w:rsidR="003831D8" w:rsidRPr="009926FC">
        <w:rPr>
          <w:rFonts w:ascii="Book Antiqua" w:hAnsi="Book Antiqua"/>
        </w:rPr>
        <w:t>This was often due to a low enrollment rate from the patients’ explicit preference for one treatment option to the other.</w:t>
      </w:r>
      <w:r w:rsidR="00961554">
        <w:rPr>
          <w:rFonts w:ascii="Book Antiqua" w:hAnsi="Book Antiqua"/>
        </w:rPr>
        <w:t xml:space="preserve"> </w:t>
      </w:r>
      <w:r w:rsidR="0020576E" w:rsidRPr="009926FC">
        <w:rPr>
          <w:rFonts w:ascii="Book Antiqua" w:hAnsi="Book Antiqua"/>
        </w:rPr>
        <w:t>Two studies suffered from unequal baseline characteristics between the surgical and non-surgical arms despite randomization.</w:t>
      </w:r>
      <w:r w:rsidR="00961554">
        <w:rPr>
          <w:rFonts w:ascii="Book Antiqua" w:hAnsi="Book Antiqua"/>
        </w:rPr>
        <w:t xml:space="preserve"> </w:t>
      </w:r>
      <w:r w:rsidR="0020576E" w:rsidRPr="009926FC">
        <w:rPr>
          <w:rFonts w:ascii="Book Antiqua" w:hAnsi="Book Antiqua"/>
        </w:rPr>
        <w:t>Performance bias was observed when intraoperative procedures and/or physiotherapy protocols were not standardized or determined a priori.</w:t>
      </w:r>
      <w:r w:rsidR="00961554">
        <w:rPr>
          <w:rFonts w:ascii="Book Antiqua" w:hAnsi="Book Antiqua"/>
        </w:rPr>
        <w:t xml:space="preserve"> </w:t>
      </w:r>
      <w:r w:rsidR="0020576E" w:rsidRPr="009926FC">
        <w:rPr>
          <w:rFonts w:ascii="Book Antiqua" w:hAnsi="Book Antiqua"/>
        </w:rPr>
        <w:t xml:space="preserve">Variability in supplemental </w:t>
      </w:r>
      <w:r w:rsidR="0020576E" w:rsidRPr="009926FC">
        <w:rPr>
          <w:rFonts w:ascii="Book Antiqua" w:hAnsi="Book Antiqua"/>
        </w:rPr>
        <w:lastRenderedPageBreak/>
        <w:t>therapy, such as unspecified use of non-steroidal anti-inflammatory drugs, and inconsistency among different participating medical centers can also lead to performance bias.</w:t>
      </w:r>
      <w:r w:rsidR="00961554">
        <w:rPr>
          <w:rFonts w:ascii="Book Antiqua" w:hAnsi="Book Antiqua"/>
        </w:rPr>
        <w:t xml:space="preserve"> </w:t>
      </w:r>
      <w:r w:rsidR="0020576E" w:rsidRPr="009926FC">
        <w:rPr>
          <w:rFonts w:ascii="Book Antiqua" w:hAnsi="Book Antiqua"/>
        </w:rPr>
        <w:t>Detection bias was also common, as only one RCT employed the double-blind methodology.</w:t>
      </w:r>
      <w:r w:rsidR="00961554">
        <w:rPr>
          <w:rFonts w:ascii="Book Antiqua" w:hAnsi="Book Antiqua"/>
        </w:rPr>
        <w:t xml:space="preserve"> </w:t>
      </w:r>
      <w:r w:rsidR="0020576E" w:rsidRPr="009926FC">
        <w:rPr>
          <w:rFonts w:ascii="Book Antiqua" w:hAnsi="Book Antiqua"/>
        </w:rPr>
        <w:t>We acknowledge that double</w:t>
      </w:r>
      <w:r w:rsidR="00F220E6" w:rsidRPr="009926FC">
        <w:rPr>
          <w:rFonts w:ascii="Book Antiqua" w:hAnsi="Book Antiqua"/>
        </w:rPr>
        <w:t xml:space="preserve"> </w:t>
      </w:r>
      <w:r w:rsidR="0020576E" w:rsidRPr="009926FC">
        <w:rPr>
          <w:rFonts w:ascii="Book Antiqua" w:hAnsi="Book Antiqua"/>
        </w:rPr>
        <w:t>blinding in surgical trials</w:t>
      </w:r>
      <w:r w:rsidR="00F220E6" w:rsidRPr="009926FC">
        <w:rPr>
          <w:rFonts w:ascii="Book Antiqua" w:hAnsi="Book Antiqua"/>
        </w:rPr>
        <w:t xml:space="preserve"> is challeng</w:t>
      </w:r>
      <w:r w:rsidR="00D836C2" w:rsidRPr="009926FC">
        <w:rPr>
          <w:rFonts w:ascii="Book Antiqua" w:hAnsi="Book Antiqua"/>
        </w:rPr>
        <w:t>ing.</w:t>
      </w:r>
      <w:r w:rsidR="00961554">
        <w:rPr>
          <w:rFonts w:ascii="Book Antiqua" w:hAnsi="Book Antiqua"/>
        </w:rPr>
        <w:t xml:space="preserve"> </w:t>
      </w:r>
      <w:r w:rsidR="003531B3" w:rsidRPr="009926FC">
        <w:rPr>
          <w:rFonts w:ascii="Book Antiqua" w:hAnsi="Book Antiqua"/>
        </w:rPr>
        <w:t xml:space="preserve">However, </w:t>
      </w:r>
      <w:r w:rsidR="00F220E6" w:rsidRPr="009926FC">
        <w:rPr>
          <w:rFonts w:ascii="Book Antiqua" w:hAnsi="Book Antiqua"/>
        </w:rPr>
        <w:t xml:space="preserve">a </w:t>
      </w:r>
      <w:r w:rsidR="003531B3" w:rsidRPr="009926FC">
        <w:rPr>
          <w:rFonts w:ascii="Book Antiqua" w:hAnsi="Book Antiqua"/>
        </w:rPr>
        <w:t>placebo effect may account for a significant part of response to surgery</w:t>
      </w:r>
      <w:r w:rsidR="00A11147">
        <w:rPr>
          <w:rFonts w:ascii="Book Antiqua" w:eastAsia="宋体" w:hAnsi="Book Antiqua" w:hint="eastAsia"/>
          <w:lang w:eastAsia="zh-CN"/>
        </w:rPr>
        <w:t>-</w:t>
      </w:r>
      <w:r w:rsidR="003531B3" w:rsidRPr="009926FC">
        <w:rPr>
          <w:rFonts w:ascii="Book Antiqua" w:hAnsi="Book Antiqua"/>
        </w:rPr>
        <w:t>up to 35% in some trials</w:t>
      </w:r>
      <w:r w:rsidR="002C6442" w:rsidRPr="009926FC">
        <w:rPr>
          <w:rFonts w:ascii="Book Antiqua" w:hAnsi="Book Antiqua"/>
        </w:rPr>
        <w:fldChar w:fldCharType="begin">
          <w:fldData xml:space="preserve">PEVuZE5vdGU+PENpdGU+PEF1dGhvcj5CZWVjaGVyPC9BdXRob3I+PFllYXI+MTk1NTwvWWVhcj48
UmVjTnVtPjI1PC9SZWNOdW0+PERpc3BsYXlUZXh0PjxzdHlsZSBmYWNlPSJzdXBlcnNjcmlwdCI+
WzIzLCAyNF08L3N0eWxlPjwvRGlzcGxheVRleHQ+PHJlY29yZD48cmVjLW51bWJlcj4yNTwvcmVj
LW51bWJlcj48Zm9yZWlnbi1rZXlzPjxrZXkgYXBwPSJFTiIgZGItaWQ9ImZwdHpmNWVweXJhMDlz
ZXdyMDl4ZTJlbTUwdHB4YTlhMHRmZiIgdGltZXN0YW1wPSIxNDM1NTI0NDgzIj4yNTwva2V5Pjwv
Zm9yZWlnbi1rZXlzPjxyZWYtdHlwZSBuYW1lPSJKb3VybmFsIEFydGljbGUiPjE3PC9yZWYtdHlw
ZT48Y29udHJpYnV0b3JzPjxhdXRob3JzPjxhdXRob3I+QmVlY2hlciwgSC4gSy48L2F1dGhvcj48
L2F1dGhvcnM+PC9jb250cmlidXRvcnM+PHRpdGxlcz48dGl0bGU+VGhlIHBvd2VyZnVsIHBsYWNl
Ym88L3RpdGxlPjxzZWNvbmRhcnktdGl0bGU+SiBBbSBNZWQgQXNzb2M8L3NlY29uZGFyeS10aXRs
ZT48YWx0LXRpdGxlPkpvdXJuYWwgb2YgdGhlIEFtZXJpY2FuIE1lZGljYWwgQXNzb2NpYXRpb248
L2FsdC10aXRsZT48L3RpdGxlcz48cGVyaW9kaWNhbD48ZnVsbC10aXRsZT5KIEFtIE1lZCBBc3Nv
YzwvZnVsbC10aXRsZT48YWJici0xPkpvdXJuYWwgb2YgdGhlIEFtZXJpY2FuIE1lZGljYWwgQXNz
b2NpYXRpb248L2FiYnItMT48L3BlcmlvZGljYWw+PGFsdC1wZXJpb2RpY2FsPjxmdWxsLXRpdGxl
PkogQW0gTWVkIEFzc29jPC9mdWxsLXRpdGxlPjxhYmJyLTE+Sm91cm5hbCBvZiB0aGUgQW1lcmlj
YW4gTWVkaWNhbCBBc3NvY2lhdGlvbjwvYWJici0xPjwvYWx0LXBlcmlvZGljYWw+PHBhZ2VzPjE2
MDItNjwvcGFnZXM+PHZvbHVtZT4xNTk8L3ZvbHVtZT48bnVtYmVyPjE3PC9udW1iZXI+PGtleXdv
cmRzPjxrZXl3b3JkPlBsYWNlYm9zLyp0aGVyYXBldXRpYyB1c2U8L2tleXdvcmQ+PC9rZXl3b3Jk
cz48ZGF0ZXM+PHllYXI+MTk1NTwveWVhcj48cHViLWRhdGVzPjxkYXRlPkRlYyAyNDwvZGF0ZT48
L3B1Yi1kYXRlcz48L2RhdGVzPjxpc2JuPjAwMDItOTk1NSAoUHJpbnQpJiN4RDswMDAyLTk5NTUg
KExpbmtpbmcpPC9pc2JuPjxhY2Nlc3Npb24tbnVtPjEzMjcxMTIzPC9hY2Nlc3Npb24tbnVtPjx1
cmxzPjxyZWxhdGVkLXVybHM+PHVybD5odHRwOi8vd3d3Lm5jYmkubmxtLm5paC5nb3YvcHVibWVk
LzEzMjcxMTIzPC91cmw+PC9yZWxhdGVkLXVybHM+PC91cmxzPjwvcmVjb3JkPjwvQ2l0ZT48Q2l0
ZT48QXV0aG9yPkZyZWVtYW48L0F1dGhvcj48WWVhcj4xOTk5PC9ZZWFyPjxSZWNOdW0+MjQ8L1Jl
Y051bT48cmVjb3JkPjxyZWMtbnVtYmVyPjI0PC9yZWMtbnVtYmVyPjxmb3JlaWduLWtleXM+PGtl
eSBhcHA9IkVOIiBkYi1pZD0iZnB0emY1ZXB5cmEwOXNld3IwOXhlMmVtNTB0cHhhOWEwdGZmIiB0
aW1lc3RhbXA9IjE0MzU1MjQ0MDciPjI0PC9rZXk+PC9mb3JlaWduLWtleXM+PHJlZi10eXBlIG5h
bWU9IkpvdXJuYWwgQXJ0aWNsZSI+MTc8L3JlZi10eXBlPjxjb250cmlidXRvcnM+PGF1dGhvcnM+
PGF1dGhvcj5GcmVlbWFuLCBULiBCLjwvYXV0aG9yPjxhdXRob3I+VmF3dGVyLCBELiBFLjwvYXV0
aG9yPjxhdXRob3I+TGVhdmVydG9uLCBQLiBFLjwvYXV0aG9yPjxhdXRob3I+R29kYm9sZCwgSi4g
SC48L2F1dGhvcj48YXV0aG9yPkhhdXNlciwgUi4gQS48L2F1dGhvcj48YXV0aG9yPkdvZXR6LCBD
LiBHLjwvYXV0aG9yPjxhdXRob3I+T2xhbm93LCBDLiBXLjwvYXV0aG9yPjwvYXV0aG9ycz48L2Nv
bnRyaWJ1dG9ycz48YXV0aC1hZGRyZXNzPlVuaXZlcnNpdHkgb2YgU291dGggRmxvcmlkYSwgVGFt
cGEgMzM2MDYsIFVTQS48L2F1dGgtYWRkcmVzcz48dGl0bGVzPjx0aXRsZT5Vc2Ugb2YgcGxhY2Vi
byBzdXJnZXJ5IGluIGNvbnRyb2xsZWQgdHJpYWxzIG9mIGEgY2VsbHVsYXItYmFzZWQgdGhlcmFw
eSBmb3IgUGFya2luc29uJmFwb3M7cyBkaXNlYXNl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5ODgt
OTI8L3BhZ2VzPjx2b2x1bWU+MzQxPC92b2x1bWU+PG51bWJlcj4xMzwvbnVtYmVyPjxrZXl3b3Jk
cz48a2V5d29yZD5BZHVsdDwva2V5d29yZD48a2V5d29yZD5BZHZpc29yeSBDb21taXR0ZWVzPC9r
ZXl3b3JkPjxrZXl3b3JkPipDb250cm9sIEdyb3Vwczwva2V5d29yZD48a2V5d29yZD5EaXNjbG9z
dXJlPC9rZXl3b3JkPjxrZXl3b3JkPkRvdWJsZS1CbGluZCBNZXRob2Q8L2tleXdvcmQ+PGtleXdv
cmQ+RXRoaWNhbCBSZXZpZXc8L2tleXdvcmQ+PGtleXdvcmQ+RXRoaWNzIENvbW1pdHRlZXMsIFJl
c2VhcmNoPC9rZXl3b3JkPjxrZXl3b3JkPipFdGhpY3MsIE1lZGljYWw8L2tleXdvcmQ+PGtleXdv
cmQ+RmVkZXJhbCBHb3Zlcm5tZW50PC9rZXl3b3JkPjxrZXl3b3JkPipGZXRhbCBUaXNzdWUgVHJh
bnNwbGFudGF0aW9uPC9rZXl3b3JkPjxrZXl3b3JkPkh1bWFuczwva2V5d29yZD48a2V5d29yZD5Q
YXJraW5zb24gRGlzZWFzZS8qc3VyZ2VyeTwva2V5d29yZD48a2V5d29yZD5QbGFjZWJvIEVmZmVj
dDwva2V5d29yZD48a2V5d29yZD4qUGxhY2Vib3M8L2tleXdvcmQ+PGtleXdvcmQ+KlJhbmRvbWl6
ZWQgQ29udHJvbGxlZCBUcmlhbHMgYXMgVG9waWMvc3RhbmRhcmRzPC9rZXl3b3JkPjxrZXl3b3Jk
PlJlc2VhcmNoIERlc2lnbjwva2V5d29yZD48a2V5d29yZD5SZXNlYXJjaCBTdWJqZWN0czwva2V5
d29yZD48a2V5d29yZD4qUmlzayBBc3Nlc3NtZW50PC9rZXl3b3JkPjxrZXl3b3JkPlN1YnN0YW50
aWEgTmlncmEvZW1icnlvbG9neS8qdHJhbnNwbGFudGF0aW9uPC9rZXl3b3JkPjxrZXl3b3JkPipU
aGVyYXBldXRpYyBIdW1hbiBFeHBlcmltZW50YXRpb248L2tleXdvcmQ+PC9rZXl3b3Jkcz48ZGF0
ZXM+PHllYXI+MTk5OTwveWVhcj48cHViLWRhdGVzPjxkYXRlPlNlcCAyMzwvZGF0ZT48L3B1Yi1k
YXRlcz48L2RhdGVzPjxpc2JuPjAwMjgtNDc5MyAoUHJpbnQpJiN4RDswMDI4LTQ3OTMgKExpbmtp
bmcpPC9pc2JuPjxhY2Nlc3Npb24tbnVtPjEwNDk4NDk3PC9hY2Nlc3Npb24tbnVtPjx1cmxzPjxy
ZWxhdGVkLXVybHM+PHVybD5odHRwOi8vd3d3Lm5jYmkubmxtLm5paC5nb3YvcHVibWVkLzEwNDk4
NDk3PC91cmw+PC9yZWxhdGVkLXVybHM+PC91cmxzPjxlbGVjdHJvbmljLXJlc291cmNlLW51bT4x
MC4xMDU2L05FSk0xOTk5MDkyMzM0MTEzMTE8L2VsZWN0cm9uaWMtcmVzb3VyY2UtbnVtPjwvcmVj
b3JkPjwvQ2l0ZT48L0VuZE5vdGU+AG==
</w:fldData>
        </w:fldChar>
      </w:r>
      <w:r w:rsidR="00140632" w:rsidRPr="009926FC">
        <w:rPr>
          <w:rFonts w:ascii="Book Antiqua" w:hAnsi="Book Antiqua"/>
        </w:rPr>
        <w:instrText xml:space="preserve"> ADDIN EN.CITE </w:instrText>
      </w:r>
      <w:r w:rsidR="00140632" w:rsidRPr="009926FC">
        <w:rPr>
          <w:rFonts w:ascii="Book Antiqua" w:hAnsi="Book Antiqua"/>
        </w:rPr>
        <w:fldChar w:fldCharType="begin">
          <w:fldData xml:space="preserve">PEVuZE5vdGU+PENpdGU+PEF1dGhvcj5CZWVjaGVyPC9BdXRob3I+PFllYXI+MTk1NTwvWWVhcj48
UmVjTnVtPjI1PC9SZWNOdW0+PERpc3BsYXlUZXh0PjxzdHlsZSBmYWNlPSJzdXBlcnNjcmlwdCI+
WzIzLCAyNF08L3N0eWxlPjwvRGlzcGxheVRleHQ+PHJlY29yZD48cmVjLW51bWJlcj4yNTwvcmVj
LW51bWJlcj48Zm9yZWlnbi1rZXlzPjxrZXkgYXBwPSJFTiIgZGItaWQ9ImZwdHpmNWVweXJhMDlz
ZXdyMDl4ZTJlbTUwdHB4YTlhMHRmZiIgdGltZXN0YW1wPSIxNDM1NTI0NDgzIj4yNTwva2V5Pjwv
Zm9yZWlnbi1rZXlzPjxyZWYtdHlwZSBuYW1lPSJKb3VybmFsIEFydGljbGUiPjE3PC9yZWYtdHlw
ZT48Y29udHJpYnV0b3JzPjxhdXRob3JzPjxhdXRob3I+QmVlY2hlciwgSC4gSy48L2F1dGhvcj48
L2F1dGhvcnM+PC9jb250cmlidXRvcnM+PHRpdGxlcz48dGl0bGU+VGhlIHBvd2VyZnVsIHBsYWNl
Ym88L3RpdGxlPjxzZWNvbmRhcnktdGl0bGU+SiBBbSBNZWQgQXNzb2M8L3NlY29uZGFyeS10aXRs
ZT48YWx0LXRpdGxlPkpvdXJuYWwgb2YgdGhlIEFtZXJpY2FuIE1lZGljYWwgQXNzb2NpYXRpb248
L2FsdC10aXRsZT48L3RpdGxlcz48cGVyaW9kaWNhbD48ZnVsbC10aXRsZT5KIEFtIE1lZCBBc3Nv
YzwvZnVsbC10aXRsZT48YWJici0xPkpvdXJuYWwgb2YgdGhlIEFtZXJpY2FuIE1lZGljYWwgQXNz
b2NpYXRpb248L2FiYnItMT48L3BlcmlvZGljYWw+PGFsdC1wZXJpb2RpY2FsPjxmdWxsLXRpdGxl
PkogQW0gTWVkIEFzc29jPC9mdWxsLXRpdGxlPjxhYmJyLTE+Sm91cm5hbCBvZiB0aGUgQW1lcmlj
YW4gTWVkaWNhbCBBc3NvY2lhdGlvbjwvYWJici0xPjwvYWx0LXBlcmlvZGljYWw+PHBhZ2VzPjE2
MDItNjwvcGFnZXM+PHZvbHVtZT4xNTk8L3ZvbHVtZT48bnVtYmVyPjE3PC9udW1iZXI+PGtleXdv
cmRzPjxrZXl3b3JkPlBsYWNlYm9zLyp0aGVyYXBldXRpYyB1c2U8L2tleXdvcmQ+PC9rZXl3b3Jk
cz48ZGF0ZXM+PHllYXI+MTk1NTwveWVhcj48cHViLWRhdGVzPjxkYXRlPkRlYyAyNDwvZGF0ZT48
L3B1Yi1kYXRlcz48L2RhdGVzPjxpc2JuPjAwMDItOTk1NSAoUHJpbnQpJiN4RDswMDAyLTk5NTUg
KExpbmtpbmcpPC9pc2JuPjxhY2Nlc3Npb24tbnVtPjEzMjcxMTIzPC9hY2Nlc3Npb24tbnVtPjx1
cmxzPjxyZWxhdGVkLXVybHM+PHVybD5odHRwOi8vd3d3Lm5jYmkubmxtLm5paC5nb3YvcHVibWVk
LzEzMjcxMTIzPC91cmw+PC9yZWxhdGVkLXVybHM+PC91cmxzPjwvcmVjb3JkPjwvQ2l0ZT48Q2l0
ZT48QXV0aG9yPkZyZWVtYW48L0F1dGhvcj48WWVhcj4xOTk5PC9ZZWFyPjxSZWNOdW0+MjQ8L1Jl
Y051bT48cmVjb3JkPjxyZWMtbnVtYmVyPjI0PC9yZWMtbnVtYmVyPjxmb3JlaWduLWtleXM+PGtl
eSBhcHA9IkVOIiBkYi1pZD0iZnB0emY1ZXB5cmEwOXNld3IwOXhlMmVtNTB0cHhhOWEwdGZmIiB0
aW1lc3RhbXA9IjE0MzU1MjQ0MDciPjI0PC9rZXk+PC9mb3JlaWduLWtleXM+PHJlZi10eXBlIG5h
bWU9IkpvdXJuYWwgQXJ0aWNsZSI+MTc8L3JlZi10eXBlPjxjb250cmlidXRvcnM+PGF1dGhvcnM+
PGF1dGhvcj5GcmVlbWFuLCBULiBCLjwvYXV0aG9yPjxhdXRob3I+VmF3dGVyLCBELiBFLjwvYXV0
aG9yPjxhdXRob3I+TGVhdmVydG9uLCBQLiBFLjwvYXV0aG9yPjxhdXRob3I+R29kYm9sZCwgSi4g
SC48L2F1dGhvcj48YXV0aG9yPkhhdXNlciwgUi4gQS48L2F1dGhvcj48YXV0aG9yPkdvZXR6LCBD
LiBHLjwvYXV0aG9yPjxhdXRob3I+T2xhbm93LCBDLiBXLjwvYXV0aG9yPjwvYXV0aG9ycz48L2Nv
bnRyaWJ1dG9ycz48YXV0aC1hZGRyZXNzPlVuaXZlcnNpdHkgb2YgU291dGggRmxvcmlkYSwgVGFt
cGEgMzM2MDYsIFVTQS48L2F1dGgtYWRkcmVzcz48dGl0bGVzPjx0aXRsZT5Vc2Ugb2YgcGxhY2Vi
byBzdXJnZXJ5IGluIGNvbnRyb2xsZWQgdHJpYWxzIG9mIGEgY2VsbHVsYXItYmFzZWQgdGhlcmFw
eSBmb3IgUGFya2luc29uJmFwb3M7cyBkaXNlYXNl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5ODgt
OTI8L3BhZ2VzPjx2b2x1bWU+MzQxPC92b2x1bWU+PG51bWJlcj4xMzwvbnVtYmVyPjxrZXl3b3Jk
cz48a2V5d29yZD5BZHVsdDwva2V5d29yZD48a2V5d29yZD5BZHZpc29yeSBDb21taXR0ZWVzPC9r
ZXl3b3JkPjxrZXl3b3JkPipDb250cm9sIEdyb3Vwczwva2V5d29yZD48a2V5d29yZD5EaXNjbG9z
dXJlPC9rZXl3b3JkPjxrZXl3b3JkPkRvdWJsZS1CbGluZCBNZXRob2Q8L2tleXdvcmQ+PGtleXdv
cmQ+RXRoaWNhbCBSZXZpZXc8L2tleXdvcmQ+PGtleXdvcmQ+RXRoaWNzIENvbW1pdHRlZXMsIFJl
c2VhcmNoPC9rZXl3b3JkPjxrZXl3b3JkPipFdGhpY3MsIE1lZGljYWw8L2tleXdvcmQ+PGtleXdv
cmQ+RmVkZXJhbCBHb3Zlcm5tZW50PC9rZXl3b3JkPjxrZXl3b3JkPipGZXRhbCBUaXNzdWUgVHJh
bnNwbGFudGF0aW9uPC9rZXl3b3JkPjxrZXl3b3JkPkh1bWFuczwva2V5d29yZD48a2V5d29yZD5Q
YXJraW5zb24gRGlzZWFzZS8qc3VyZ2VyeTwva2V5d29yZD48a2V5d29yZD5QbGFjZWJvIEVmZmVj
dDwva2V5d29yZD48a2V5d29yZD4qUGxhY2Vib3M8L2tleXdvcmQ+PGtleXdvcmQ+KlJhbmRvbWl6
ZWQgQ29udHJvbGxlZCBUcmlhbHMgYXMgVG9waWMvc3RhbmRhcmRzPC9rZXl3b3JkPjxrZXl3b3Jk
PlJlc2VhcmNoIERlc2lnbjwva2V5d29yZD48a2V5d29yZD5SZXNlYXJjaCBTdWJqZWN0czwva2V5
d29yZD48a2V5d29yZD4qUmlzayBBc3Nlc3NtZW50PC9rZXl3b3JkPjxrZXl3b3JkPlN1YnN0YW50
aWEgTmlncmEvZW1icnlvbG9neS8qdHJhbnNwbGFudGF0aW9uPC9rZXl3b3JkPjxrZXl3b3JkPipU
aGVyYXBldXRpYyBIdW1hbiBFeHBlcmltZW50YXRpb248L2tleXdvcmQ+PC9rZXl3b3Jkcz48ZGF0
ZXM+PHllYXI+MTk5OTwveWVhcj48cHViLWRhdGVzPjxkYXRlPlNlcCAyMzwvZGF0ZT48L3B1Yi1k
YXRlcz48L2RhdGVzPjxpc2JuPjAwMjgtNDc5MyAoUHJpbnQpJiN4RDswMDI4LTQ3OTMgKExpbmtp
bmcpPC9pc2JuPjxhY2Nlc3Npb24tbnVtPjEwNDk4NDk3PC9hY2Nlc3Npb24tbnVtPjx1cmxzPjxy
ZWxhdGVkLXVybHM+PHVybD5odHRwOi8vd3d3Lm5jYmkubmxtLm5paC5nb3YvcHVibWVkLzEwNDk4
NDk3PC91cmw+PC9yZWxhdGVkLXVybHM+PC91cmxzPjxlbGVjdHJvbmljLXJlc291cmNlLW51bT4x
MC4xMDU2L05FSk0xOTk5MDkyMzM0MTEzMTE8L2VsZWN0cm9uaWMtcmVzb3VyY2UtbnVtPjwvcmVj
b3JkPjwvQ2l0ZT48L0VuZE5vdGU+AG==
</w:fldData>
        </w:fldChar>
      </w:r>
      <w:r w:rsidR="00140632" w:rsidRPr="009926FC">
        <w:rPr>
          <w:rFonts w:ascii="Book Antiqua" w:hAnsi="Book Antiqua"/>
        </w:rPr>
        <w:instrText xml:space="preserve"> ADDIN EN.CITE.DATA </w:instrText>
      </w:r>
      <w:r w:rsidR="00140632" w:rsidRPr="009926FC">
        <w:rPr>
          <w:rFonts w:ascii="Book Antiqua" w:hAnsi="Book Antiqua"/>
        </w:rPr>
      </w:r>
      <w:r w:rsidR="00140632" w:rsidRPr="009926FC">
        <w:rPr>
          <w:rFonts w:ascii="Book Antiqua" w:hAnsi="Book Antiqua"/>
        </w:rPr>
        <w:fldChar w:fldCharType="end"/>
      </w:r>
      <w:r w:rsidR="002C6442" w:rsidRPr="009926FC">
        <w:rPr>
          <w:rFonts w:ascii="Book Antiqua" w:hAnsi="Book Antiqua"/>
        </w:rPr>
      </w:r>
      <w:r w:rsidR="002C6442" w:rsidRPr="009926FC">
        <w:rPr>
          <w:rFonts w:ascii="Book Antiqua" w:hAnsi="Book Antiqua"/>
        </w:rPr>
        <w:fldChar w:fldCharType="separate"/>
      </w:r>
      <w:r w:rsidR="00A11147">
        <w:rPr>
          <w:rFonts w:ascii="Book Antiqua" w:hAnsi="Book Antiqua"/>
          <w:noProof/>
          <w:vertAlign w:val="superscript"/>
        </w:rPr>
        <w:t>[23,</w:t>
      </w:r>
      <w:r w:rsidR="00140632" w:rsidRPr="009926FC">
        <w:rPr>
          <w:rFonts w:ascii="Book Antiqua" w:hAnsi="Book Antiqua"/>
          <w:noProof/>
          <w:vertAlign w:val="superscript"/>
        </w:rPr>
        <w:t>24]</w:t>
      </w:r>
      <w:r w:rsidR="002C6442" w:rsidRPr="009926FC">
        <w:rPr>
          <w:rFonts w:ascii="Book Antiqua" w:hAnsi="Book Antiqua"/>
        </w:rPr>
        <w:fldChar w:fldCharType="end"/>
      </w:r>
      <w:r w:rsidR="00A11147">
        <w:rPr>
          <w:rFonts w:ascii="Book Antiqua" w:eastAsia="宋体" w:hAnsi="Book Antiqua" w:hint="eastAsia"/>
          <w:lang w:eastAsia="zh-CN"/>
        </w:rPr>
        <w:t xml:space="preserve"> - </w:t>
      </w:r>
      <w:r w:rsidR="003531B3" w:rsidRPr="009926FC">
        <w:rPr>
          <w:rFonts w:ascii="Book Antiqua" w:hAnsi="Book Antiqua"/>
        </w:rPr>
        <w:t>and therefore needs to be addressed</w:t>
      </w:r>
      <w:r w:rsidR="00202562" w:rsidRPr="009926FC">
        <w:rPr>
          <w:rFonts w:ascii="Book Antiqua" w:hAnsi="Book Antiqua"/>
        </w:rPr>
        <w:fldChar w:fldCharType="begin"/>
      </w:r>
      <w:r w:rsidR="00202562" w:rsidRPr="009926FC">
        <w:rPr>
          <w:rFonts w:ascii="Book Antiqua" w:hAnsi="Book Antiqua"/>
        </w:rPr>
        <w:instrText xml:space="preserve"> ADDIN EN.CITE &lt;EndNote&gt;&lt;Cite&gt;&lt;Author&gt;Wolf&lt;/Author&gt;&lt;Year&gt;2006&lt;/Year&gt;&lt;RecNum&gt;26&lt;/RecNum&gt;&lt;DisplayText&gt;&lt;style face="superscript"&gt;[25]&lt;/style&gt;&lt;/DisplayText&gt;&lt;record&gt;&lt;rec-number&gt;26&lt;/rec-number&gt;&lt;foreign-keys&gt;&lt;key app="EN" db-id="fptzf5epyra09sewr09xe2em50tpxa9a0tff" timestamp="1435524556"&gt;26&lt;/key&gt;&lt;/foreign-keys&gt;&lt;ref-type name="Journal Article"&gt;17&lt;/ref-type&gt;&lt;contributors&gt;&lt;authors&gt;&lt;author&gt;Wolf, B. R.&lt;/author&gt;&lt;author&gt;Buckwalter, J. A.&lt;/author&gt;&lt;/authors&gt;&lt;/contributors&gt;&lt;auth-address&gt;The University of Iowa Hospitals, Department of Orthopaedic Surgery, 200 Hawkins Drive, Iowa City, IA 52242, USA. brian-wolf@uiowa.edu&lt;/auth-address&gt;&lt;titles&gt;&lt;title&gt;Randomized surgical trials and &amp;quot;sham&amp;quot; surgery: relevance to modern orthopaedics and minimally invasive surgery&lt;/title&gt;&lt;secondary-title&gt;Iowa Orthop J&lt;/secondary-title&gt;&lt;alt-title&gt;The Iowa orthopaedic journal&lt;/alt-title&gt;&lt;/titles&gt;&lt;periodical&gt;&lt;full-title&gt;Iowa Orthop J&lt;/full-title&gt;&lt;abbr-1&gt;The Iowa orthopaedic journal&lt;/abbr-1&gt;&lt;/periodical&gt;&lt;alt-periodical&gt;&lt;full-title&gt;Iowa Orthop J&lt;/full-title&gt;&lt;abbr-1&gt;The Iowa orthopaedic journal&lt;/abbr-1&gt;&lt;/alt-periodical&gt;&lt;pages&gt;107-11&lt;/pages&gt;&lt;volume&gt;26&lt;/volume&gt;&lt;keywords&gt;&lt;keyword&gt;Humans&lt;/keyword&gt;&lt;keyword&gt;Minimally Invasive Surgical Procedures/*ethics&lt;/keyword&gt;&lt;keyword&gt;Orthopedic Procedures/*ethics&lt;/keyword&gt;&lt;keyword&gt;*Placebos&lt;/keyword&gt;&lt;keyword&gt;Randomized Controlled Trials as Topic/*ethics&lt;/keyword&gt;&lt;/keywords&gt;&lt;dates&gt;&lt;year&gt;2006&lt;/year&gt;&lt;/dates&gt;&lt;isbn&gt;1541-5457 (Print)&amp;#xD;1541-5457 (Linking)&lt;/isbn&gt;&lt;accession-num&gt;16789458&lt;/accession-num&gt;&lt;urls&gt;&lt;related-urls&gt;&lt;url&gt;http://www.ncbi.nlm.nih.gov/pubmed/16789458&lt;/url&gt;&lt;/related-urls&gt;&lt;/urls&gt;&lt;custom2&gt;1888585&lt;/custom2&gt;&lt;/record&gt;&lt;/Cite&gt;&lt;/EndNote&gt;</w:instrText>
      </w:r>
      <w:r w:rsidR="00202562" w:rsidRPr="009926FC">
        <w:rPr>
          <w:rFonts w:ascii="Book Antiqua" w:hAnsi="Book Antiqua"/>
        </w:rPr>
        <w:fldChar w:fldCharType="separate"/>
      </w:r>
      <w:r w:rsidR="00202562" w:rsidRPr="009926FC">
        <w:rPr>
          <w:rFonts w:ascii="Book Antiqua" w:hAnsi="Book Antiqua"/>
          <w:noProof/>
          <w:vertAlign w:val="superscript"/>
        </w:rPr>
        <w:t>[25]</w:t>
      </w:r>
      <w:r w:rsidR="00202562" w:rsidRPr="009926FC">
        <w:rPr>
          <w:rFonts w:ascii="Book Antiqua" w:hAnsi="Book Antiqua"/>
        </w:rPr>
        <w:fldChar w:fldCharType="end"/>
      </w:r>
      <w:r w:rsidR="003531B3" w:rsidRPr="009926FC">
        <w:rPr>
          <w:rFonts w:ascii="Book Antiqua" w:hAnsi="Book Antiqua"/>
        </w:rPr>
        <w:t>.</w:t>
      </w:r>
      <w:r w:rsidR="00961554">
        <w:rPr>
          <w:rFonts w:ascii="Book Antiqua" w:hAnsi="Book Antiqua"/>
        </w:rPr>
        <w:t xml:space="preserve"> </w:t>
      </w:r>
      <w:r w:rsidR="00F4343F" w:rsidRPr="009926FC">
        <w:rPr>
          <w:rFonts w:ascii="Book Antiqua" w:hAnsi="Book Antiqua"/>
        </w:rPr>
        <w:t>Placebo also contributes to the effect of physical therapy and may need to be controlled</w:t>
      </w:r>
      <w:r w:rsidR="00202562" w:rsidRPr="009926FC">
        <w:rPr>
          <w:rFonts w:ascii="Book Antiqua" w:hAnsi="Book Antiqua"/>
        </w:rPr>
        <w:fldChar w:fldCharType="begin">
          <w:fldData xml:space="preserve">PEVuZE5vdGU+PENpdGU+PEF1dGhvcj5CZW5uZWxsPC9BdXRob3I+PFllYXI+MjAxNDwvWWVhcj48
UmVjTnVtPjI4PC9SZWNOdW0+PERpc3BsYXlUZXh0PjxzdHlsZSBmYWNlPSJzdXBlcnNjcmlwdCI+
WzI2LCAyN108L3N0eWxlPjwvRGlzcGxheVRleHQ+PHJlY29yZD48cmVjLW51bWJlcj4yODwvcmVj
LW51bWJlcj48Zm9yZWlnbi1rZXlzPjxrZXkgYXBwPSJFTiIgZGItaWQ9ImZwdHpmNWVweXJhMDlz
ZXdyMDl4ZTJlbTUwdHB4YTlhMHRmZiIgdGltZXN0YW1wPSIxNDM1NTI0NjQzIj4yODwva2V5Pjwv
Zm9yZWlnbi1rZXlzPjxyZWYtdHlwZSBuYW1lPSJKb3VybmFsIEFydGljbGUiPjE3PC9yZWYtdHlw
ZT48Y29udHJpYnV0b3JzPjxhdXRob3JzPjxhdXRob3I+QmVubmVsbCwgSy4gTC48L2F1dGhvcj48
YXV0aG9yPkVnZXJ0b24sIFQuPC9hdXRob3I+PGF1dGhvcj5NYXJ0aW4sIEouPC9hdXRob3I+PGF1
dGhvcj5BYmJvdHQsIEouIEguPC9hdXRob3I+PGF1dGhvcj5NZXRjYWxmLCBCLjwvYXV0aG9yPjxh
dXRob3I+TWNNYW51cywgRi48L2F1dGhvcj48YXV0aG9yPlNpbXMsIEsuPC9hdXRob3I+PGF1dGhv
cj5QdWEsIFkuIEguPC9hdXRob3I+PGF1dGhvcj5XcmlnbGV5LCBULiBWLjwvYXV0aG9yPjxhdXRo
b3I+Rm9yYmVzLCBBLjwvYXV0aG9yPjxhdXRob3I+U21pdGgsIEMuPC9hdXRob3I+PGF1dGhvcj5I
YXJyaXMsIEEuPC9hdXRob3I+PGF1dGhvcj5CdWNoYmluZGVyLCBSLjwvYXV0aG9yPjwvYXV0aG9y
cz48L2NvbnRyaWJ1dG9ycz48YXV0aC1hZGRyZXNzPkNlbnRyZSBmb3IgSGVhbHRoLCBFeGVyY2lz
ZSBhbmQgU3BvcnRzIE1lZGljaW5lLCBTY2hvb2wgb2YgSGVhbHRoIFNjaWVuY2VzLCBVbml2ZXJz
aXR5IG9mIE1lbGJvdXJuZSwgTWVsYm91cm5lLCBWaWN0b3JpYSwgQXVzdHJhbGlhLiYjeEQ7Q2Vu
dHJlIGZvciBNdXNjdWxvc2tlbGV0YWwgT3V0Y29tZXMgUmVzZWFyY2gsIERlcGFydG1lbnQgb2Yg
U3VyZ2ljYWwgU2NpZW5jZXMsIER1bmVkaW4gU2Nob29sIG9mIE1lZGljaW5lLCBVbml2ZXJzaXR5
IG9mIE90YWdvLCBEdW5lZGluLCBOZXcgWmVhbGFuZC4mI3hEO0NyaWNrZXQgQXVzdHJhbGlhIENl
bnRyZSBvZiBFeGNlbGxlbmNlLCBCcmlzYmFuZSwgQXVzdHJhbGlhLiYjeEQ7RGVwYXJ0bWVudCBv
ZiBQaHlzaW90aGVyYXB5LCBTaW5nYXBvcmUgR2VuZXJhbCBIb3NwaXRhbCwgU2luZ2Fwb3JlLiYj
eEQ7RGVwYXJ0bWVudCBvZiBFcGlkZW1pb2xvZ3kgYW5kIFByZXZlbnRpdmUgTWVkaWNpbmUsIFNj
aG9vbCBvZiBQdWJsaWMgSGVhbHRoIGFuZCBQcmV2ZW50aXZlIE1lZGljaW5lLCBNb25hc2ggVW5p
dmVyc2l0eSwgTWVsYm91cm5lLiYjeEQ7Q2VudHJlIGZvciBIZWFsdGggRWNvbm9taWNzLCBNb25h
c2ggVW5pdmVyc2l0eSwgTWVsYm91cm5lLiYjeEQ7RGVwYXJ0bWVudCBvZiBFcGlkZW1pb2xvZ3kg
YW5kIFByZXZlbnRpdmUgTWVkaWNpbmUsIFNjaG9vbCBvZiBQdWJsaWMgSGVhbHRoIGFuZCBQcmV2
ZW50aXZlIE1lZGljaW5lLCBNb25hc2ggVW5pdmVyc2l0eSwgTWVsYm91cm5lOERlcGFydG1lbnQg
b2YgQ2xpbmljYWwgRXBpZGVtaW9sb2d5LCBDYWJyaW5pIEhlYWx0aCwgTWVsYm91cm5lLjwvYXV0
aC1hZGRyZXNzPjx0aXRsZXM+PHRpdGxlPkVmZmVjdCBvZiBwaHlzaWNhbCB0aGVyYXB5IG9uIHBh
aW4gYW5kIGZ1bmN0aW9uIGluIHBhdGllbnRzIHdpdGggaGlwIG9zdGVvYXJ0aHJpdGlzOiBhIHJh
bmRvbWl6ZWQgY2xpbmljYWwgdHJpYWw8L3RpdGxlPjxzZWNvbmRhcnktdGl0bGU+SkFNQTwvc2Vj
b25kYXJ5LXRpdGxlPjxhbHQtdGl0bGU+SmFtYTwvYWx0LXRpdGxlPjwvdGl0bGVzPjxwZXJpb2Rp
Y2FsPjxmdWxsLXRpdGxlPkpBTUE8L2Z1bGwtdGl0bGU+PGFiYnItMT5KYW1hPC9hYmJyLTE+PC9w
ZXJpb2RpY2FsPjxhbHQtcGVyaW9kaWNhbD48ZnVsbC10aXRsZT5KQU1BPC9mdWxsLXRpdGxlPjxh
YmJyLTE+SmFtYTwvYWJici0xPjwvYWx0LXBlcmlvZGljYWw+PHBhZ2VzPjE5ODctOTc8L3BhZ2Vz
Pjx2b2x1bWU+MzExPC92b2x1bWU+PG51bWJlcj4xOTwvbnVtYmVyPjxrZXl3b3Jkcz48a2V5d29y
ZD5BZ2VkPC9rZXl3b3JkPjxrZXl3b3JkPkRvdWJsZS1CbGluZCBNZXRob2Q8L2tleXdvcmQ+PGtl
eXdvcmQ+RXhlcmNpc2UgVGhlcmFweS9tZXRob2RzPC9rZXl3b3JkPjxrZXl3b3JkPkZlbWFsZTwv
a2V5d29yZD48a2V5d29yZD5IdW1hbnM8L2tleXdvcmQ+PGtleXdvcmQ+TWFsZTwva2V5d29yZD48
a2V5d29yZD5NZW50YWwgSGVhbHRoPC9rZXl3b3JkPjxrZXl3b3JkPk1pZGRsZSBBZ2VkPC9rZXl3
b3JkPjxrZXl3b3JkPk11c2N1bG9za2VsZXRhbCBNYW5pcHVsYXRpb25zL21ldGhvZHM8L2tleXdv
cmQ+PGtleXdvcmQ+T3N0ZW9hcnRocml0aXMsIEhpcC9jb21wbGljYXRpb25zLypwaHlzaW9wYXRo
b2xvZ3kvKnRoZXJhcHk8L2tleXdvcmQ+PGtleXdvcmQ+UGFpbi9ldGlvbG9neTwva2V5d29yZD48
a2V5d29yZD5QYWluIE1lYXN1cmVtZW50PC9rZXl3b3JkPjxrZXl3b3JkPlBhdGllbnQgRWR1Y2F0
aW9uIGFzIFRvcGljPC9rZXl3b3JkPjxrZXl3b3JkPipQaHlzaWNhbCBUaGVyYXB5IE1vZGFsaXRp
ZXM8L2tleXdvcmQ+PGtleXdvcmQ+UXVhbGl0eSBvZiBMaWZlPC9rZXl3b3JkPjxrZXl3b3JkPlRy
ZWF0bWVudCBPdXRjb21lPC9rZXl3b3JkPjwva2V5d29yZHM+PGRhdGVzPjx5ZWFyPjIwMTQ8L3ll
YXI+PHB1Yi1kYXRlcz48ZGF0ZT5NYXkgMjE8L2RhdGU+PC9wdWItZGF0ZXM+PC9kYXRlcz48aXNi
bj4xNTM4LTM1OTggKEVsZWN0cm9uaWMpJiN4RDswMDk4LTc0ODQgKExpbmtpbmcpPC9pc2JuPjxh
Y2Nlc3Npb24tbnVtPjI0ODQ2MDM2PC9hY2Nlc3Npb24tbnVtPjx1cmxzPjxyZWxhdGVkLXVybHM+
PHVybD5odHRwOi8vd3d3Lm5jYmkubmxtLm5paC5nb3YvcHVibWVkLzI0ODQ2MDM2PC91cmw+PC9y
ZWxhdGVkLXVybHM+PC91cmxzPjxlbGVjdHJvbmljLXJlc291cmNlLW51bT4xMC4xMDAxL2phbWEu
MjAxNC40NTkxPC9lbGVjdHJvbmljLXJlc291cmNlLW51bT48L3JlY29yZD48L0NpdGU+PENpdGU+
PEF1dGhvcj5IYWxsPC9BdXRob3I+PFllYXI+MjAxMDwvWWVhcj48UmVjTnVtPjI3PC9SZWNOdW0+
PHJlY29yZD48cmVjLW51bWJlcj4yNzwvcmVjLW51bWJlcj48Zm9yZWlnbi1rZXlzPjxrZXkgYXBw
PSJFTiIgZGItaWQ9ImZwdHpmNWVweXJhMDlzZXdyMDl4ZTJlbTUwdHB4YTlhMHRmZiIgdGltZXN0
YW1wPSIxNDM1NTI0NjAxIj4yNzwva2V5PjwvZm9yZWlnbi1rZXlzPjxyZWYtdHlwZSBuYW1lPSJK
b3VybmFsIEFydGljbGUiPjE3PC9yZWYtdHlwZT48Y29udHJpYnV0b3JzPjxhdXRob3JzPjxhdXRo
b3I+SGFsbCwgQS4gTS48L2F1dGhvcj48YXV0aG9yPkZlcnJlaXJhLCBQLiBILjwvYXV0aG9yPjxh
dXRob3I+TWFoZXIsIEMuIEcuPC9hdXRob3I+PGF1dGhvcj5MYXRpbWVyLCBKLjwvYXV0aG9yPjxh
dXRob3I+RmVycmVpcmEsIE0uIEwuPC9hdXRob3I+PC9hdXRob3JzPjwvY29udHJpYnV0b3JzPjxh
dXRoLWFkZHJlc3M+VGhlIEdlb3JnZSBJbnN0aXR1dGUgZm9yIEludGVybmF0aW9uYWwgSGVhbHRo
LCBGYWN1bHR5IG9mIE1lZGljaW5lLCBUaGUgVW5pdmVyc2l0eSBvZiBTeWRuZXksIFBPIEJveCBN
MjAxLCBNaXNzZW5kZW4gUm9hZCwgU3lkbmV5LCBOZXcgU291dGggV2FsZXMsIDIwNTAgQXVzdHJh
bGlhLiBhbWFuZGFoYWxsQGdlb3JnZS5vcmcuYXU8L2F1dGgtYWRkcmVzcz48dGl0bGVzPjx0aXRs
ZT5UaGUgaW5mbHVlbmNlIG9mIHRoZSB0aGVyYXBpc3QtcGF0aWVudCByZWxhdGlvbnNoaXAgb24g
dHJlYXRtZW50IG91dGNvbWUgaW4gcGh5c2ljYWwgcmVoYWJpbGl0YXRpb246IGEgc3lzdGVtYXRp
YyByZXZpZXc8L3RpdGxlPjxzZWNvbmRhcnktdGl0bGU+UGh5cyBUaGVyPC9zZWNvbmRhcnktdGl0
bGU+PGFsdC10aXRsZT5QaHlzaWNhbCB0aGVyYXB5PC9hbHQtdGl0bGU+PC90aXRsZXM+PHBlcmlv
ZGljYWw+PGZ1bGwtdGl0bGU+UGh5cyBUaGVyPC9mdWxsLXRpdGxlPjxhYmJyLTE+UGh5c2ljYWwg
dGhlcmFweTwvYWJici0xPjwvcGVyaW9kaWNhbD48YWx0LXBlcmlvZGljYWw+PGZ1bGwtdGl0bGU+
UGh5cyBUaGVyPC9mdWxsLXRpdGxlPjxhYmJyLTE+UGh5c2ljYWwgdGhlcmFweTwvYWJici0xPjwv
YWx0LXBlcmlvZGljYWw+PHBhZ2VzPjEwOTktMTEwPC9wYWdlcz48dm9sdW1lPjkwPC92b2x1bWU+
PG51bWJlcj44PC9udW1iZXI+PGtleXdvcmRzPjxrZXl3b3JkPkRlcHJlc3Npb24vY29tcGxpY2F0
aW9uczwva2V5d29yZD48a2V5d29yZD5EaXNhYmxlZCBQZXJzb25zLypyZWhhYmlsaXRhdGlvbjwv
a2V5d29yZD48a2V5d29yZD5IdW1hbnM8L2tleXdvcmQ+PGtleXdvcmQ+Kk91dGNvbWUgQXNzZXNz
bWVudCAoSGVhbHRoIENhcmUpPC9rZXl3b3JkPjxrZXl3b3JkPlBhaW4gTWVhc3VyZW1lbnQ8L2tl
eXdvcmQ+PGtleXdvcmQ+UGF0aWVudCBDb21wbGlhbmNlPC9rZXl3b3JkPjxrZXl3b3JkPlBhdGll
bnQgU2F0aXNmYWN0aW9uPC9rZXl3b3JkPjxrZXl3b3JkPipQaHlzaWNhbCBUaGVyYXB5IFNwZWNp
YWx0eTwva2V5d29yZD48a2V5d29yZD4qUHJvZmVzc2lvbmFsLVBhdGllbnQgUmVsYXRpb25zPC9r
ZXl3b3JkPjxrZXl3b3JkPlF1YWxpdHkgb2YgTGlmZTwva2V5d29yZD48L2tleXdvcmRzPjxkYXRl
cz48eWVhcj4yMDEwPC95ZWFyPjxwdWItZGF0ZXM+PGRhdGU+QXVnPC9kYXRlPjwvcHViLWRhdGVz
PjwvZGF0ZXM+PGlzYm4+MTUzOC02NzI0IChFbGVjdHJvbmljKSYjeEQ7MDAzMS05MDIzIChMaW5r
aW5nKTwvaXNibj48YWNjZXNzaW9uLW51bT4yMDU3NjcxNTwvYWNjZXNzaW9uLW51bT48dXJscz48
cmVsYXRlZC11cmxzPjx1cmw+aHR0cDovL3d3dy5uY2JpLm5sbS5uaWguZ292L3B1Ym1lZC8yMDU3
NjcxNTwvdXJsPjwvcmVsYXRlZC11cmxzPjwvdXJscz48ZWxlY3Ryb25pYy1yZXNvdXJjZS1udW0+
MTAuMjUyMi9wdGouMjAwOTAyNDU8L2VsZWN0cm9uaWMtcmVzb3VyY2UtbnVtPjwvcmVjb3JkPjwv
Q2l0ZT48L0VuZE5vdGU+
</w:fldData>
        </w:fldChar>
      </w:r>
      <w:r w:rsidR="00202562" w:rsidRPr="009926FC">
        <w:rPr>
          <w:rFonts w:ascii="Book Antiqua" w:hAnsi="Book Antiqua"/>
        </w:rPr>
        <w:instrText xml:space="preserve"> ADDIN EN.CITE </w:instrText>
      </w:r>
      <w:r w:rsidR="00202562" w:rsidRPr="009926FC">
        <w:rPr>
          <w:rFonts w:ascii="Book Antiqua" w:hAnsi="Book Antiqua"/>
        </w:rPr>
        <w:fldChar w:fldCharType="begin">
          <w:fldData xml:space="preserve">PEVuZE5vdGU+PENpdGU+PEF1dGhvcj5CZW5uZWxsPC9BdXRob3I+PFllYXI+MjAxNDwvWWVhcj48
UmVjTnVtPjI4PC9SZWNOdW0+PERpc3BsYXlUZXh0PjxzdHlsZSBmYWNlPSJzdXBlcnNjcmlwdCI+
WzI2LCAyN108L3N0eWxlPjwvRGlzcGxheVRleHQ+PHJlY29yZD48cmVjLW51bWJlcj4yODwvcmVj
LW51bWJlcj48Zm9yZWlnbi1rZXlzPjxrZXkgYXBwPSJFTiIgZGItaWQ9ImZwdHpmNWVweXJhMDlz
ZXdyMDl4ZTJlbTUwdHB4YTlhMHRmZiIgdGltZXN0YW1wPSIxNDM1NTI0NjQzIj4yODwva2V5Pjwv
Zm9yZWlnbi1rZXlzPjxyZWYtdHlwZSBuYW1lPSJKb3VybmFsIEFydGljbGUiPjE3PC9yZWYtdHlw
ZT48Y29udHJpYnV0b3JzPjxhdXRob3JzPjxhdXRob3I+QmVubmVsbCwgSy4gTC48L2F1dGhvcj48
YXV0aG9yPkVnZXJ0b24sIFQuPC9hdXRob3I+PGF1dGhvcj5NYXJ0aW4sIEouPC9hdXRob3I+PGF1
dGhvcj5BYmJvdHQsIEouIEguPC9hdXRob3I+PGF1dGhvcj5NZXRjYWxmLCBCLjwvYXV0aG9yPjxh
dXRob3I+TWNNYW51cywgRi48L2F1dGhvcj48YXV0aG9yPlNpbXMsIEsuPC9hdXRob3I+PGF1dGhv
cj5QdWEsIFkuIEguPC9hdXRob3I+PGF1dGhvcj5XcmlnbGV5LCBULiBWLjwvYXV0aG9yPjxhdXRo
b3I+Rm9yYmVzLCBBLjwvYXV0aG9yPjxhdXRob3I+U21pdGgsIEMuPC9hdXRob3I+PGF1dGhvcj5I
YXJyaXMsIEEuPC9hdXRob3I+PGF1dGhvcj5CdWNoYmluZGVyLCBSLjwvYXV0aG9yPjwvYXV0aG9y
cz48L2NvbnRyaWJ1dG9ycz48YXV0aC1hZGRyZXNzPkNlbnRyZSBmb3IgSGVhbHRoLCBFeGVyY2lz
ZSBhbmQgU3BvcnRzIE1lZGljaW5lLCBTY2hvb2wgb2YgSGVhbHRoIFNjaWVuY2VzLCBVbml2ZXJz
aXR5IG9mIE1lbGJvdXJuZSwgTWVsYm91cm5lLCBWaWN0b3JpYSwgQXVzdHJhbGlhLiYjeEQ7Q2Vu
dHJlIGZvciBNdXNjdWxvc2tlbGV0YWwgT3V0Y29tZXMgUmVzZWFyY2gsIERlcGFydG1lbnQgb2Yg
U3VyZ2ljYWwgU2NpZW5jZXMsIER1bmVkaW4gU2Nob29sIG9mIE1lZGljaW5lLCBVbml2ZXJzaXR5
IG9mIE90YWdvLCBEdW5lZGluLCBOZXcgWmVhbGFuZC4mI3hEO0NyaWNrZXQgQXVzdHJhbGlhIENl
bnRyZSBvZiBFeGNlbGxlbmNlLCBCcmlzYmFuZSwgQXVzdHJhbGlhLiYjeEQ7RGVwYXJ0bWVudCBv
ZiBQaHlzaW90aGVyYXB5LCBTaW5nYXBvcmUgR2VuZXJhbCBIb3NwaXRhbCwgU2luZ2Fwb3JlLiYj
eEQ7RGVwYXJ0bWVudCBvZiBFcGlkZW1pb2xvZ3kgYW5kIFByZXZlbnRpdmUgTWVkaWNpbmUsIFNj
aG9vbCBvZiBQdWJsaWMgSGVhbHRoIGFuZCBQcmV2ZW50aXZlIE1lZGljaW5lLCBNb25hc2ggVW5p
dmVyc2l0eSwgTWVsYm91cm5lLiYjeEQ7Q2VudHJlIGZvciBIZWFsdGggRWNvbm9taWNzLCBNb25h
c2ggVW5pdmVyc2l0eSwgTWVsYm91cm5lLiYjeEQ7RGVwYXJ0bWVudCBvZiBFcGlkZW1pb2xvZ3kg
YW5kIFByZXZlbnRpdmUgTWVkaWNpbmUsIFNjaG9vbCBvZiBQdWJsaWMgSGVhbHRoIGFuZCBQcmV2
ZW50aXZlIE1lZGljaW5lLCBNb25hc2ggVW5pdmVyc2l0eSwgTWVsYm91cm5lOERlcGFydG1lbnQg
b2YgQ2xpbmljYWwgRXBpZGVtaW9sb2d5LCBDYWJyaW5pIEhlYWx0aCwgTWVsYm91cm5lLjwvYXV0
aC1hZGRyZXNzPjx0aXRsZXM+PHRpdGxlPkVmZmVjdCBvZiBwaHlzaWNhbCB0aGVyYXB5IG9uIHBh
aW4gYW5kIGZ1bmN0aW9uIGluIHBhdGllbnRzIHdpdGggaGlwIG9zdGVvYXJ0aHJpdGlzOiBhIHJh
bmRvbWl6ZWQgY2xpbmljYWwgdHJpYWw8L3RpdGxlPjxzZWNvbmRhcnktdGl0bGU+SkFNQTwvc2Vj
b25kYXJ5LXRpdGxlPjxhbHQtdGl0bGU+SmFtYTwvYWx0LXRpdGxlPjwvdGl0bGVzPjxwZXJpb2Rp
Y2FsPjxmdWxsLXRpdGxlPkpBTUE8L2Z1bGwtdGl0bGU+PGFiYnItMT5KYW1hPC9hYmJyLTE+PC9w
ZXJpb2RpY2FsPjxhbHQtcGVyaW9kaWNhbD48ZnVsbC10aXRsZT5KQU1BPC9mdWxsLXRpdGxlPjxh
YmJyLTE+SmFtYTwvYWJici0xPjwvYWx0LXBlcmlvZGljYWw+PHBhZ2VzPjE5ODctOTc8L3BhZ2Vz
Pjx2b2x1bWU+MzExPC92b2x1bWU+PG51bWJlcj4xOTwvbnVtYmVyPjxrZXl3b3Jkcz48a2V5d29y
ZD5BZ2VkPC9rZXl3b3JkPjxrZXl3b3JkPkRvdWJsZS1CbGluZCBNZXRob2Q8L2tleXdvcmQ+PGtl
eXdvcmQ+RXhlcmNpc2UgVGhlcmFweS9tZXRob2RzPC9rZXl3b3JkPjxrZXl3b3JkPkZlbWFsZTwv
a2V5d29yZD48a2V5d29yZD5IdW1hbnM8L2tleXdvcmQ+PGtleXdvcmQ+TWFsZTwva2V5d29yZD48
a2V5d29yZD5NZW50YWwgSGVhbHRoPC9rZXl3b3JkPjxrZXl3b3JkPk1pZGRsZSBBZ2VkPC9rZXl3
b3JkPjxrZXl3b3JkPk11c2N1bG9za2VsZXRhbCBNYW5pcHVsYXRpb25zL21ldGhvZHM8L2tleXdv
cmQ+PGtleXdvcmQ+T3N0ZW9hcnRocml0aXMsIEhpcC9jb21wbGljYXRpb25zLypwaHlzaW9wYXRo
b2xvZ3kvKnRoZXJhcHk8L2tleXdvcmQ+PGtleXdvcmQ+UGFpbi9ldGlvbG9neTwva2V5d29yZD48
a2V5d29yZD5QYWluIE1lYXN1cmVtZW50PC9rZXl3b3JkPjxrZXl3b3JkPlBhdGllbnQgRWR1Y2F0
aW9uIGFzIFRvcGljPC9rZXl3b3JkPjxrZXl3b3JkPipQaHlzaWNhbCBUaGVyYXB5IE1vZGFsaXRp
ZXM8L2tleXdvcmQ+PGtleXdvcmQ+UXVhbGl0eSBvZiBMaWZlPC9rZXl3b3JkPjxrZXl3b3JkPlRy
ZWF0bWVudCBPdXRjb21lPC9rZXl3b3JkPjwva2V5d29yZHM+PGRhdGVzPjx5ZWFyPjIwMTQ8L3ll
YXI+PHB1Yi1kYXRlcz48ZGF0ZT5NYXkgMjE8L2RhdGU+PC9wdWItZGF0ZXM+PC9kYXRlcz48aXNi
bj4xNTM4LTM1OTggKEVsZWN0cm9uaWMpJiN4RDswMDk4LTc0ODQgKExpbmtpbmcpPC9pc2JuPjxh
Y2Nlc3Npb24tbnVtPjI0ODQ2MDM2PC9hY2Nlc3Npb24tbnVtPjx1cmxzPjxyZWxhdGVkLXVybHM+
PHVybD5odHRwOi8vd3d3Lm5jYmkubmxtLm5paC5nb3YvcHVibWVkLzI0ODQ2MDM2PC91cmw+PC9y
ZWxhdGVkLXVybHM+PC91cmxzPjxlbGVjdHJvbmljLXJlc291cmNlLW51bT4xMC4xMDAxL2phbWEu
MjAxNC40NTkxPC9lbGVjdHJvbmljLXJlc291cmNlLW51bT48L3JlY29yZD48L0NpdGU+PENpdGU+
PEF1dGhvcj5IYWxsPC9BdXRob3I+PFllYXI+MjAxMDwvWWVhcj48UmVjTnVtPjI3PC9SZWNOdW0+
PHJlY29yZD48cmVjLW51bWJlcj4yNzwvcmVjLW51bWJlcj48Zm9yZWlnbi1rZXlzPjxrZXkgYXBw
PSJFTiIgZGItaWQ9ImZwdHpmNWVweXJhMDlzZXdyMDl4ZTJlbTUwdHB4YTlhMHRmZiIgdGltZXN0
YW1wPSIxNDM1NTI0NjAxIj4yNzwva2V5PjwvZm9yZWlnbi1rZXlzPjxyZWYtdHlwZSBuYW1lPSJK
b3VybmFsIEFydGljbGUiPjE3PC9yZWYtdHlwZT48Y29udHJpYnV0b3JzPjxhdXRob3JzPjxhdXRo
b3I+SGFsbCwgQS4gTS48L2F1dGhvcj48YXV0aG9yPkZlcnJlaXJhLCBQLiBILjwvYXV0aG9yPjxh
dXRob3I+TWFoZXIsIEMuIEcuPC9hdXRob3I+PGF1dGhvcj5MYXRpbWVyLCBKLjwvYXV0aG9yPjxh
dXRob3I+RmVycmVpcmEsIE0uIEwuPC9hdXRob3I+PC9hdXRob3JzPjwvY29udHJpYnV0b3JzPjxh
dXRoLWFkZHJlc3M+VGhlIEdlb3JnZSBJbnN0aXR1dGUgZm9yIEludGVybmF0aW9uYWwgSGVhbHRo
LCBGYWN1bHR5IG9mIE1lZGljaW5lLCBUaGUgVW5pdmVyc2l0eSBvZiBTeWRuZXksIFBPIEJveCBN
MjAxLCBNaXNzZW5kZW4gUm9hZCwgU3lkbmV5LCBOZXcgU291dGggV2FsZXMsIDIwNTAgQXVzdHJh
bGlhLiBhbWFuZGFoYWxsQGdlb3JnZS5vcmcuYXU8L2F1dGgtYWRkcmVzcz48dGl0bGVzPjx0aXRs
ZT5UaGUgaW5mbHVlbmNlIG9mIHRoZSB0aGVyYXBpc3QtcGF0aWVudCByZWxhdGlvbnNoaXAgb24g
dHJlYXRtZW50IG91dGNvbWUgaW4gcGh5c2ljYWwgcmVoYWJpbGl0YXRpb246IGEgc3lzdGVtYXRp
YyByZXZpZXc8L3RpdGxlPjxzZWNvbmRhcnktdGl0bGU+UGh5cyBUaGVyPC9zZWNvbmRhcnktdGl0
bGU+PGFsdC10aXRsZT5QaHlzaWNhbCB0aGVyYXB5PC9hbHQtdGl0bGU+PC90aXRsZXM+PHBlcmlv
ZGljYWw+PGZ1bGwtdGl0bGU+UGh5cyBUaGVyPC9mdWxsLXRpdGxlPjxhYmJyLTE+UGh5c2ljYWwg
dGhlcmFweTwvYWJici0xPjwvcGVyaW9kaWNhbD48YWx0LXBlcmlvZGljYWw+PGZ1bGwtdGl0bGU+
UGh5cyBUaGVyPC9mdWxsLXRpdGxlPjxhYmJyLTE+UGh5c2ljYWwgdGhlcmFweTwvYWJici0xPjwv
YWx0LXBlcmlvZGljYWw+PHBhZ2VzPjEwOTktMTEwPC9wYWdlcz48dm9sdW1lPjkwPC92b2x1bWU+
PG51bWJlcj44PC9udW1iZXI+PGtleXdvcmRzPjxrZXl3b3JkPkRlcHJlc3Npb24vY29tcGxpY2F0
aW9uczwva2V5d29yZD48a2V5d29yZD5EaXNhYmxlZCBQZXJzb25zLypyZWhhYmlsaXRhdGlvbjwv
a2V5d29yZD48a2V5d29yZD5IdW1hbnM8L2tleXdvcmQ+PGtleXdvcmQ+Kk91dGNvbWUgQXNzZXNz
bWVudCAoSGVhbHRoIENhcmUpPC9rZXl3b3JkPjxrZXl3b3JkPlBhaW4gTWVhc3VyZW1lbnQ8L2tl
eXdvcmQ+PGtleXdvcmQ+UGF0aWVudCBDb21wbGlhbmNlPC9rZXl3b3JkPjxrZXl3b3JkPlBhdGll
bnQgU2F0aXNmYWN0aW9uPC9rZXl3b3JkPjxrZXl3b3JkPipQaHlzaWNhbCBUaGVyYXB5IFNwZWNp
YWx0eTwva2V5d29yZD48a2V5d29yZD4qUHJvZmVzc2lvbmFsLVBhdGllbnQgUmVsYXRpb25zPC9r
ZXl3b3JkPjxrZXl3b3JkPlF1YWxpdHkgb2YgTGlmZTwva2V5d29yZD48L2tleXdvcmRzPjxkYXRl
cz48eWVhcj4yMDEwPC95ZWFyPjxwdWItZGF0ZXM+PGRhdGU+QXVnPC9kYXRlPjwvcHViLWRhdGVz
PjwvZGF0ZXM+PGlzYm4+MTUzOC02NzI0IChFbGVjdHJvbmljKSYjeEQ7MDAzMS05MDIzIChMaW5r
aW5nKTwvaXNibj48YWNjZXNzaW9uLW51bT4yMDU3NjcxNTwvYWNjZXNzaW9uLW51bT48dXJscz48
cmVsYXRlZC11cmxzPjx1cmw+aHR0cDovL3d3dy5uY2JpLm5sbS5uaWguZ292L3B1Ym1lZC8yMDU3
NjcxNTwvdXJsPjwvcmVsYXRlZC11cmxzPjwvdXJscz48ZWxlY3Ryb25pYy1yZXNvdXJjZS1udW0+
MTAuMjUyMi9wdGouMjAwOTAyNDU8L2VsZWN0cm9uaWMtcmVzb3VyY2UtbnVtPjwvcmVjb3JkPjwv
Q2l0ZT48L0VuZE5vdGU+
</w:fldData>
        </w:fldChar>
      </w:r>
      <w:r w:rsidR="00202562" w:rsidRPr="009926FC">
        <w:rPr>
          <w:rFonts w:ascii="Book Antiqua" w:hAnsi="Book Antiqua"/>
        </w:rPr>
        <w:instrText xml:space="preserve"> ADDIN EN.CITE.DATA </w:instrText>
      </w:r>
      <w:r w:rsidR="00202562" w:rsidRPr="009926FC">
        <w:rPr>
          <w:rFonts w:ascii="Book Antiqua" w:hAnsi="Book Antiqua"/>
        </w:rPr>
      </w:r>
      <w:r w:rsidR="00202562" w:rsidRPr="009926FC">
        <w:rPr>
          <w:rFonts w:ascii="Book Antiqua" w:hAnsi="Book Antiqua"/>
        </w:rPr>
        <w:fldChar w:fldCharType="end"/>
      </w:r>
      <w:r w:rsidR="00202562" w:rsidRPr="009926FC">
        <w:rPr>
          <w:rFonts w:ascii="Book Antiqua" w:hAnsi="Book Antiqua"/>
        </w:rPr>
      </w:r>
      <w:r w:rsidR="00202562" w:rsidRPr="009926FC">
        <w:rPr>
          <w:rFonts w:ascii="Book Antiqua" w:hAnsi="Book Antiqua"/>
        </w:rPr>
        <w:fldChar w:fldCharType="separate"/>
      </w:r>
      <w:r w:rsidR="00202562">
        <w:rPr>
          <w:rFonts w:ascii="Book Antiqua" w:hAnsi="Book Antiqua"/>
          <w:noProof/>
          <w:vertAlign w:val="superscript"/>
        </w:rPr>
        <w:t>[26,</w:t>
      </w:r>
      <w:r w:rsidR="00202562" w:rsidRPr="009926FC">
        <w:rPr>
          <w:rFonts w:ascii="Book Antiqua" w:hAnsi="Book Antiqua"/>
          <w:noProof/>
          <w:vertAlign w:val="superscript"/>
        </w:rPr>
        <w:t>27]</w:t>
      </w:r>
      <w:r w:rsidR="00202562" w:rsidRPr="009926FC">
        <w:rPr>
          <w:rFonts w:ascii="Book Antiqua" w:hAnsi="Book Antiqua"/>
        </w:rPr>
        <w:fldChar w:fldCharType="end"/>
      </w:r>
      <w:r w:rsidR="00F4343F" w:rsidRPr="009926FC">
        <w:rPr>
          <w:rFonts w:ascii="Book Antiqua" w:hAnsi="Book Antiqua"/>
        </w:rPr>
        <w:t>.</w:t>
      </w:r>
      <w:r w:rsidR="00961554">
        <w:rPr>
          <w:rFonts w:ascii="Book Antiqua" w:hAnsi="Book Antiqua"/>
        </w:rPr>
        <w:t xml:space="preserve"> </w:t>
      </w:r>
      <w:r w:rsidR="00F4343F" w:rsidRPr="009926FC">
        <w:rPr>
          <w:rFonts w:ascii="Book Antiqua" w:hAnsi="Book Antiqua"/>
        </w:rPr>
        <w:t xml:space="preserve">Lastly, transfer bias </w:t>
      </w:r>
      <w:r w:rsidR="003802D8" w:rsidRPr="009926FC">
        <w:rPr>
          <w:rFonts w:ascii="Book Antiqua" w:hAnsi="Book Antiqua"/>
        </w:rPr>
        <w:t>occurs when there is a significant proportion of patients lost to follow-up or crossing over to the opposite study arm.</w:t>
      </w:r>
      <w:r w:rsidR="00961554">
        <w:rPr>
          <w:rFonts w:ascii="Book Antiqua" w:hAnsi="Book Antiqua"/>
        </w:rPr>
        <w:t xml:space="preserve"> </w:t>
      </w:r>
      <w:r w:rsidR="003802D8" w:rsidRPr="009926FC">
        <w:rPr>
          <w:rFonts w:ascii="Book Antiqua" w:hAnsi="Book Antiqua"/>
        </w:rPr>
        <w:t>One RCT had a high loss to follow-up rate, and three RCTs suffered from high crossover rates.</w:t>
      </w:r>
    </w:p>
    <w:p w14:paraId="5702E620" w14:textId="6BED7F3E" w:rsidR="00177576" w:rsidRPr="009926FC" w:rsidRDefault="00177576" w:rsidP="00A11147">
      <w:pPr>
        <w:spacing w:after="0" w:line="360" w:lineRule="auto"/>
        <w:ind w:firstLineChars="100" w:firstLine="240"/>
        <w:jc w:val="both"/>
        <w:rPr>
          <w:rFonts w:ascii="Book Antiqua" w:hAnsi="Book Antiqua"/>
          <w:b/>
        </w:rPr>
      </w:pPr>
      <w:r w:rsidRPr="009926FC">
        <w:rPr>
          <w:rFonts w:ascii="Book Antiqua" w:hAnsi="Book Antiqua"/>
        </w:rPr>
        <w:t>The American Academy of Orthopedic Surgeons has recommended using the minimum clinically important difference (MCID) to evaluate the clinical significance of treatment outcomes</w:t>
      </w:r>
      <w:r w:rsidR="00A11147" w:rsidRPr="009926FC">
        <w:rPr>
          <w:rFonts w:ascii="Book Antiqua" w:hAnsi="Book Antiqua"/>
        </w:rPr>
        <w:fldChar w:fldCharType="begin"/>
      </w:r>
      <w:r w:rsidR="00A11147" w:rsidRPr="009926FC">
        <w:rPr>
          <w:rFonts w:ascii="Book Antiqua" w:hAnsi="Book Antiqua"/>
        </w:rPr>
        <w:instrText xml:space="preserve"> ADDIN EN.CITE &lt;EndNote&gt;&lt;Cite&gt;&lt;Author&gt;Jevsevar&lt;/Author&gt;&lt;Year&gt;2014&lt;/Year&gt;&lt;RecNum&gt;29&lt;/RecNum&gt;&lt;DisplayText&gt;&lt;style face="superscript"&gt;[28]&lt;/style&gt;&lt;/DisplayText&gt;&lt;record&gt;&lt;rec-number&gt;29&lt;/rec-number&gt;&lt;foreign-keys&gt;&lt;key app="EN" db-id="fptzf5epyra09sewr09xe2em50tpxa9a0tff" timestamp="1435524736"&gt;29&lt;/key&gt;&lt;/foreign-keys&gt;&lt;ref-type name="Journal Article"&gt;17&lt;/ref-type&gt;&lt;contributors&gt;&lt;authors&gt;&lt;author&gt;Jevsevar, D.&lt;/author&gt;&lt;author&gt;Shea, K.&lt;/author&gt;&lt;author&gt;Cummins, D.&lt;/author&gt;&lt;author&gt;Murray, J.&lt;/author&gt;&lt;author&gt;Sanders, J.&lt;/author&gt;&lt;/authors&gt;&lt;/contributors&gt;&lt;titles&gt;&lt;title&gt;Recent changes in the AAOS evidence-based clinical practice guidelines proces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1740-1&lt;/pages&gt;&lt;volume&gt;96&lt;/volume&gt;&lt;number&gt;20&lt;/number&gt;&lt;keywords&gt;&lt;keyword&gt;Evidence-Based Medicine&lt;/keyword&gt;&lt;keyword&gt;Humans&lt;/keyword&gt;&lt;keyword&gt;Orthopedics/*standards&lt;/keyword&gt;&lt;keyword&gt;Patient Care/*standards&lt;/keyword&gt;&lt;keyword&gt;*Practice Guidelines as Topic&lt;/keyword&gt;&lt;/keywords&gt;&lt;dates&gt;&lt;year&gt;2014&lt;/year&gt;&lt;pub-dates&gt;&lt;date&gt;Oct 15&lt;/date&gt;&lt;/pub-dates&gt;&lt;/dates&gt;&lt;isbn&gt;1535-1386 (Electronic)&lt;/isbn&gt;&lt;accession-num&gt;25320201&lt;/accession-num&gt;&lt;urls&gt;&lt;related-urls&gt;&lt;url&gt;http://www.ncbi.nlm.nih.gov/pubmed/25320201&lt;/url&gt;&lt;/related-urls&gt;&lt;/urls&gt;&lt;electronic-resource-num&gt;10.2106/JBJS.N.00658&lt;/electronic-resource-num&gt;&lt;/record&gt;&lt;/Cite&gt;&lt;/EndNote&gt;</w:instrText>
      </w:r>
      <w:r w:rsidR="00A11147" w:rsidRPr="009926FC">
        <w:rPr>
          <w:rFonts w:ascii="Book Antiqua" w:hAnsi="Book Antiqua"/>
        </w:rPr>
        <w:fldChar w:fldCharType="separate"/>
      </w:r>
      <w:r w:rsidR="00A11147" w:rsidRPr="009926FC">
        <w:rPr>
          <w:rFonts w:ascii="Book Antiqua" w:hAnsi="Book Antiqua"/>
          <w:noProof/>
          <w:vertAlign w:val="superscript"/>
        </w:rPr>
        <w:t>[28]</w:t>
      </w:r>
      <w:r w:rsidR="00A11147" w:rsidRPr="009926FC">
        <w:rPr>
          <w:rFonts w:ascii="Book Antiqua" w:hAnsi="Book Antiqua"/>
        </w:rPr>
        <w:fldChar w:fldCharType="end"/>
      </w:r>
      <w:r w:rsidRPr="009926FC">
        <w:rPr>
          <w:rFonts w:ascii="Book Antiqua" w:hAnsi="Book Antiqua"/>
        </w:rPr>
        <w:t>.</w:t>
      </w:r>
      <w:r w:rsidR="00961554">
        <w:rPr>
          <w:rFonts w:ascii="Book Antiqua" w:hAnsi="Book Antiqua"/>
        </w:rPr>
        <w:t xml:space="preserve"> </w:t>
      </w:r>
      <w:r w:rsidRPr="009926FC">
        <w:rPr>
          <w:rFonts w:ascii="Book Antiqua" w:hAnsi="Book Antiqua"/>
        </w:rPr>
        <w:t>The MCID is the smallest change in an outcome score that corresponds to a change in a patient’s condition and thereby derives its clinical relevance. The MCIDs of two of the patient report outcome measures used in these studies, the WOMAC and the KOOS have been determined to be 9-12 points and 8-10 points respectively</w:t>
      </w:r>
      <w:r w:rsidR="00A11147" w:rsidRPr="009926FC">
        <w:rPr>
          <w:rFonts w:ascii="Book Antiqua" w:hAnsi="Book Antiqua"/>
        </w:rPr>
        <w:fldChar w:fldCharType="begin"/>
      </w:r>
      <w:r w:rsidR="00A11147" w:rsidRPr="009926FC">
        <w:rPr>
          <w:rFonts w:ascii="Book Antiqua" w:hAnsi="Book Antiqua"/>
        </w:rPr>
        <w:instrText xml:space="preserve"> ADDIN EN.CITE &lt;EndNote&gt;&lt;Cite&gt;&lt;Author&gt;Smith&lt;/Author&gt;&lt;Year&gt;2012&lt;/Year&gt;&lt;RecNum&gt;519&lt;/RecNum&gt;&lt;DisplayText&gt;&lt;style face="superscript"&gt;[22]&lt;/style&gt;&lt;/DisplayText&gt;&lt;record&gt;&lt;rec-number&gt;519&lt;/rec-number&gt;&lt;foreign-keys&gt;&lt;key app="EN" db-id="frre92dz4afdpvevtrzvdpr6pef2a0dv5aer"&gt;519&lt;/key&gt;&lt;/foreign-keys&gt;&lt;ref-type name="Journal Article"&gt;17&lt;/ref-type&gt;&lt;contributors&gt;&lt;authors&gt;&lt;author&gt;Smith, M. V.&lt;/author&gt;&lt;author&gt;Klein, S. E.&lt;/author&gt;&lt;author&gt;Clohisy, J. C.&lt;/author&gt;&lt;author&gt;Baca, G. R.&lt;/author&gt;&lt;author&gt;Brophy, R. H.&lt;/author&gt;&lt;author&gt;Wright, R. W.&lt;/author&gt;&lt;/authors&gt;&lt;/contributors&gt;&lt;auth-address&gt;Department of Orthopaedic Surgery, Washington University School of Medicine, 14532 South Outer Forty Drive, Chesterfield, MO 63017, USA. smithmv@wudosis.wustl.edu&lt;/auth-address&gt;&lt;titles&gt;&lt;title&gt;Lower extremity-specific measures of disability and outcomes in orthopaedic surgery&lt;/title&gt;&lt;secondary-title&gt;J Bone Joint Surg Am&lt;/secondary-title&gt;&lt;alt-title&gt;The Journal of bone and joint surgery. American volume&lt;/alt-title&gt;&lt;/titles&gt;&lt;periodical&gt;&lt;full-title&gt;J Bone Joint Surg Am&lt;/full-title&gt;&lt;/periodical&gt;&lt;alt-periodical&gt;&lt;full-title&gt;The Journal of bone and joint surgery. American volume&lt;/full-title&gt;&lt;/alt-periodical&gt;&lt;pages&gt;468-77&lt;/pages&gt;&lt;volume&gt;94&lt;/volume&gt;&lt;number&gt;5&lt;/number&gt;&lt;keywords&gt;&lt;keyword&gt;Ankle Joint/surgery&lt;/keyword&gt;&lt;keyword&gt;Foot/surgery&lt;/keyword&gt;&lt;keyword&gt;Humans&lt;/keyword&gt;&lt;keyword&gt;*Orthopedic Procedures&lt;/keyword&gt;&lt;keyword&gt;Osteoarthritis, Hip/surgery&lt;/keyword&gt;&lt;keyword&gt;Osteoarthritis, Knee/surgery&lt;/keyword&gt;&lt;keyword&gt;Outcome Assessment (Health Care)/*methods&lt;/keyword&gt;&lt;/keywords&gt;&lt;dates&gt;&lt;year&gt;2012&lt;/year&gt;&lt;pub-dates&gt;&lt;date&gt;Mar 7&lt;/date&gt;&lt;/pub-dates&gt;&lt;/dates&gt;&lt;isbn&gt;1535-1386 (Electronic)&lt;/isbn&gt;&lt;accession-num&gt;22398742&lt;/accession-num&gt;&lt;urls&gt;&lt;related-urls&gt;&lt;url&gt;http://www.ncbi.nlm.nih.gov/pubmed/22398742&lt;/url&gt;&lt;/related-urls&gt;&lt;/urls&gt;&lt;electronic-resource-num&gt;10.2106/JBJS.J.01822&lt;/electronic-resource-num&gt;&lt;/record&gt;&lt;/Cite&gt;&lt;/EndNote&gt;</w:instrText>
      </w:r>
      <w:r w:rsidR="00A11147" w:rsidRPr="009926FC">
        <w:rPr>
          <w:rFonts w:ascii="Book Antiqua" w:hAnsi="Book Antiqua"/>
        </w:rPr>
        <w:fldChar w:fldCharType="separate"/>
      </w:r>
      <w:r w:rsidR="00A11147" w:rsidRPr="009926FC">
        <w:rPr>
          <w:rFonts w:ascii="Book Antiqua" w:hAnsi="Book Antiqua"/>
          <w:noProof/>
          <w:vertAlign w:val="superscript"/>
        </w:rPr>
        <w:t>[22]</w:t>
      </w:r>
      <w:r w:rsidR="00A11147" w:rsidRPr="009926FC">
        <w:rPr>
          <w:rFonts w:ascii="Book Antiqua" w:hAnsi="Book Antiqua"/>
        </w:rPr>
        <w:fldChar w:fldCharType="end"/>
      </w:r>
      <w:r w:rsidRPr="009926FC">
        <w:rPr>
          <w:rFonts w:ascii="Book Antiqua" w:hAnsi="Book Antiqua"/>
        </w:rPr>
        <w:t>.</w:t>
      </w:r>
      <w:r w:rsidR="00961554">
        <w:rPr>
          <w:rFonts w:ascii="Book Antiqua" w:hAnsi="Book Antiqua"/>
        </w:rPr>
        <w:t xml:space="preserve"> </w:t>
      </w:r>
      <w:r w:rsidR="009F393D" w:rsidRPr="009926FC">
        <w:rPr>
          <w:rFonts w:ascii="Book Antiqua" w:hAnsi="Book Antiqua"/>
        </w:rPr>
        <w:t>W</w:t>
      </w:r>
      <w:r w:rsidRPr="009926FC">
        <w:rPr>
          <w:rFonts w:ascii="Book Antiqua" w:hAnsi="Book Antiqua"/>
        </w:rPr>
        <w:t>e analyzed each study according to the number of patients in each group reaching this clinically meaningful end point.</w:t>
      </w:r>
    </w:p>
    <w:p w14:paraId="21A964E8" w14:textId="470AB702" w:rsidR="003802D8" w:rsidRPr="009926FC" w:rsidRDefault="00C96A29" w:rsidP="00A11147">
      <w:pPr>
        <w:spacing w:after="0" w:line="360" w:lineRule="auto"/>
        <w:ind w:firstLineChars="100" w:firstLine="240"/>
        <w:jc w:val="both"/>
        <w:rPr>
          <w:rFonts w:ascii="Book Antiqua" w:hAnsi="Book Antiqua"/>
        </w:rPr>
      </w:pPr>
      <w:r w:rsidRPr="009926FC">
        <w:rPr>
          <w:rFonts w:ascii="Book Antiqua" w:hAnsi="Book Antiqua"/>
        </w:rPr>
        <w:t>Using the</w:t>
      </w:r>
      <w:r w:rsidR="003802D8" w:rsidRPr="009926FC">
        <w:rPr>
          <w:rFonts w:ascii="Book Antiqua" w:hAnsi="Book Antiqua"/>
        </w:rPr>
        <w:t xml:space="preserve"> definition of treatment </w:t>
      </w:r>
      <w:r w:rsidR="00A11147">
        <w:rPr>
          <w:rFonts w:ascii="Book Antiqua" w:hAnsi="Book Antiqua"/>
        </w:rPr>
        <w:t xml:space="preserve">success suggested by Katz </w:t>
      </w:r>
      <w:r w:rsidR="00A11147" w:rsidRPr="00A11147">
        <w:rPr>
          <w:rFonts w:ascii="Book Antiqua" w:hAnsi="Book Antiqua"/>
          <w:i/>
        </w:rPr>
        <w:t xml:space="preserve">et </w:t>
      </w:r>
      <w:proofErr w:type="gramStart"/>
      <w:r w:rsidR="00A11147" w:rsidRPr="00A11147">
        <w:rPr>
          <w:rFonts w:ascii="Book Antiqua" w:hAnsi="Book Antiqua"/>
          <w:i/>
        </w:rPr>
        <w:t>al</w:t>
      </w:r>
      <w:r w:rsidR="00A11147">
        <w:rPr>
          <w:rFonts w:ascii="Book Antiqua" w:eastAsia="宋体" w:hAnsi="Book Antiqua" w:hint="eastAsia"/>
          <w:vertAlign w:val="superscript"/>
          <w:lang w:eastAsia="zh-CN"/>
        </w:rPr>
        <w:t>[</w:t>
      </w:r>
      <w:proofErr w:type="gramEnd"/>
      <w:r w:rsidR="00A11147">
        <w:rPr>
          <w:rFonts w:ascii="Book Antiqua" w:eastAsia="宋体" w:hAnsi="Book Antiqua" w:hint="eastAsia"/>
          <w:vertAlign w:val="superscript"/>
          <w:lang w:eastAsia="zh-CN"/>
        </w:rPr>
        <w:t>8]</w:t>
      </w:r>
      <w:r w:rsidR="003802D8" w:rsidRPr="009926FC">
        <w:rPr>
          <w:rFonts w:ascii="Book Antiqua" w:hAnsi="Book Antiqua"/>
        </w:rPr>
        <w:t xml:space="preserve">, which occurs when the improvement in a patient’s outcome score is greater than or equal to the MCID </w:t>
      </w:r>
      <w:r w:rsidR="003802D8" w:rsidRPr="00A11147">
        <w:rPr>
          <w:rFonts w:ascii="Book Antiqua" w:hAnsi="Book Antiqua"/>
        </w:rPr>
        <w:t xml:space="preserve">without </w:t>
      </w:r>
      <w:r w:rsidR="003802D8" w:rsidRPr="009926FC">
        <w:rPr>
          <w:rFonts w:ascii="Book Antiqua" w:hAnsi="Book Antiqua"/>
        </w:rPr>
        <w:t>crossing over or r</w:t>
      </w:r>
      <w:r w:rsidRPr="009926FC">
        <w:rPr>
          <w:rFonts w:ascii="Book Antiqua" w:hAnsi="Book Antiqua"/>
        </w:rPr>
        <w:t>equiring additional procedures, and the</w:t>
      </w:r>
      <w:r w:rsidR="003802D8" w:rsidRPr="009926FC">
        <w:rPr>
          <w:rFonts w:ascii="Book Antiqua" w:hAnsi="Book Antiqua"/>
        </w:rPr>
        <w:t xml:space="preserve"> data reported in the original papers or communicated to us directly by the authors</w:t>
      </w:r>
      <w:r w:rsidRPr="009926FC">
        <w:rPr>
          <w:rFonts w:ascii="Book Antiqua" w:hAnsi="Book Antiqua"/>
        </w:rPr>
        <w:t>,</w:t>
      </w:r>
      <w:r w:rsidR="003802D8" w:rsidRPr="009926FC">
        <w:rPr>
          <w:rFonts w:ascii="Book Antiqua" w:hAnsi="Book Antiqua"/>
        </w:rPr>
        <w:t xml:space="preserve"> </w:t>
      </w:r>
      <w:r w:rsidRPr="009926FC">
        <w:rPr>
          <w:rFonts w:ascii="Book Antiqua" w:hAnsi="Book Antiqua"/>
        </w:rPr>
        <w:t>we</w:t>
      </w:r>
      <w:r w:rsidR="003802D8" w:rsidRPr="009926FC">
        <w:rPr>
          <w:rFonts w:ascii="Book Antiqua" w:hAnsi="Book Antiqua"/>
        </w:rPr>
        <w:t xml:space="preserve"> compare</w:t>
      </w:r>
      <w:r w:rsidRPr="009926FC">
        <w:rPr>
          <w:rFonts w:ascii="Book Antiqua" w:hAnsi="Book Antiqua"/>
        </w:rPr>
        <w:t>d</w:t>
      </w:r>
      <w:r w:rsidR="003802D8" w:rsidRPr="009926FC">
        <w:rPr>
          <w:rFonts w:ascii="Book Antiqua" w:hAnsi="Book Antiqua"/>
        </w:rPr>
        <w:t xml:space="preserve"> the percentage of patients meeting the definition of treatment success in each group for statistical significance.</w:t>
      </w:r>
      <w:r w:rsidR="00961554">
        <w:rPr>
          <w:rFonts w:ascii="Book Antiqua" w:hAnsi="Book Antiqua"/>
        </w:rPr>
        <w:t xml:space="preserve"> </w:t>
      </w:r>
      <w:r w:rsidR="00CE1398" w:rsidRPr="009926FC">
        <w:rPr>
          <w:rFonts w:ascii="Book Antiqua" w:hAnsi="Book Antiqua"/>
        </w:rPr>
        <w:t>Two RCTs had significantly more patients treated successfully with APM, although their original ITT analyses showed</w:t>
      </w:r>
      <w:r w:rsidR="001F5CF8" w:rsidRPr="009926FC">
        <w:rPr>
          <w:rFonts w:ascii="Book Antiqua" w:hAnsi="Book Antiqua"/>
        </w:rPr>
        <w:t xml:space="preserve"> no between-group differences.</w:t>
      </w:r>
      <w:r w:rsidR="00961554">
        <w:rPr>
          <w:rFonts w:ascii="Book Antiqua" w:hAnsi="Book Antiqua"/>
        </w:rPr>
        <w:t xml:space="preserve"> </w:t>
      </w:r>
      <w:r w:rsidR="006C77D7" w:rsidRPr="009926FC">
        <w:rPr>
          <w:rFonts w:ascii="Book Antiqua" w:hAnsi="Book Antiqua"/>
        </w:rPr>
        <w:t>By this analysis method, three RCTs favor APM and two RCTs show no difference</w:t>
      </w:r>
      <w:r w:rsidR="001F4D85" w:rsidRPr="009926FC">
        <w:rPr>
          <w:rFonts w:ascii="Book Antiqua" w:hAnsi="Book Antiqua"/>
        </w:rPr>
        <w:t xml:space="preserve"> (Table 2)</w:t>
      </w:r>
      <w:r w:rsidR="006C77D7" w:rsidRPr="009926FC">
        <w:rPr>
          <w:rFonts w:ascii="Book Antiqua" w:hAnsi="Book Antiqua"/>
        </w:rPr>
        <w:t>.</w:t>
      </w:r>
    </w:p>
    <w:p w14:paraId="25468534" w14:textId="65566846" w:rsidR="006C77D7" w:rsidRPr="009926FC" w:rsidRDefault="00C96A29" w:rsidP="00A11147">
      <w:pPr>
        <w:spacing w:after="0" w:line="360" w:lineRule="auto"/>
        <w:ind w:firstLineChars="100" w:firstLine="240"/>
        <w:jc w:val="both"/>
        <w:rPr>
          <w:rFonts w:ascii="Book Antiqua" w:hAnsi="Book Antiqua"/>
        </w:rPr>
      </w:pPr>
      <w:r w:rsidRPr="009926FC">
        <w:rPr>
          <w:rFonts w:ascii="Book Antiqua" w:hAnsi="Book Antiqua"/>
        </w:rPr>
        <w:t xml:space="preserve">ITT analysis </w:t>
      </w:r>
      <w:r w:rsidR="001F4D85" w:rsidRPr="009926FC">
        <w:rPr>
          <w:rFonts w:ascii="Book Antiqua" w:hAnsi="Book Antiqua"/>
        </w:rPr>
        <w:t>remains</w:t>
      </w:r>
      <w:r w:rsidRPr="009926FC">
        <w:rPr>
          <w:rFonts w:ascii="Book Antiqua" w:hAnsi="Book Antiqua"/>
        </w:rPr>
        <w:t xml:space="preserve"> the current gold stan</w:t>
      </w:r>
      <w:r w:rsidR="001F5CF8" w:rsidRPr="009926FC">
        <w:rPr>
          <w:rFonts w:ascii="Book Antiqua" w:hAnsi="Book Antiqua"/>
        </w:rPr>
        <w:t>dard for data analysis in RCTs.</w:t>
      </w:r>
      <w:r w:rsidR="00961554">
        <w:rPr>
          <w:rFonts w:ascii="Book Antiqua" w:hAnsi="Book Antiqua"/>
        </w:rPr>
        <w:t xml:space="preserve"> </w:t>
      </w:r>
      <w:r w:rsidR="001F5CF8" w:rsidRPr="009926FC">
        <w:rPr>
          <w:rFonts w:ascii="Book Antiqua" w:hAnsi="Book Antiqua"/>
        </w:rPr>
        <w:t xml:space="preserve">It </w:t>
      </w:r>
      <w:r w:rsidR="00947527" w:rsidRPr="009926FC">
        <w:rPr>
          <w:rFonts w:ascii="Book Antiqua" w:hAnsi="Book Antiqua"/>
        </w:rPr>
        <w:t>has the advantages of preserving randomization and minimizing false positive (type I) errors</w:t>
      </w:r>
      <w:r w:rsidR="001F5CF8" w:rsidRPr="009926FC">
        <w:rPr>
          <w:rFonts w:ascii="Book Antiqua" w:hAnsi="Book Antiqua"/>
        </w:rPr>
        <w:t xml:space="preserve">; however, in the setting of high cross over rates, the ITT analysis does not reflect the </w:t>
      </w:r>
      <w:r w:rsidR="001F5CF8" w:rsidRPr="009926FC">
        <w:rPr>
          <w:rFonts w:ascii="Book Antiqua" w:hAnsi="Book Antiqua"/>
        </w:rPr>
        <w:lastRenderedPageBreak/>
        <w:t>treatment actually received and, therefore, may not accurately reflect the efficacy of treatment</w:t>
      </w:r>
      <w:r w:rsidR="00E50841" w:rsidRPr="009926FC">
        <w:rPr>
          <w:rFonts w:ascii="Book Antiqua" w:hAnsi="Book Antiqua"/>
        </w:rPr>
        <w:t>,</w:t>
      </w:r>
      <w:r w:rsidR="001F5CF8" w:rsidRPr="009926FC">
        <w:rPr>
          <w:rFonts w:ascii="Book Antiqua" w:hAnsi="Book Antiqua"/>
        </w:rPr>
        <w:t xml:space="preserve"> leading to</w:t>
      </w:r>
      <w:r w:rsidR="00947527" w:rsidRPr="009926FC">
        <w:rPr>
          <w:rFonts w:ascii="Book Antiqua" w:hAnsi="Book Antiqua"/>
        </w:rPr>
        <w:t xml:space="preserve"> false negative (type II) errors</w:t>
      </w:r>
      <w:r w:rsidR="00A11147" w:rsidRPr="009926FC">
        <w:rPr>
          <w:rFonts w:ascii="Book Antiqua" w:hAnsi="Book Antiqua"/>
        </w:rPr>
        <w:fldChar w:fldCharType="begin">
          <w:fldData xml:space="preserve">PEVuZE5vdGU+PENpdGU+PEF1dGhvcj5GZXJndXNzb248L0F1dGhvcj48WWVhcj4yMDAyPC9ZZWFy
PjxSZWNOdW0+MjM2MDwvUmVjTnVtPjxEaXNwbGF5VGV4dD48c3R5bGUgZmFjZT0ic3VwZXJzY3Jp
cHQiPlsyOSwgMzBdPC9zdHlsZT48L0Rpc3BsYXlUZXh0PjxyZWNvcmQ+PHJlYy1udW1iZXI+MjM2
MDwvcmVjLW51bWJlcj48Zm9yZWlnbi1rZXlzPjxrZXkgYXBwPSJFTiIgZGItaWQ9ImZycmU5MmR6
NGFmZHB2ZXZ0cnp2ZHByNnBlZjJhMGR2NWFlciI+MjM2MDwva2V5PjwvZm9yZWlnbi1rZXlzPjxy
ZWYtdHlwZSBuYW1lPSJKb3VybmFsIEFydGljbGUiPjE3PC9yZWYtdHlwZT48Y29udHJpYnV0b3Jz
PjxhdXRob3JzPjxhdXRob3I+RmVyZ3Vzc29uLCBELjwvYXV0aG9yPjxhdXRob3I+QWFyb24sIFMu
IEQuPC9hdXRob3I+PGF1dGhvcj5HdXlhdHQsIEcuPC9hdXRob3I+PGF1dGhvcj5IZWJlcnQsIFAu
PC9hdXRob3I+PC9hdXRob3JzPjwvY29udHJpYnV0b3JzPjxhdXRoLWFkZHJlc3M+T3R0YXdhIEhl
YWx0aCBSZXNlYXJjaCBJbnN0aXR1dGUsIDUwMSBTbXl0aCBSb2FkLCBCb3ggMjAxLCBPdHRhd2Es
IE9OLCBDYW5hZGEgSzFIIDhMNi4gZGFmZXJndXNzb25Ab2hyaS5jYTwvYXV0aC1hZGRyZXNzPjx0
aXRsZXM+PHRpdGxlPlBvc3QtcmFuZG9taXNhdGlvbiBleGNsdXNpb25zOiB0aGUgaW50ZW50aW9u
IHRvIHRyZWF0IHByaW5jaXBsZSBhbmQgZXhjbHVkaW5nIHBhdGllbnRzIGZyb20gYW5hbHlzaXM8
L3RpdGxlPjxzZWNvbmRhcnktdGl0bGU+Qk1KPC9zZWNvbmRhcnktdGl0bGU+PC90aXRsZXM+PHBl
cmlvZGljYWw+PGZ1bGwtdGl0bGU+Qk1KPC9mdWxsLXRpdGxlPjwvcGVyaW9kaWNhbD48cGFnZXM+
NjUyLTQ8L3BhZ2VzPjx2b2x1bWU+MzI1PC92b2x1bWU+PG51bWJlcj43MzY1PC9udW1iZXI+PGVk
aXRpb24+MjAwMi8wOS8yMTwvZWRpdGlvbj48a2V5d29yZHM+PGtleXdvcmQ+RGF0YSBJbnRlcnBy
ZXRhdGlvbiwgU3RhdGlzdGljYWw8L2tleXdvcmQ+PGtleXdvcmQ+SHVtYW5zPC9rZXl3b3JkPjxr
ZXl3b3JkPlBhdGllbnQgU2VsZWN0aW9uPC9rZXl3b3JkPjxrZXl3b3JkPlJhbmRvbWl6ZWQgQ29u
dHJvbGxlZCBUcmlhbHMgYXMgVG9waWM8L2tleXdvcmQ+PC9rZXl3b3Jkcz48ZGF0ZXM+PHllYXI+
MjAwMjwveWVhcj48cHViLWRhdGVzPjxkYXRlPlNlcCAyMTwvZGF0ZT48L3B1Yi1kYXRlcz48L2Rh
dGVzPjxpc2JuPjE3NTYtMTgzMyAoRWxlY3Ryb25pYykmI3hEOzA5NTktNTM1WCAoTGlua2luZyk8
L2lzYm4+PGFjY2Vzc2lvbi1udW0+MTIyNDIxODE8L2FjY2Vzc2lvbi1udW0+PHVybHM+PC91cmxz
PjxjdXN0b20yPjExMjQxNjg8L2N1c3RvbTI+PHJlbW90ZS1kYXRhYmFzZS1wcm92aWRlcj5OTE08
L3JlbW90ZS1kYXRhYmFzZS1wcm92aWRlcj48bGFuZ3VhZ2U+ZW5nPC9sYW5ndWFnZT48L3JlY29y
ZD48L0NpdGU+PENpdGU+PEF1dGhvcj5HdXB0YTwvQXV0aG9yPjxZZWFyPjIwMTE8L1llYXI+PFJl
Y051bT4zMTwvUmVjTnVtPjxyZWNvcmQ+PHJlYy1udW1iZXI+MzE8L3JlYy1udW1iZXI+PGZvcmVp
Z24ta2V5cz48a2V5IGFwcD0iRU4iIGRiLWlkPSJmcHR6ZjVlcHlyYTA5c2V3cjA5eGUyZW01MHRw
eGE5YTB0ZmYiIHRpbWVzdGFtcD0iMTQzNTUyNDk3NSI+MzE8L2tleT48L2ZvcmVpZ24ta2V5cz48
cmVmLXR5cGUgbmFtZT0iSm91cm5hbCBBcnRpY2xlIj4xNzwvcmVmLXR5cGU+PGNvbnRyaWJ1dG9y
cz48YXV0aG9ycz48YXV0aG9yPkd1cHRhLCBTLiBLLjwvYXV0aG9yPjwvYXV0aG9ycz48L2NvbnRy
aWJ1dG9ycz48YXV0aC1hZGRyZXNzPkNsaW5pY2FsIFBoYXJtYWNvbG9naXN0LCBHdXJnYW9uLCBJ
bmRpYS48L2F1dGgtYWRkcmVzcz48dGl0bGVzPjx0aXRsZT5JbnRlbnRpb24tdG8tdHJlYXQgY29u
Y2VwdDogQSByZXZpZXc8L3RpdGxlPjxzZWNvbmRhcnktdGl0bGU+UGVyc3BlY3QgQ2xpbiBSZXM8
L3NlY29uZGFyeS10aXRsZT48YWx0LXRpdGxlPlBlcnNwZWN0aXZlcyBpbiBjbGluaWNhbCByZXNl
YXJjaDwvYWx0LXRpdGxlPjwvdGl0bGVzPjxwZXJpb2RpY2FsPjxmdWxsLXRpdGxlPlBlcnNwZWN0
IENsaW4gUmVzPC9mdWxsLXRpdGxlPjxhYmJyLTE+UGVyc3BlY3RpdmVzIGluIGNsaW5pY2FsIHJl
c2VhcmNoPC9hYmJyLTE+PC9wZXJpb2RpY2FsPjxhbHQtcGVyaW9kaWNhbD48ZnVsbC10aXRsZT5Q
ZXJzcGVjdCBDbGluIFJlczwvZnVsbC10aXRsZT48YWJici0xPlBlcnNwZWN0aXZlcyBpbiBjbGlu
aWNhbCByZXNlYXJjaDwvYWJici0xPjwvYWx0LXBlcmlvZGljYWw+PHBhZ2VzPjEwOS0xMjwvcGFn
ZXM+PHZvbHVtZT4yPC92b2x1bWU+PG51bWJlcj4zPC9udW1iZXI+PGRhdGVzPjx5ZWFyPjIwMTE8
L3llYXI+PHB1Yi1kYXRlcz48ZGF0ZT5KdWw8L2RhdGU+PC9wdWItZGF0ZXM+PC9kYXRlcz48aXNi
bj4yMjI5LTU0ODggKEVsZWN0cm9uaWMpJiN4RDsyMjI5LTM0ODUgKExpbmtpbmcpPC9pc2JuPjxh
Y2Nlc3Npb24tbnVtPjIxODk3ODg3PC9hY2Nlc3Npb24tbnVtPjx1cmxzPjxyZWxhdGVkLXVybHM+
PHVybD5odHRwOi8vd3d3Lm5jYmkubmxtLm5paC5nb3YvcHVibWVkLzIxODk3ODg3PC91cmw+PC9y
ZWxhdGVkLXVybHM+PC91cmxzPjxjdXN0b20yPjMxNTkyMTA8L2N1c3RvbTI+PGVsZWN0cm9uaWMt
cmVzb3VyY2UtbnVtPjEwLjQxMDMvMjIyOS0zNDg1LjgzMjIxPC9lbGVjdHJvbmljLXJlc291cmNl
LW51bT48L3JlY29yZD48L0NpdGU+PC9FbmROb3RlPn==
</w:fldData>
        </w:fldChar>
      </w:r>
      <w:r w:rsidR="00A11147" w:rsidRPr="009926FC">
        <w:rPr>
          <w:rFonts w:ascii="Book Antiqua" w:hAnsi="Book Antiqua"/>
        </w:rPr>
        <w:instrText xml:space="preserve"> ADDIN EN.CITE </w:instrText>
      </w:r>
      <w:r w:rsidR="00A11147" w:rsidRPr="009926FC">
        <w:rPr>
          <w:rFonts w:ascii="Book Antiqua" w:hAnsi="Book Antiqua"/>
        </w:rPr>
        <w:fldChar w:fldCharType="begin">
          <w:fldData xml:space="preserve">PEVuZE5vdGU+PENpdGU+PEF1dGhvcj5GZXJndXNzb248L0F1dGhvcj48WWVhcj4yMDAyPC9ZZWFy
PjxSZWNOdW0+MjM2MDwvUmVjTnVtPjxEaXNwbGF5VGV4dD48c3R5bGUgZmFjZT0ic3VwZXJzY3Jp
cHQiPlsyOSwgMzBdPC9zdHlsZT48L0Rpc3BsYXlUZXh0PjxyZWNvcmQ+PHJlYy1udW1iZXI+MjM2
MDwvcmVjLW51bWJlcj48Zm9yZWlnbi1rZXlzPjxrZXkgYXBwPSJFTiIgZGItaWQ9ImZycmU5MmR6
NGFmZHB2ZXZ0cnp2ZHByNnBlZjJhMGR2NWFlciI+MjM2MDwva2V5PjwvZm9yZWlnbi1rZXlzPjxy
ZWYtdHlwZSBuYW1lPSJKb3VybmFsIEFydGljbGUiPjE3PC9yZWYtdHlwZT48Y29udHJpYnV0b3Jz
PjxhdXRob3JzPjxhdXRob3I+RmVyZ3Vzc29uLCBELjwvYXV0aG9yPjxhdXRob3I+QWFyb24sIFMu
IEQuPC9hdXRob3I+PGF1dGhvcj5HdXlhdHQsIEcuPC9hdXRob3I+PGF1dGhvcj5IZWJlcnQsIFAu
PC9hdXRob3I+PC9hdXRob3JzPjwvY29udHJpYnV0b3JzPjxhdXRoLWFkZHJlc3M+T3R0YXdhIEhl
YWx0aCBSZXNlYXJjaCBJbnN0aXR1dGUsIDUwMSBTbXl0aCBSb2FkLCBCb3ggMjAxLCBPdHRhd2Es
IE9OLCBDYW5hZGEgSzFIIDhMNi4gZGFmZXJndXNzb25Ab2hyaS5jYTwvYXV0aC1hZGRyZXNzPjx0
aXRsZXM+PHRpdGxlPlBvc3QtcmFuZG9taXNhdGlvbiBleGNsdXNpb25zOiB0aGUgaW50ZW50aW9u
IHRvIHRyZWF0IHByaW5jaXBsZSBhbmQgZXhjbHVkaW5nIHBhdGllbnRzIGZyb20gYW5hbHlzaXM8
L3RpdGxlPjxzZWNvbmRhcnktdGl0bGU+Qk1KPC9zZWNvbmRhcnktdGl0bGU+PC90aXRsZXM+PHBl
cmlvZGljYWw+PGZ1bGwtdGl0bGU+Qk1KPC9mdWxsLXRpdGxlPjwvcGVyaW9kaWNhbD48cGFnZXM+
NjUyLTQ8L3BhZ2VzPjx2b2x1bWU+MzI1PC92b2x1bWU+PG51bWJlcj43MzY1PC9udW1iZXI+PGVk
aXRpb24+MjAwMi8wOS8yMTwvZWRpdGlvbj48a2V5d29yZHM+PGtleXdvcmQ+RGF0YSBJbnRlcnBy
ZXRhdGlvbiwgU3RhdGlzdGljYWw8L2tleXdvcmQ+PGtleXdvcmQ+SHVtYW5zPC9rZXl3b3JkPjxr
ZXl3b3JkPlBhdGllbnQgU2VsZWN0aW9uPC9rZXl3b3JkPjxrZXl3b3JkPlJhbmRvbWl6ZWQgQ29u
dHJvbGxlZCBUcmlhbHMgYXMgVG9waWM8L2tleXdvcmQ+PC9rZXl3b3Jkcz48ZGF0ZXM+PHllYXI+
MjAwMjwveWVhcj48cHViLWRhdGVzPjxkYXRlPlNlcCAyMTwvZGF0ZT48L3B1Yi1kYXRlcz48L2Rh
dGVzPjxpc2JuPjE3NTYtMTgzMyAoRWxlY3Ryb25pYykmI3hEOzA5NTktNTM1WCAoTGlua2luZyk8
L2lzYm4+PGFjY2Vzc2lvbi1udW0+MTIyNDIxODE8L2FjY2Vzc2lvbi1udW0+PHVybHM+PC91cmxz
PjxjdXN0b20yPjExMjQxNjg8L2N1c3RvbTI+PHJlbW90ZS1kYXRhYmFzZS1wcm92aWRlcj5OTE08
L3JlbW90ZS1kYXRhYmFzZS1wcm92aWRlcj48bGFuZ3VhZ2U+ZW5nPC9sYW5ndWFnZT48L3JlY29y
ZD48L0NpdGU+PENpdGU+PEF1dGhvcj5HdXB0YTwvQXV0aG9yPjxZZWFyPjIwMTE8L1llYXI+PFJl
Y051bT4zMTwvUmVjTnVtPjxyZWNvcmQ+PHJlYy1udW1iZXI+MzE8L3JlYy1udW1iZXI+PGZvcmVp
Z24ta2V5cz48a2V5IGFwcD0iRU4iIGRiLWlkPSJmcHR6ZjVlcHlyYTA5c2V3cjA5eGUyZW01MHRw
eGE5YTB0ZmYiIHRpbWVzdGFtcD0iMTQzNTUyNDk3NSI+MzE8L2tleT48L2ZvcmVpZ24ta2V5cz48
cmVmLXR5cGUgbmFtZT0iSm91cm5hbCBBcnRpY2xlIj4xNzwvcmVmLXR5cGU+PGNvbnRyaWJ1dG9y
cz48YXV0aG9ycz48YXV0aG9yPkd1cHRhLCBTLiBLLjwvYXV0aG9yPjwvYXV0aG9ycz48L2NvbnRy
aWJ1dG9ycz48YXV0aC1hZGRyZXNzPkNsaW5pY2FsIFBoYXJtYWNvbG9naXN0LCBHdXJnYW9uLCBJ
bmRpYS48L2F1dGgtYWRkcmVzcz48dGl0bGVzPjx0aXRsZT5JbnRlbnRpb24tdG8tdHJlYXQgY29u
Y2VwdDogQSByZXZpZXc8L3RpdGxlPjxzZWNvbmRhcnktdGl0bGU+UGVyc3BlY3QgQ2xpbiBSZXM8
L3NlY29uZGFyeS10aXRsZT48YWx0LXRpdGxlPlBlcnNwZWN0aXZlcyBpbiBjbGluaWNhbCByZXNl
YXJjaDwvYWx0LXRpdGxlPjwvdGl0bGVzPjxwZXJpb2RpY2FsPjxmdWxsLXRpdGxlPlBlcnNwZWN0
IENsaW4gUmVzPC9mdWxsLXRpdGxlPjxhYmJyLTE+UGVyc3BlY3RpdmVzIGluIGNsaW5pY2FsIHJl
c2VhcmNoPC9hYmJyLTE+PC9wZXJpb2RpY2FsPjxhbHQtcGVyaW9kaWNhbD48ZnVsbC10aXRsZT5Q
ZXJzcGVjdCBDbGluIFJlczwvZnVsbC10aXRsZT48YWJici0xPlBlcnNwZWN0aXZlcyBpbiBjbGlu
aWNhbCByZXNlYXJjaDwvYWJici0xPjwvYWx0LXBlcmlvZGljYWw+PHBhZ2VzPjEwOS0xMjwvcGFn
ZXM+PHZvbHVtZT4yPC92b2x1bWU+PG51bWJlcj4zPC9udW1iZXI+PGRhdGVzPjx5ZWFyPjIwMTE8
L3llYXI+PHB1Yi1kYXRlcz48ZGF0ZT5KdWw8L2RhdGU+PC9wdWItZGF0ZXM+PC9kYXRlcz48aXNi
bj4yMjI5LTU0ODggKEVsZWN0cm9uaWMpJiN4RDsyMjI5LTM0ODUgKExpbmtpbmcpPC9pc2JuPjxh
Y2Nlc3Npb24tbnVtPjIxODk3ODg3PC9hY2Nlc3Npb24tbnVtPjx1cmxzPjxyZWxhdGVkLXVybHM+
PHVybD5odHRwOi8vd3d3Lm5jYmkubmxtLm5paC5nb3YvcHVibWVkLzIxODk3ODg3PC91cmw+PC9y
ZWxhdGVkLXVybHM+PC91cmxzPjxjdXN0b20yPjMxNTkyMTA8L2N1c3RvbTI+PGVsZWN0cm9uaWMt
cmVzb3VyY2UtbnVtPjEwLjQxMDMvMjIyOS0zNDg1LjgzMjIxPC9lbGVjdHJvbmljLXJlc291cmNl
LW51bT48L3JlY29yZD48L0NpdGU+PC9FbmROb3RlPn==
</w:fldData>
        </w:fldChar>
      </w:r>
      <w:r w:rsidR="00A11147" w:rsidRPr="009926FC">
        <w:rPr>
          <w:rFonts w:ascii="Book Antiqua" w:hAnsi="Book Antiqua"/>
        </w:rPr>
        <w:instrText xml:space="preserve"> ADDIN EN.CITE.DATA </w:instrText>
      </w:r>
      <w:r w:rsidR="00A11147" w:rsidRPr="009926FC">
        <w:rPr>
          <w:rFonts w:ascii="Book Antiqua" w:hAnsi="Book Antiqua"/>
        </w:rPr>
      </w:r>
      <w:r w:rsidR="00A11147" w:rsidRPr="009926FC">
        <w:rPr>
          <w:rFonts w:ascii="Book Antiqua" w:hAnsi="Book Antiqua"/>
        </w:rPr>
        <w:fldChar w:fldCharType="end"/>
      </w:r>
      <w:r w:rsidR="00A11147" w:rsidRPr="009926FC">
        <w:rPr>
          <w:rFonts w:ascii="Book Antiqua" w:hAnsi="Book Antiqua"/>
        </w:rPr>
      </w:r>
      <w:r w:rsidR="00A11147" w:rsidRPr="009926FC">
        <w:rPr>
          <w:rFonts w:ascii="Book Antiqua" w:hAnsi="Book Antiqua"/>
        </w:rPr>
        <w:fldChar w:fldCharType="separate"/>
      </w:r>
      <w:r w:rsidR="00A11147">
        <w:rPr>
          <w:rFonts w:ascii="Book Antiqua" w:hAnsi="Book Antiqua"/>
          <w:noProof/>
          <w:vertAlign w:val="superscript"/>
        </w:rPr>
        <w:t>[29,</w:t>
      </w:r>
      <w:r w:rsidR="00A11147" w:rsidRPr="009926FC">
        <w:rPr>
          <w:rFonts w:ascii="Book Antiqua" w:hAnsi="Book Antiqua"/>
          <w:noProof/>
          <w:vertAlign w:val="superscript"/>
        </w:rPr>
        <w:t>30]</w:t>
      </w:r>
      <w:r w:rsidR="00A11147" w:rsidRPr="009926FC">
        <w:rPr>
          <w:rFonts w:ascii="Book Antiqua" w:hAnsi="Book Antiqua"/>
        </w:rPr>
        <w:fldChar w:fldCharType="end"/>
      </w:r>
      <w:r w:rsidR="00947527" w:rsidRPr="009926FC">
        <w:rPr>
          <w:rFonts w:ascii="Book Antiqua" w:hAnsi="Book Antiqua"/>
        </w:rPr>
        <w:t>.</w:t>
      </w:r>
      <w:r w:rsidR="00961554">
        <w:rPr>
          <w:rFonts w:ascii="Book Antiqua" w:hAnsi="Book Antiqua"/>
        </w:rPr>
        <w:t xml:space="preserve"> </w:t>
      </w:r>
      <w:r w:rsidR="006E2E1A" w:rsidRPr="009926FC">
        <w:rPr>
          <w:rFonts w:ascii="Book Antiqua" w:hAnsi="Book Antiqua"/>
        </w:rPr>
        <w:t>The risk for a type II error is</w:t>
      </w:r>
      <w:r w:rsidR="001F5CF8" w:rsidRPr="009926FC">
        <w:rPr>
          <w:rFonts w:ascii="Book Antiqua" w:hAnsi="Book Antiqua"/>
        </w:rPr>
        <w:t xml:space="preserve"> especially </w:t>
      </w:r>
      <w:r w:rsidR="006E2E1A" w:rsidRPr="009926FC">
        <w:rPr>
          <w:rFonts w:ascii="Book Antiqua" w:hAnsi="Book Antiqua"/>
        </w:rPr>
        <w:t>high</w:t>
      </w:r>
      <w:r w:rsidR="001F5CF8" w:rsidRPr="009926FC">
        <w:rPr>
          <w:rFonts w:ascii="Book Antiqua" w:hAnsi="Book Antiqua"/>
        </w:rPr>
        <w:t xml:space="preserve"> when there is a significant number of </w:t>
      </w:r>
      <w:proofErr w:type="gramStart"/>
      <w:r w:rsidR="001F5CF8" w:rsidRPr="009926FC">
        <w:rPr>
          <w:rFonts w:ascii="Book Antiqua" w:hAnsi="Book Antiqua"/>
        </w:rPr>
        <w:t>patients</w:t>
      </w:r>
      <w:proofErr w:type="gramEnd"/>
      <w:r w:rsidR="001F5CF8" w:rsidRPr="009926FC">
        <w:rPr>
          <w:rFonts w:ascii="Book Antiqua" w:hAnsi="Book Antiqua"/>
        </w:rPr>
        <w:t xml:space="preserve"> who perform poorly with one treatment method and then show rapid improvement after crossing over.</w:t>
      </w:r>
      <w:r w:rsidR="00961554">
        <w:rPr>
          <w:rFonts w:ascii="Book Antiqua" w:hAnsi="Book Antiqua"/>
        </w:rPr>
        <w:t xml:space="preserve"> </w:t>
      </w:r>
      <w:r w:rsidR="006E2E1A" w:rsidRPr="009926FC">
        <w:rPr>
          <w:rFonts w:ascii="Book Antiqua" w:hAnsi="Book Antiqua"/>
        </w:rPr>
        <w:t>Noncompliance with assigned therapy may also exaggerate this feature and lead the ITT analysis to underestimate the potential benefit of a treatment.</w:t>
      </w:r>
      <w:r w:rsidR="00961554">
        <w:rPr>
          <w:rFonts w:ascii="Book Antiqua" w:hAnsi="Book Antiqua"/>
        </w:rPr>
        <w:t xml:space="preserve"> </w:t>
      </w:r>
      <w:r w:rsidR="00376769" w:rsidRPr="009926FC">
        <w:rPr>
          <w:rFonts w:ascii="Book Antiqua" w:hAnsi="Book Antiqua"/>
        </w:rPr>
        <w:t>A</w:t>
      </w:r>
      <w:r w:rsidR="009C7F32" w:rsidRPr="009926FC">
        <w:rPr>
          <w:rFonts w:ascii="Book Antiqua" w:hAnsi="Book Antiqua"/>
        </w:rPr>
        <w:t>dditional analyses may therefore be useful</w:t>
      </w:r>
      <w:r w:rsidR="00A11147" w:rsidRPr="009926FC">
        <w:rPr>
          <w:rFonts w:ascii="Book Antiqua" w:hAnsi="Book Antiqua"/>
        </w:rPr>
        <w:fldChar w:fldCharType="begin">
          <w:fldData xml:space="preserve">PEVuZE5vdGU+PENpdGU+PEF1dGhvcj5OYWdlbGtlcmtlPC9BdXRob3I+PFllYXI+MjAwMDwvWWVh
cj48UmVjTnVtPjMzPC9SZWNOdW0+PERpc3BsYXlUZXh0PjxzdHlsZSBmYWNlPSJzdXBlcnNjcmlw
dCI+WzMxLCAzMl08L3N0eWxlPjwvRGlzcGxheVRleHQ+PHJlY29yZD48cmVjLW51bWJlcj4zMzwv
cmVjLW51bWJlcj48Zm9yZWlnbi1rZXlzPjxrZXkgYXBwPSJFTiIgZGItaWQ9ImZwdHpmNWVweXJh
MDlzZXdyMDl4ZTJlbTUwdHB4YTlhMHRmZiIgdGltZXN0YW1wPSIxNDM1NTI1MjMxIj4zMzwva2V5
PjwvZm9yZWlnbi1rZXlzPjxyZWYtdHlwZSBuYW1lPSJKb3VybmFsIEFydGljbGUiPjE3PC9yZWYt
dHlwZT48Y29udHJpYnV0b3JzPjxhdXRob3JzPjxhdXRob3I+TmFnZWxrZXJrZSwgTi48L2F1dGhv
cj48YXV0aG9yPkZpZGxlciwgVi48L2F1dGhvcj48YXV0aG9yPkJlcm5zZW4sIFIuPC9hdXRob3I+
PGF1dGhvcj5Cb3JnZG9yZmYsIE0uPC9hdXRob3I+PC9hdXRob3JzPjwvY29udHJpYnV0b3JzPjxh
dXRoLWFkZHJlc3M+TmF0aW9uYWwgSW5zdGl0dXRlIG9mIFB1YmxpYyBIZWFsdGggYW5kIHRoZSBF
bnZpcm9ubWVudCwgQW50b25pZSB2YW4gTGVld2VuaG9lay1MYWFuIDksIFAuTy4gQm94IDEsIDM3
MjAgQkEsIEJpbHRob3ZlbiwgVGhlIE5ldGhlcmxhbmRzLjwvYXV0aC1hZGRyZXNzPjx0aXRsZXM+
PHRpdGxlPkVzdGltYXRpbmcgdHJlYXRtZW50IGVmZmVjdHMgaW4gcmFuZG9taXplZCBjbGluaWNh
bCB0cmlhbHMgaW4gdGhlIHByZXNlbmNlIG9mIG5vbi1jb21wbGlhbmNlPC90aXRsZT48c2Vjb25k
YXJ5LXRpdGxlPlN0YXQgTWVkPC9zZWNvbmRhcnktdGl0bGU+PGFsdC10aXRsZT5TdGF0aXN0aWNz
IGluIG1lZGljaW5lPC9hbHQtdGl0bGU+PC90aXRsZXM+PHBlcmlvZGljYWw+PGZ1bGwtdGl0bGU+
U3RhdCBNZWQ8L2Z1bGwtdGl0bGU+PGFiYnItMT5TdGF0aXN0aWNzIGluIG1lZGljaW5lPC9hYmJy
LTE+PC9wZXJpb2RpY2FsPjxhbHQtcGVyaW9kaWNhbD48ZnVsbC10aXRsZT5TdGF0IE1lZDwvZnVs
bC10aXRsZT48YWJici0xPlN0YXRpc3RpY3MgaW4gbWVkaWNpbmU8L2FiYnItMT48L2FsdC1wZXJp
b2RpY2FsPjxwYWdlcz4xODQ5LTY0PC9wYWdlcz48dm9sdW1lPjE5PC92b2x1bWU+PG51bWJlcj4x
NDwvbnVtYmVyPjxrZXl3b3Jkcz48a2V5d29yZD5BbnRpY2hvbGVzdGVyZW1pYyBBZ2VudHMvdGhl
cmFwZXV0aWMgdXNlPC9rZXl3b3JkPjxrZXl3b3JkPkNsb2ZpYnJhdGUvdGhlcmFwZXV0aWMgdXNl
PC9rZXl3b3JkPjxrZXl3b3JkPkNvbXB1dGVyIFNpbXVsYXRpb248L2tleXdvcmQ+PGtleXdvcmQ+
Q29uZm91bmRpbmcgRmFjdG9ycyAoRXBpZGVtaW9sb2d5KTwva2V5d29yZD48a2V5d29yZD5IdW1h
bnM8L2tleXdvcmQ+PGtleXdvcmQ+TGluZWFyIE1vZGVsczwva2V5d29yZD48a2V5d29yZD4qTW9k
ZWxzLCBTdGF0aXN0aWNhbDwva2V5d29yZD48a2V5d29yZD5QbGFjZWJvczwva2V5d29yZD48a2V5
d29yZD5SYW5kb21pemVkIENvbnRyb2xsZWQgVHJpYWxzIGFzIFRvcGljLyptZXRob2RzLypzdGF0
aXN0aWNzICZhbXA7IG51bWVyaWNhbCBkYXRhPC9rZXl3b3JkPjxrZXl3b3JkPlJlZ3Jlc3Npb24g
QW5hbHlzaXM8L2tleXdvcmQ+PGtleXdvcmQ+U3Vydml2YWwgQW5hbHlzaXM8L2tleXdvcmQ+PGtl
eXdvcmQ+KlRyZWF0bWVudCBSZWZ1c2FsPC9rZXl3b3JkPjxrZXl3b3JkPlZpdGFtaW4gQS90aGVy
YXBldXRpYyB1c2U8L2tleXdvcmQ+PC9rZXl3b3Jkcz48ZGF0ZXM+PHllYXI+MjAwMDwveWVhcj48
cHViLWRhdGVzPjxkYXRlPkp1bCAzMDwvZGF0ZT48L3B1Yi1kYXRlcz48L2RhdGVzPjxpc2JuPjAy
NzctNjcxNSAoUHJpbnQpJiN4RDswMjc3LTY3MTUgKExpbmtpbmcpPC9pc2JuPjxhY2Nlc3Npb24t
bnVtPjEwODY3Njc1PC9hY2Nlc3Npb24tbnVtPjx1cmxzPjxyZWxhdGVkLXVybHM+PHVybD5odHRw
Oi8vd3d3Lm5jYmkubmxtLm5paC5nb3YvcHVibWVkLzEwODY3Njc1PC91cmw+PC9yZWxhdGVkLXVy
bHM+PC91cmxzPjwvcmVjb3JkPjwvQ2l0ZT48Q2l0ZT48QXV0aG9yPlNoZWluZXI8L0F1dGhvcj48
WWVhcj4xOTk1PC9ZZWFyPjxSZWNOdW0+MzI8L1JlY051bT48cmVjb3JkPjxyZWMtbnVtYmVyPjMy
PC9yZWMtbnVtYmVyPjxmb3JlaWduLWtleXM+PGtleSBhcHA9IkVOIiBkYi1pZD0iZnB0emY1ZXB5
cmEwOXNld3IwOXhlMmVtNTB0cHhhOWEwdGZmIiB0aW1lc3RhbXA9IjE0MzU1MjUxNzEiPjMyPC9r
ZXk+PC9mb3JlaWduLWtleXM+PHJlZi10eXBlIG5hbWU9IkpvdXJuYWwgQXJ0aWNsZSI+MTc8L3Jl
Zi10eXBlPjxjb250cmlidXRvcnM+PGF1dGhvcnM+PGF1dGhvcj5TaGVpbmVyLCBMLiBCLjwvYXV0
aG9yPjxhdXRob3I+UnViaW4sIEQuIEIuPC9hdXRob3I+PC9hdXRob3JzPjwvY29udHJpYnV0b3Jz
PjxhdXRoLWFkZHJlc3M+RGVwYXJ0bWVudCBvZiBMYWJvcmF0b3J5IE1lZGljaW5lLCBTY2hvb2wg
b2YgTWVkaWNpbmUsIFVuaXZlcnNpdHkgb2YgQ2FsaWZvcm5pYSBTYW4gRnJhbmNpc2NvLjwvYXV0
aC1hZGRyZXNzPjx0aXRsZXM+PHRpdGxlPkludGVudGlvbi10by10cmVhdCBhbmFseXNpcyBhbmQg
dGhlIGdvYWxzIG9mIGNsaW5pY2FsIHRyaWFsczwvdGl0bGU+PHNlY29uZGFyeS10aXRsZT5DbGlu
IFBoYXJtYWNvbCBUaGVyPC9zZWNvbmRhcnktdGl0bGU+PGFsdC10aXRsZT5DbGluaWNhbCBwaGFy
bWFjb2xvZ3kgYW5kIHRoZXJhcGV1dGljczwvYWx0LXRpdGxlPjwvdGl0bGVzPjxwZXJpb2RpY2Fs
PjxmdWxsLXRpdGxlPkNsaW4gUGhhcm1hY29sIFRoZXI8L2Z1bGwtdGl0bGU+PGFiYnItMT5DbGlu
aWNhbCBwaGFybWFjb2xvZ3kgYW5kIHRoZXJhcGV1dGljczwvYWJici0xPjwvcGVyaW9kaWNhbD48
YWx0LXBlcmlvZGljYWw+PGZ1bGwtdGl0bGU+Q2xpbiBQaGFybWFjb2wgVGhlcjwvZnVsbC10aXRs
ZT48YWJici0xPkNsaW5pY2FsIHBoYXJtYWNvbG9neSBhbmQgdGhlcmFwZXV0aWNzPC9hYmJyLTE+
PC9hbHQtcGVyaW9kaWNhbD48cGFnZXM+Ni0xNTwvcGFnZXM+PHZvbHVtZT41Nzwvdm9sdW1lPjxu
dW1iZXI+MTwvbnVtYmVyPjxrZXl3b3Jkcz48a2V5d29yZD4qQ2xpbmljYWwgVHJpYWxzIGFzIFRv
cGljL3N0YW5kYXJkczwva2V5d29yZD48a2V5d29yZD5Hb2Fsczwva2V5d29yZD48a2V5d29yZD5I
dW1hbnM8L2tleXdvcmQ+PGtleXdvcmQ+TW9kZWxzLCBCaW9sb2dpY2FsPC9rZXl3b3JkPjwva2V5
d29yZHM+PGRhdGVzPjx5ZWFyPjE5OTU8L3llYXI+PHB1Yi1kYXRlcz48ZGF0ZT5KYW48L2RhdGU+
PC9wdWItZGF0ZXM+PC9kYXRlcz48aXNibj4wMDA5LTkyMzYgKFByaW50KSYjeEQ7MDAwOS05MjM2
IChMaW5raW5nKTwvaXNibj48YWNjZXNzaW9uLW51bT43ODI4MzgyPC9hY2Nlc3Npb24tbnVtPjx1
cmxzPjxyZWxhdGVkLXVybHM+PHVybD5odHRwOi8vd3d3Lm5jYmkubmxtLm5paC5nb3YvcHVibWVk
Lzc4MjgzODI8L3VybD48L3JlbGF0ZWQtdXJscz48L3VybHM+PGVsZWN0cm9uaWMtcmVzb3VyY2Ut
bnVtPjEwLjEwMTYvMDAwOS05MjM2KDk1KTkwMjYwLTA8L2VsZWN0cm9uaWMtcmVzb3VyY2UtbnVt
PjwvcmVjb3JkPjwvQ2l0ZT48L0VuZE5vdGU+AG==
</w:fldData>
        </w:fldChar>
      </w:r>
      <w:r w:rsidR="00A11147" w:rsidRPr="009926FC">
        <w:rPr>
          <w:rFonts w:ascii="Book Antiqua" w:hAnsi="Book Antiqua"/>
        </w:rPr>
        <w:instrText xml:space="preserve"> ADDIN EN.CITE </w:instrText>
      </w:r>
      <w:r w:rsidR="00A11147" w:rsidRPr="009926FC">
        <w:rPr>
          <w:rFonts w:ascii="Book Antiqua" w:hAnsi="Book Antiqua"/>
        </w:rPr>
        <w:fldChar w:fldCharType="begin">
          <w:fldData xml:space="preserve">PEVuZE5vdGU+PENpdGU+PEF1dGhvcj5OYWdlbGtlcmtlPC9BdXRob3I+PFllYXI+MjAwMDwvWWVh
cj48UmVjTnVtPjMzPC9SZWNOdW0+PERpc3BsYXlUZXh0PjxzdHlsZSBmYWNlPSJzdXBlcnNjcmlw
dCI+WzMxLCAzMl08L3N0eWxlPjwvRGlzcGxheVRleHQ+PHJlY29yZD48cmVjLW51bWJlcj4zMzwv
cmVjLW51bWJlcj48Zm9yZWlnbi1rZXlzPjxrZXkgYXBwPSJFTiIgZGItaWQ9ImZwdHpmNWVweXJh
MDlzZXdyMDl4ZTJlbTUwdHB4YTlhMHRmZiIgdGltZXN0YW1wPSIxNDM1NTI1MjMxIj4zMzwva2V5
PjwvZm9yZWlnbi1rZXlzPjxyZWYtdHlwZSBuYW1lPSJKb3VybmFsIEFydGljbGUiPjE3PC9yZWYt
dHlwZT48Y29udHJpYnV0b3JzPjxhdXRob3JzPjxhdXRob3I+TmFnZWxrZXJrZSwgTi48L2F1dGhv
cj48YXV0aG9yPkZpZGxlciwgVi48L2F1dGhvcj48YXV0aG9yPkJlcm5zZW4sIFIuPC9hdXRob3I+
PGF1dGhvcj5Cb3JnZG9yZmYsIE0uPC9hdXRob3I+PC9hdXRob3JzPjwvY29udHJpYnV0b3JzPjxh
dXRoLWFkZHJlc3M+TmF0aW9uYWwgSW5zdGl0dXRlIG9mIFB1YmxpYyBIZWFsdGggYW5kIHRoZSBF
bnZpcm9ubWVudCwgQW50b25pZSB2YW4gTGVld2VuaG9lay1MYWFuIDksIFAuTy4gQm94IDEsIDM3
MjAgQkEsIEJpbHRob3ZlbiwgVGhlIE5ldGhlcmxhbmRzLjwvYXV0aC1hZGRyZXNzPjx0aXRsZXM+
PHRpdGxlPkVzdGltYXRpbmcgdHJlYXRtZW50IGVmZmVjdHMgaW4gcmFuZG9taXplZCBjbGluaWNh
bCB0cmlhbHMgaW4gdGhlIHByZXNlbmNlIG9mIG5vbi1jb21wbGlhbmNlPC90aXRsZT48c2Vjb25k
YXJ5LXRpdGxlPlN0YXQgTWVkPC9zZWNvbmRhcnktdGl0bGU+PGFsdC10aXRsZT5TdGF0aXN0aWNz
IGluIG1lZGljaW5lPC9hbHQtdGl0bGU+PC90aXRsZXM+PHBlcmlvZGljYWw+PGZ1bGwtdGl0bGU+
U3RhdCBNZWQ8L2Z1bGwtdGl0bGU+PGFiYnItMT5TdGF0aXN0aWNzIGluIG1lZGljaW5lPC9hYmJy
LTE+PC9wZXJpb2RpY2FsPjxhbHQtcGVyaW9kaWNhbD48ZnVsbC10aXRsZT5TdGF0IE1lZDwvZnVs
bC10aXRsZT48YWJici0xPlN0YXRpc3RpY3MgaW4gbWVkaWNpbmU8L2FiYnItMT48L2FsdC1wZXJp
b2RpY2FsPjxwYWdlcz4xODQ5LTY0PC9wYWdlcz48dm9sdW1lPjE5PC92b2x1bWU+PG51bWJlcj4x
NDwvbnVtYmVyPjxrZXl3b3Jkcz48a2V5d29yZD5BbnRpY2hvbGVzdGVyZW1pYyBBZ2VudHMvdGhl
cmFwZXV0aWMgdXNlPC9rZXl3b3JkPjxrZXl3b3JkPkNsb2ZpYnJhdGUvdGhlcmFwZXV0aWMgdXNl
PC9rZXl3b3JkPjxrZXl3b3JkPkNvbXB1dGVyIFNpbXVsYXRpb248L2tleXdvcmQ+PGtleXdvcmQ+
Q29uZm91bmRpbmcgRmFjdG9ycyAoRXBpZGVtaW9sb2d5KTwva2V5d29yZD48a2V5d29yZD5IdW1h
bnM8L2tleXdvcmQ+PGtleXdvcmQ+TGluZWFyIE1vZGVsczwva2V5d29yZD48a2V5d29yZD4qTW9k
ZWxzLCBTdGF0aXN0aWNhbDwva2V5d29yZD48a2V5d29yZD5QbGFjZWJvczwva2V5d29yZD48a2V5
d29yZD5SYW5kb21pemVkIENvbnRyb2xsZWQgVHJpYWxzIGFzIFRvcGljLyptZXRob2RzLypzdGF0
aXN0aWNzICZhbXA7IG51bWVyaWNhbCBkYXRhPC9rZXl3b3JkPjxrZXl3b3JkPlJlZ3Jlc3Npb24g
QW5hbHlzaXM8L2tleXdvcmQ+PGtleXdvcmQ+U3Vydml2YWwgQW5hbHlzaXM8L2tleXdvcmQ+PGtl
eXdvcmQ+KlRyZWF0bWVudCBSZWZ1c2FsPC9rZXl3b3JkPjxrZXl3b3JkPlZpdGFtaW4gQS90aGVy
YXBldXRpYyB1c2U8L2tleXdvcmQ+PC9rZXl3b3Jkcz48ZGF0ZXM+PHllYXI+MjAwMDwveWVhcj48
cHViLWRhdGVzPjxkYXRlPkp1bCAzMDwvZGF0ZT48L3B1Yi1kYXRlcz48L2RhdGVzPjxpc2JuPjAy
NzctNjcxNSAoUHJpbnQpJiN4RDswMjc3LTY3MTUgKExpbmtpbmcpPC9pc2JuPjxhY2Nlc3Npb24t
bnVtPjEwODY3Njc1PC9hY2Nlc3Npb24tbnVtPjx1cmxzPjxyZWxhdGVkLXVybHM+PHVybD5odHRw
Oi8vd3d3Lm5jYmkubmxtLm5paC5nb3YvcHVibWVkLzEwODY3Njc1PC91cmw+PC9yZWxhdGVkLXVy
bHM+PC91cmxzPjwvcmVjb3JkPjwvQ2l0ZT48Q2l0ZT48QXV0aG9yPlNoZWluZXI8L0F1dGhvcj48
WWVhcj4xOTk1PC9ZZWFyPjxSZWNOdW0+MzI8L1JlY051bT48cmVjb3JkPjxyZWMtbnVtYmVyPjMy
PC9yZWMtbnVtYmVyPjxmb3JlaWduLWtleXM+PGtleSBhcHA9IkVOIiBkYi1pZD0iZnB0emY1ZXB5
cmEwOXNld3IwOXhlMmVtNTB0cHhhOWEwdGZmIiB0aW1lc3RhbXA9IjE0MzU1MjUxNzEiPjMyPC9r
ZXk+PC9mb3JlaWduLWtleXM+PHJlZi10eXBlIG5hbWU9IkpvdXJuYWwgQXJ0aWNsZSI+MTc8L3Jl
Zi10eXBlPjxjb250cmlidXRvcnM+PGF1dGhvcnM+PGF1dGhvcj5TaGVpbmVyLCBMLiBCLjwvYXV0
aG9yPjxhdXRob3I+UnViaW4sIEQuIEIuPC9hdXRob3I+PC9hdXRob3JzPjwvY29udHJpYnV0b3Jz
PjxhdXRoLWFkZHJlc3M+RGVwYXJ0bWVudCBvZiBMYWJvcmF0b3J5IE1lZGljaW5lLCBTY2hvb2wg
b2YgTWVkaWNpbmUsIFVuaXZlcnNpdHkgb2YgQ2FsaWZvcm5pYSBTYW4gRnJhbmNpc2NvLjwvYXV0
aC1hZGRyZXNzPjx0aXRsZXM+PHRpdGxlPkludGVudGlvbi10by10cmVhdCBhbmFseXNpcyBhbmQg
dGhlIGdvYWxzIG9mIGNsaW5pY2FsIHRyaWFsczwvdGl0bGU+PHNlY29uZGFyeS10aXRsZT5DbGlu
IFBoYXJtYWNvbCBUaGVyPC9zZWNvbmRhcnktdGl0bGU+PGFsdC10aXRsZT5DbGluaWNhbCBwaGFy
bWFjb2xvZ3kgYW5kIHRoZXJhcGV1dGljczwvYWx0LXRpdGxlPjwvdGl0bGVzPjxwZXJpb2RpY2Fs
PjxmdWxsLXRpdGxlPkNsaW4gUGhhcm1hY29sIFRoZXI8L2Z1bGwtdGl0bGU+PGFiYnItMT5DbGlu
aWNhbCBwaGFybWFjb2xvZ3kgYW5kIHRoZXJhcGV1dGljczwvYWJici0xPjwvcGVyaW9kaWNhbD48
YWx0LXBlcmlvZGljYWw+PGZ1bGwtdGl0bGU+Q2xpbiBQaGFybWFjb2wgVGhlcjwvZnVsbC10aXRs
ZT48YWJici0xPkNsaW5pY2FsIHBoYXJtYWNvbG9neSBhbmQgdGhlcmFwZXV0aWNzPC9hYmJyLTE+
PC9hbHQtcGVyaW9kaWNhbD48cGFnZXM+Ni0xNTwvcGFnZXM+PHZvbHVtZT41Nzwvdm9sdW1lPjxu
dW1iZXI+MTwvbnVtYmVyPjxrZXl3b3Jkcz48a2V5d29yZD4qQ2xpbmljYWwgVHJpYWxzIGFzIFRv
cGljL3N0YW5kYXJkczwva2V5d29yZD48a2V5d29yZD5Hb2Fsczwva2V5d29yZD48a2V5d29yZD5I
dW1hbnM8L2tleXdvcmQ+PGtleXdvcmQ+TW9kZWxzLCBCaW9sb2dpY2FsPC9rZXl3b3JkPjwva2V5
d29yZHM+PGRhdGVzPjx5ZWFyPjE5OTU8L3llYXI+PHB1Yi1kYXRlcz48ZGF0ZT5KYW48L2RhdGU+
PC9wdWItZGF0ZXM+PC9kYXRlcz48aXNibj4wMDA5LTkyMzYgKFByaW50KSYjeEQ7MDAwOS05MjM2
IChMaW5raW5nKTwvaXNibj48YWNjZXNzaW9uLW51bT43ODI4MzgyPC9hY2Nlc3Npb24tbnVtPjx1
cmxzPjxyZWxhdGVkLXVybHM+PHVybD5odHRwOi8vd3d3Lm5jYmkubmxtLm5paC5nb3YvcHVibWVk
Lzc4MjgzODI8L3VybD48L3JlbGF0ZWQtdXJscz48L3VybHM+PGVsZWN0cm9uaWMtcmVzb3VyY2Ut
bnVtPjEwLjEwMTYvMDAwOS05MjM2KDk1KTkwMjYwLTA8L2VsZWN0cm9uaWMtcmVzb3VyY2UtbnVt
PjwvcmVjb3JkPjwvQ2l0ZT48L0VuZE5vdGU+AG==
</w:fldData>
        </w:fldChar>
      </w:r>
      <w:r w:rsidR="00A11147" w:rsidRPr="009926FC">
        <w:rPr>
          <w:rFonts w:ascii="Book Antiqua" w:hAnsi="Book Antiqua"/>
        </w:rPr>
        <w:instrText xml:space="preserve"> ADDIN EN.CITE.DATA </w:instrText>
      </w:r>
      <w:r w:rsidR="00A11147" w:rsidRPr="009926FC">
        <w:rPr>
          <w:rFonts w:ascii="Book Antiqua" w:hAnsi="Book Antiqua"/>
        </w:rPr>
      </w:r>
      <w:r w:rsidR="00A11147" w:rsidRPr="009926FC">
        <w:rPr>
          <w:rFonts w:ascii="Book Antiqua" w:hAnsi="Book Antiqua"/>
        </w:rPr>
        <w:fldChar w:fldCharType="end"/>
      </w:r>
      <w:r w:rsidR="00A11147" w:rsidRPr="009926FC">
        <w:rPr>
          <w:rFonts w:ascii="Book Antiqua" w:hAnsi="Book Antiqua"/>
        </w:rPr>
      </w:r>
      <w:r w:rsidR="00A11147" w:rsidRPr="009926FC">
        <w:rPr>
          <w:rFonts w:ascii="Book Antiqua" w:hAnsi="Book Antiqua"/>
        </w:rPr>
        <w:fldChar w:fldCharType="separate"/>
      </w:r>
      <w:r w:rsidR="00A11147">
        <w:rPr>
          <w:rFonts w:ascii="Book Antiqua" w:hAnsi="Book Antiqua"/>
          <w:noProof/>
          <w:vertAlign w:val="superscript"/>
        </w:rPr>
        <w:t>[31</w:t>
      </w:r>
      <w:r w:rsidR="00A11147">
        <w:rPr>
          <w:rFonts w:ascii="Book Antiqua" w:eastAsia="宋体" w:hAnsi="Book Antiqua" w:hint="eastAsia"/>
          <w:noProof/>
          <w:vertAlign w:val="superscript"/>
          <w:lang w:eastAsia="zh-CN"/>
        </w:rPr>
        <w:t>,</w:t>
      </w:r>
      <w:r w:rsidR="00A11147" w:rsidRPr="009926FC">
        <w:rPr>
          <w:rFonts w:ascii="Book Antiqua" w:hAnsi="Book Antiqua"/>
          <w:noProof/>
          <w:vertAlign w:val="superscript"/>
        </w:rPr>
        <w:t>32]</w:t>
      </w:r>
      <w:r w:rsidR="00A11147" w:rsidRPr="009926FC">
        <w:rPr>
          <w:rFonts w:ascii="Book Antiqua" w:hAnsi="Book Antiqua"/>
        </w:rPr>
        <w:fldChar w:fldCharType="end"/>
      </w:r>
      <w:r w:rsidR="009C7F32" w:rsidRPr="009926FC">
        <w:rPr>
          <w:rFonts w:ascii="Book Antiqua" w:hAnsi="Book Antiqua"/>
        </w:rPr>
        <w:t>.</w:t>
      </w:r>
      <w:r w:rsidR="00961554">
        <w:rPr>
          <w:rFonts w:ascii="Book Antiqua" w:hAnsi="Book Antiqua"/>
        </w:rPr>
        <w:t xml:space="preserve"> </w:t>
      </w:r>
      <w:r w:rsidR="006E2E1A" w:rsidRPr="009926FC">
        <w:rPr>
          <w:rFonts w:ascii="Book Antiqua" w:hAnsi="Book Antiqua"/>
        </w:rPr>
        <w:t>An “as trea</w:t>
      </w:r>
      <w:r w:rsidR="001F4D85" w:rsidRPr="009926FC">
        <w:rPr>
          <w:rFonts w:ascii="Book Antiqua" w:hAnsi="Book Antiqua"/>
        </w:rPr>
        <w:t>ted” analysis is an alternative,</w:t>
      </w:r>
      <w:r w:rsidR="006E2E1A" w:rsidRPr="009926FC">
        <w:rPr>
          <w:rFonts w:ascii="Book Antiqua" w:hAnsi="Book Antiqua"/>
        </w:rPr>
        <w:t xml:space="preserve"> but</w:t>
      </w:r>
      <w:r w:rsidR="001F4D85" w:rsidRPr="009926FC">
        <w:rPr>
          <w:rFonts w:ascii="Book Antiqua" w:hAnsi="Book Antiqua"/>
        </w:rPr>
        <w:t xml:space="preserve"> it</w:t>
      </w:r>
      <w:r w:rsidR="006E2E1A" w:rsidRPr="009926FC">
        <w:rPr>
          <w:rFonts w:ascii="Book Antiqua" w:hAnsi="Book Antiqua"/>
        </w:rPr>
        <w:t xml:space="preserve"> has been criticized for compromising initial randomization.</w:t>
      </w:r>
      <w:r w:rsidR="00961554">
        <w:rPr>
          <w:rFonts w:ascii="Book Antiqua" w:hAnsi="Book Antiqua"/>
        </w:rPr>
        <w:t xml:space="preserve"> </w:t>
      </w:r>
      <w:r w:rsidR="00B27953" w:rsidRPr="009926FC">
        <w:rPr>
          <w:rFonts w:ascii="Book Antiqua" w:hAnsi="Book Antiqua"/>
        </w:rPr>
        <w:t>Our analysis of treatment success can be considered a form of “as treated” analysis as it separates those patients who remained in their originally assigned groups from those who did not.</w:t>
      </w:r>
      <w:r w:rsidR="00961554">
        <w:rPr>
          <w:rFonts w:ascii="Book Antiqua" w:hAnsi="Book Antiqua"/>
        </w:rPr>
        <w:t xml:space="preserve"> </w:t>
      </w:r>
      <w:r w:rsidR="00B27953" w:rsidRPr="009926FC">
        <w:rPr>
          <w:rFonts w:ascii="Book Antiqua" w:hAnsi="Book Antiqua"/>
        </w:rPr>
        <w:t xml:space="preserve">However, we acknowledge that this analysis is </w:t>
      </w:r>
      <w:r w:rsidR="00F220E6" w:rsidRPr="009926FC">
        <w:rPr>
          <w:rFonts w:ascii="Book Antiqua" w:hAnsi="Book Antiqua"/>
        </w:rPr>
        <w:t>not a generic</w:t>
      </w:r>
      <w:r w:rsidR="00D836C2" w:rsidRPr="009926FC">
        <w:rPr>
          <w:rFonts w:ascii="Book Antiqua" w:hAnsi="Book Antiqua"/>
        </w:rPr>
        <w:t xml:space="preserve"> </w:t>
      </w:r>
      <w:r w:rsidR="00B27953" w:rsidRPr="009926FC">
        <w:rPr>
          <w:rFonts w:ascii="Book Antiqua" w:hAnsi="Book Antiqua"/>
        </w:rPr>
        <w:t>solution to the cros</w:t>
      </w:r>
      <w:r w:rsidR="00F220E6" w:rsidRPr="009926FC">
        <w:rPr>
          <w:rFonts w:ascii="Book Antiqua" w:hAnsi="Book Antiqua"/>
        </w:rPr>
        <w:t>s</w:t>
      </w:r>
      <w:r w:rsidR="00B27953" w:rsidRPr="009926FC">
        <w:rPr>
          <w:rFonts w:ascii="Book Antiqua" w:hAnsi="Book Antiqua"/>
        </w:rPr>
        <w:t>over problem.</w:t>
      </w:r>
    </w:p>
    <w:p w14:paraId="2F980FA9" w14:textId="77777777" w:rsidR="009E4D12" w:rsidRPr="00A11147" w:rsidRDefault="009E4D12" w:rsidP="009926FC">
      <w:pPr>
        <w:spacing w:after="0" w:line="360" w:lineRule="auto"/>
        <w:jc w:val="both"/>
        <w:rPr>
          <w:rFonts w:ascii="Book Antiqua" w:eastAsia="宋体" w:hAnsi="Book Antiqua"/>
          <w:b/>
          <w:lang w:eastAsia="zh-CN"/>
        </w:rPr>
      </w:pPr>
    </w:p>
    <w:p w14:paraId="0EE3B763" w14:textId="60AAA2BE" w:rsidR="006C77D7" w:rsidRPr="00A11147" w:rsidRDefault="00A11147" w:rsidP="009926FC">
      <w:pPr>
        <w:spacing w:after="0" w:line="360" w:lineRule="auto"/>
        <w:jc w:val="both"/>
        <w:rPr>
          <w:rFonts w:ascii="Book Antiqua" w:hAnsi="Book Antiqua"/>
          <w:b/>
        </w:rPr>
      </w:pPr>
      <w:r w:rsidRPr="00A11147">
        <w:rPr>
          <w:rFonts w:ascii="Book Antiqua" w:hAnsi="Book Antiqua"/>
          <w:b/>
        </w:rPr>
        <w:t>CONCLUSION</w:t>
      </w:r>
    </w:p>
    <w:p w14:paraId="0FC2EF8C" w14:textId="30AEAA85" w:rsidR="003D1CCE" w:rsidRPr="009926FC" w:rsidRDefault="006C77D7" w:rsidP="009926FC">
      <w:pPr>
        <w:spacing w:after="0" w:line="360" w:lineRule="auto"/>
        <w:jc w:val="both"/>
        <w:rPr>
          <w:rFonts w:ascii="Book Antiqua" w:eastAsia="宋体" w:hAnsi="Book Antiqua"/>
          <w:lang w:eastAsia="zh-CN"/>
        </w:rPr>
      </w:pPr>
      <w:r w:rsidRPr="009926FC">
        <w:rPr>
          <w:rFonts w:ascii="Book Antiqua" w:hAnsi="Book Antiqua"/>
        </w:rPr>
        <w:t>This review sought to approach the question of efficacy of APM and non-operative management for meniscal tears by examining five important RCTs.</w:t>
      </w:r>
      <w:r w:rsidR="00961554">
        <w:rPr>
          <w:rFonts w:ascii="Book Antiqua" w:hAnsi="Book Antiqua"/>
        </w:rPr>
        <w:t xml:space="preserve"> </w:t>
      </w:r>
      <w:r w:rsidRPr="009926FC">
        <w:rPr>
          <w:rFonts w:ascii="Book Antiqua" w:hAnsi="Book Antiqua"/>
        </w:rPr>
        <w:t xml:space="preserve">Special </w:t>
      </w:r>
      <w:proofErr w:type="gramStart"/>
      <w:r w:rsidRPr="009926FC">
        <w:rPr>
          <w:rFonts w:ascii="Book Antiqua" w:hAnsi="Book Antiqua"/>
        </w:rPr>
        <w:t>attention</w:t>
      </w:r>
      <w:proofErr w:type="gramEnd"/>
      <w:r w:rsidRPr="009926FC">
        <w:rPr>
          <w:rFonts w:ascii="Book Antiqua" w:hAnsi="Book Antiqua"/>
        </w:rPr>
        <w:t xml:space="preserve"> was paid to inadvertent biases they may harbor despite their RCT design.</w:t>
      </w:r>
      <w:r w:rsidR="00961554">
        <w:rPr>
          <w:rFonts w:ascii="Book Antiqua" w:hAnsi="Book Antiqua"/>
        </w:rPr>
        <w:t xml:space="preserve"> </w:t>
      </w:r>
      <w:r w:rsidRPr="009926FC">
        <w:rPr>
          <w:rFonts w:ascii="Book Antiqua" w:hAnsi="Book Antiqua"/>
        </w:rPr>
        <w:t>Many potential biases were identified.</w:t>
      </w:r>
      <w:r w:rsidR="00961554">
        <w:rPr>
          <w:rFonts w:ascii="Book Antiqua" w:hAnsi="Book Antiqua"/>
        </w:rPr>
        <w:t xml:space="preserve"> </w:t>
      </w:r>
      <w:r w:rsidRPr="009926FC">
        <w:rPr>
          <w:rFonts w:ascii="Book Antiqua" w:hAnsi="Book Antiqua"/>
        </w:rPr>
        <w:t xml:space="preserve">An alternative analysis to the conventional ITT analysis was completed, </w:t>
      </w:r>
      <w:r w:rsidR="001F4D85" w:rsidRPr="009926FC">
        <w:rPr>
          <w:rFonts w:ascii="Book Antiqua" w:hAnsi="Book Antiqua"/>
        </w:rPr>
        <w:t>which</w:t>
      </w:r>
      <w:r w:rsidRPr="009926FC">
        <w:rPr>
          <w:rFonts w:ascii="Book Antiqua" w:hAnsi="Book Antiqua"/>
        </w:rPr>
        <w:t xml:space="preserve"> showed that the data from three RCTs favor APM while two others show no difference between APM and non-operative management.</w:t>
      </w:r>
      <w:r w:rsidR="00961554">
        <w:rPr>
          <w:rFonts w:ascii="Book Antiqua" w:hAnsi="Book Antiqua"/>
        </w:rPr>
        <w:t xml:space="preserve"> </w:t>
      </w:r>
      <w:r w:rsidRPr="009926FC">
        <w:rPr>
          <w:rFonts w:ascii="Book Antiqua" w:hAnsi="Book Antiqua"/>
        </w:rPr>
        <w:t>Use of the RCT design</w:t>
      </w:r>
      <w:r w:rsidR="001F4D85" w:rsidRPr="009926FC">
        <w:rPr>
          <w:rFonts w:ascii="Book Antiqua" w:hAnsi="Book Antiqua"/>
        </w:rPr>
        <w:t xml:space="preserve"> in itself</w:t>
      </w:r>
      <w:r w:rsidRPr="009926FC">
        <w:rPr>
          <w:rFonts w:ascii="Book Antiqua" w:hAnsi="Book Antiqua"/>
        </w:rPr>
        <w:t xml:space="preserve"> ensures neither internal nor external validity</w:t>
      </w:r>
      <w:r w:rsidR="001F4D85" w:rsidRPr="009926FC">
        <w:rPr>
          <w:rFonts w:ascii="Book Antiqua" w:hAnsi="Book Antiqua"/>
        </w:rPr>
        <w:t xml:space="preserve"> of study data.</w:t>
      </w:r>
      <w:r w:rsidR="00961554">
        <w:rPr>
          <w:rFonts w:ascii="Book Antiqua" w:hAnsi="Book Antiqua"/>
        </w:rPr>
        <w:t xml:space="preserve"> </w:t>
      </w:r>
      <w:r w:rsidR="00F220E6" w:rsidRPr="009926FC">
        <w:rPr>
          <w:rFonts w:ascii="Book Antiqua" w:hAnsi="Book Antiqua"/>
        </w:rPr>
        <w:t>Cross</w:t>
      </w:r>
      <w:r w:rsidR="001F4D85" w:rsidRPr="009926FC">
        <w:rPr>
          <w:rFonts w:ascii="Book Antiqua" w:hAnsi="Book Antiqua"/>
        </w:rPr>
        <w:t xml:space="preserve">overs remain a significant problem in surgical RCTs, but there are currently no suitable analytical methods that both preserve randomization and </w:t>
      </w:r>
      <w:r w:rsidR="003A63BB" w:rsidRPr="009926FC">
        <w:rPr>
          <w:rFonts w:ascii="Book Antiqua" w:hAnsi="Book Antiqua"/>
        </w:rPr>
        <w:t>minimize</w:t>
      </w:r>
      <w:r w:rsidR="001F4D85" w:rsidRPr="009926FC">
        <w:rPr>
          <w:rFonts w:ascii="Book Antiqua" w:hAnsi="Book Antiqua"/>
        </w:rPr>
        <w:t xml:space="preserve"> type II errors.</w:t>
      </w:r>
      <w:r w:rsidR="00961554">
        <w:rPr>
          <w:rFonts w:ascii="Book Antiqua" w:hAnsi="Book Antiqua"/>
        </w:rPr>
        <w:t xml:space="preserve"> </w:t>
      </w:r>
      <w:r w:rsidR="00F220E6" w:rsidRPr="009926FC">
        <w:rPr>
          <w:rFonts w:ascii="Book Antiqua" w:hAnsi="Book Antiqua"/>
        </w:rPr>
        <w:t xml:space="preserve">With the studies available at present, no conclusion can be drawn concerning the optimum treatment modality for meniscal </w:t>
      </w:r>
      <w:r w:rsidR="001C6222" w:rsidRPr="009926FC">
        <w:rPr>
          <w:rFonts w:ascii="Book Antiqua" w:hAnsi="Book Antiqua"/>
        </w:rPr>
        <w:t>tears.</w:t>
      </w:r>
      <w:r w:rsidR="00961554">
        <w:rPr>
          <w:rFonts w:ascii="Book Antiqua" w:hAnsi="Book Antiqua"/>
        </w:rPr>
        <w:t xml:space="preserve"> </w:t>
      </w:r>
      <w:r w:rsidR="001C6222" w:rsidRPr="009926FC">
        <w:rPr>
          <w:rFonts w:ascii="Book Antiqua" w:hAnsi="Book Antiqua"/>
        </w:rPr>
        <w:t>Further work on sub-</w:t>
      </w:r>
      <w:r w:rsidR="00F220E6" w:rsidRPr="009926FC">
        <w:rPr>
          <w:rFonts w:ascii="Book Antiqua" w:hAnsi="Book Antiqua"/>
        </w:rPr>
        <w:t>group analysis and cost-bene</w:t>
      </w:r>
      <w:r w:rsidR="001C6222" w:rsidRPr="009926FC">
        <w:rPr>
          <w:rFonts w:ascii="Book Antiqua" w:hAnsi="Book Antiqua"/>
        </w:rPr>
        <w:t>fit analysis may clarify therap</w:t>
      </w:r>
      <w:r w:rsidR="00F220E6" w:rsidRPr="009926FC">
        <w:rPr>
          <w:rFonts w:ascii="Book Antiqua" w:hAnsi="Book Antiqua"/>
        </w:rPr>
        <w:t>eutic indications.</w:t>
      </w:r>
    </w:p>
    <w:p w14:paraId="60DD82BD" w14:textId="77777777" w:rsidR="00356DD8" w:rsidRPr="009926FC" w:rsidRDefault="00356DD8" w:rsidP="009926FC">
      <w:pPr>
        <w:spacing w:after="0" w:line="360" w:lineRule="auto"/>
        <w:jc w:val="both"/>
        <w:rPr>
          <w:rFonts w:ascii="Book Antiqua" w:eastAsia="宋体" w:hAnsi="Book Antiqua"/>
          <w:lang w:eastAsia="zh-CN"/>
        </w:rPr>
      </w:pPr>
    </w:p>
    <w:p w14:paraId="2C901682" w14:textId="77777777" w:rsidR="00356DD8" w:rsidRPr="009926FC" w:rsidRDefault="00356DD8" w:rsidP="009926FC">
      <w:pPr>
        <w:spacing w:after="0" w:line="360" w:lineRule="auto"/>
        <w:jc w:val="both"/>
        <w:rPr>
          <w:rFonts w:ascii="Book Antiqua" w:hAnsi="Book Antiqua"/>
          <w:b/>
        </w:rPr>
      </w:pPr>
      <w:r w:rsidRPr="009926FC">
        <w:rPr>
          <w:rFonts w:ascii="Book Antiqua" w:hAnsi="Book Antiqua"/>
          <w:b/>
        </w:rPr>
        <w:t>ACKNOWLEDGEMENTS</w:t>
      </w:r>
    </w:p>
    <w:p w14:paraId="2EBC395E" w14:textId="77777777" w:rsidR="00356DD8" w:rsidRPr="009926FC" w:rsidRDefault="00356DD8" w:rsidP="009926FC">
      <w:pPr>
        <w:spacing w:after="0" w:line="360" w:lineRule="auto"/>
        <w:jc w:val="both"/>
        <w:rPr>
          <w:rFonts w:ascii="Book Antiqua" w:hAnsi="Book Antiqua"/>
        </w:rPr>
      </w:pPr>
      <w:r w:rsidRPr="009926FC">
        <w:rPr>
          <w:rFonts w:ascii="Book Antiqua" w:hAnsi="Book Antiqua"/>
        </w:rPr>
        <w:t xml:space="preserve">The authors would like to thank Dr. </w:t>
      </w:r>
      <w:proofErr w:type="spellStart"/>
      <w:r w:rsidRPr="009926FC">
        <w:rPr>
          <w:rFonts w:ascii="Book Antiqua" w:hAnsi="Book Antiqua"/>
        </w:rPr>
        <w:t>Herrlin</w:t>
      </w:r>
      <w:proofErr w:type="spellEnd"/>
      <w:r w:rsidRPr="009926FC">
        <w:rPr>
          <w:rFonts w:ascii="Book Antiqua" w:hAnsi="Book Antiqua"/>
        </w:rPr>
        <w:t xml:space="preserve">, Dr. Kim, Dr. </w:t>
      </w:r>
      <w:proofErr w:type="spellStart"/>
      <w:r w:rsidRPr="009926FC">
        <w:rPr>
          <w:rFonts w:ascii="Book Antiqua" w:hAnsi="Book Antiqua"/>
        </w:rPr>
        <w:t>Seon</w:t>
      </w:r>
      <w:proofErr w:type="spellEnd"/>
      <w:r w:rsidRPr="009926FC">
        <w:rPr>
          <w:rFonts w:ascii="Book Antiqua" w:hAnsi="Book Antiqua"/>
        </w:rPr>
        <w:t xml:space="preserve">, Dr. </w:t>
      </w:r>
      <w:proofErr w:type="spellStart"/>
      <w:r w:rsidRPr="009926FC">
        <w:rPr>
          <w:rFonts w:ascii="Book Antiqua" w:hAnsi="Book Antiqua"/>
        </w:rPr>
        <w:t>Yim</w:t>
      </w:r>
      <w:proofErr w:type="spellEnd"/>
      <w:r w:rsidRPr="009926FC">
        <w:rPr>
          <w:rFonts w:ascii="Book Antiqua" w:hAnsi="Book Antiqua"/>
        </w:rPr>
        <w:t xml:space="preserve">, Dr. </w:t>
      </w:r>
      <w:proofErr w:type="spellStart"/>
      <w:r w:rsidRPr="009926FC">
        <w:rPr>
          <w:rFonts w:ascii="Book Antiqua" w:hAnsi="Book Antiqua"/>
        </w:rPr>
        <w:t>Sihvonen</w:t>
      </w:r>
      <w:proofErr w:type="spellEnd"/>
      <w:r w:rsidRPr="009926FC">
        <w:rPr>
          <w:rFonts w:ascii="Book Antiqua" w:hAnsi="Book Antiqua"/>
        </w:rPr>
        <w:t xml:space="preserve">, and Dr. </w:t>
      </w:r>
      <w:proofErr w:type="spellStart"/>
      <w:r w:rsidRPr="009926FC">
        <w:rPr>
          <w:rFonts w:ascii="Book Antiqua" w:hAnsi="Book Antiqua"/>
        </w:rPr>
        <w:t>Järvinen</w:t>
      </w:r>
      <w:proofErr w:type="spellEnd"/>
      <w:r w:rsidRPr="009926FC">
        <w:rPr>
          <w:rFonts w:ascii="Book Antiqua" w:hAnsi="Book Antiqua"/>
        </w:rPr>
        <w:t xml:space="preserve"> for providing supplemental data about their published trials. We would also like to thank Dr. Kristina </w:t>
      </w:r>
      <w:proofErr w:type="spellStart"/>
      <w:r w:rsidRPr="009926FC">
        <w:rPr>
          <w:rFonts w:ascii="Book Antiqua" w:hAnsi="Book Antiqua"/>
        </w:rPr>
        <w:t>Monteiro</w:t>
      </w:r>
      <w:proofErr w:type="spellEnd"/>
      <w:r w:rsidRPr="009926FC">
        <w:rPr>
          <w:rFonts w:ascii="Book Antiqua" w:hAnsi="Book Antiqua"/>
        </w:rPr>
        <w:t xml:space="preserve"> for her help with the statistical analyses.</w:t>
      </w:r>
    </w:p>
    <w:p w14:paraId="2CED7436" w14:textId="219A4752" w:rsidR="00A11147" w:rsidRDefault="00A11147">
      <w:pPr>
        <w:rPr>
          <w:rFonts w:ascii="Book Antiqua" w:eastAsia="宋体" w:hAnsi="Book Antiqua"/>
          <w:lang w:eastAsia="zh-CN"/>
        </w:rPr>
      </w:pPr>
      <w:r>
        <w:rPr>
          <w:rFonts w:ascii="Book Antiqua" w:eastAsia="宋体" w:hAnsi="Book Antiqua"/>
          <w:lang w:eastAsia="zh-CN"/>
        </w:rPr>
        <w:lastRenderedPageBreak/>
        <w:br w:type="page"/>
      </w:r>
    </w:p>
    <w:p w14:paraId="36AED813" w14:textId="6CA42F16" w:rsidR="00356DD8" w:rsidRPr="00202562" w:rsidRDefault="00A11147" w:rsidP="00202562">
      <w:pPr>
        <w:spacing w:after="0" w:line="360" w:lineRule="auto"/>
        <w:jc w:val="both"/>
        <w:rPr>
          <w:rFonts w:ascii="Book Antiqua" w:eastAsia="宋体" w:hAnsi="Book Antiqua"/>
          <w:b/>
          <w:lang w:eastAsia="zh-CN"/>
        </w:rPr>
      </w:pPr>
      <w:r w:rsidRPr="00202562">
        <w:rPr>
          <w:rFonts w:ascii="Book Antiqua" w:hAnsi="Book Antiqua"/>
          <w:b/>
        </w:rPr>
        <w:lastRenderedPageBreak/>
        <w:t>REFERENCES</w:t>
      </w:r>
    </w:p>
    <w:p w14:paraId="69139A9E" w14:textId="77777777" w:rsidR="00202562" w:rsidRPr="00202562" w:rsidRDefault="00202562" w:rsidP="00202562">
      <w:pPr>
        <w:spacing w:after="0" w:line="360" w:lineRule="auto"/>
        <w:jc w:val="both"/>
        <w:rPr>
          <w:rFonts w:ascii="Book Antiqua" w:eastAsia="宋体" w:hAnsi="Book Antiqua" w:cs="宋体"/>
          <w:lang w:eastAsia="zh-CN"/>
        </w:rPr>
      </w:pPr>
      <w:proofErr w:type="gramStart"/>
      <w:r w:rsidRPr="00202562">
        <w:rPr>
          <w:rFonts w:ascii="Book Antiqua" w:eastAsia="宋体" w:hAnsi="Book Antiqua" w:cs="宋体"/>
          <w:lang w:eastAsia="zh-CN"/>
        </w:rPr>
        <w:t xml:space="preserve">1 </w:t>
      </w:r>
      <w:r w:rsidRPr="00202562">
        <w:rPr>
          <w:rFonts w:ascii="Book Antiqua" w:eastAsia="宋体" w:hAnsi="Book Antiqua" w:cs="宋体"/>
          <w:b/>
          <w:bCs/>
          <w:lang w:eastAsia="zh-CN"/>
        </w:rPr>
        <w:t>Aaron RK</w:t>
      </w:r>
      <w:r w:rsidRPr="00202562">
        <w:rPr>
          <w:rFonts w:ascii="Book Antiqua" w:eastAsia="宋体" w:hAnsi="Book Antiqua" w:cs="宋体"/>
          <w:lang w:eastAsia="zh-CN"/>
        </w:rPr>
        <w:t xml:space="preserve">, Skolnick AH, </w:t>
      </w:r>
      <w:proofErr w:type="spellStart"/>
      <w:r w:rsidRPr="00202562">
        <w:rPr>
          <w:rFonts w:ascii="Book Antiqua" w:eastAsia="宋体" w:hAnsi="Book Antiqua" w:cs="宋体"/>
          <w:lang w:eastAsia="zh-CN"/>
        </w:rPr>
        <w:t>Reinert</w:t>
      </w:r>
      <w:proofErr w:type="spellEnd"/>
      <w:r w:rsidRPr="00202562">
        <w:rPr>
          <w:rFonts w:ascii="Book Antiqua" w:eastAsia="宋体" w:hAnsi="Book Antiqua" w:cs="宋体"/>
          <w:lang w:eastAsia="zh-CN"/>
        </w:rPr>
        <w:t xml:space="preserve"> SE, </w:t>
      </w:r>
      <w:proofErr w:type="spellStart"/>
      <w:r w:rsidRPr="00202562">
        <w:rPr>
          <w:rFonts w:ascii="Book Antiqua" w:eastAsia="宋体" w:hAnsi="Book Antiqua" w:cs="宋体"/>
          <w:lang w:eastAsia="zh-CN"/>
        </w:rPr>
        <w:t>Ciombor</w:t>
      </w:r>
      <w:proofErr w:type="spellEnd"/>
      <w:r w:rsidRPr="00202562">
        <w:rPr>
          <w:rFonts w:ascii="Book Antiqua" w:eastAsia="宋体" w:hAnsi="Book Antiqua" w:cs="宋体"/>
          <w:lang w:eastAsia="zh-CN"/>
        </w:rPr>
        <w:t xml:space="preserve"> DM. Arthroscopic </w:t>
      </w:r>
      <w:proofErr w:type="spellStart"/>
      <w:r w:rsidRPr="00202562">
        <w:rPr>
          <w:rFonts w:ascii="Book Antiqua" w:eastAsia="宋体" w:hAnsi="Book Antiqua" w:cs="宋体"/>
          <w:lang w:eastAsia="zh-CN"/>
        </w:rPr>
        <w:t>débridement</w:t>
      </w:r>
      <w:proofErr w:type="spellEnd"/>
      <w:r w:rsidRPr="00202562">
        <w:rPr>
          <w:rFonts w:ascii="Book Antiqua" w:eastAsia="宋体" w:hAnsi="Book Antiqua" w:cs="宋体"/>
          <w:lang w:eastAsia="zh-CN"/>
        </w:rPr>
        <w:t xml:space="preserve"> for osteoarthritis of the knee.</w:t>
      </w:r>
      <w:proofErr w:type="gramEnd"/>
      <w:r w:rsidRPr="00202562">
        <w:rPr>
          <w:rFonts w:ascii="Book Antiqua" w:eastAsia="宋体" w:hAnsi="Book Antiqua" w:cs="宋体"/>
          <w:lang w:eastAsia="zh-CN"/>
        </w:rPr>
        <w:t xml:space="preserve"> </w:t>
      </w:r>
      <w:r w:rsidRPr="00202562">
        <w:rPr>
          <w:rFonts w:ascii="Book Antiqua" w:eastAsia="宋体" w:hAnsi="Book Antiqua" w:cs="宋体"/>
          <w:i/>
          <w:iCs/>
          <w:lang w:eastAsia="zh-CN"/>
        </w:rPr>
        <w:t xml:space="preserve">J Bone Joint </w:t>
      </w:r>
      <w:proofErr w:type="spellStart"/>
      <w:r w:rsidRPr="00202562">
        <w:rPr>
          <w:rFonts w:ascii="Book Antiqua" w:eastAsia="宋体" w:hAnsi="Book Antiqua" w:cs="宋体"/>
          <w:i/>
          <w:iCs/>
          <w:lang w:eastAsia="zh-CN"/>
        </w:rPr>
        <w:t>Surg</w:t>
      </w:r>
      <w:proofErr w:type="spellEnd"/>
      <w:r w:rsidRPr="00202562">
        <w:rPr>
          <w:rFonts w:ascii="Book Antiqua" w:eastAsia="宋体" w:hAnsi="Book Antiqua" w:cs="宋体"/>
          <w:i/>
          <w:iCs/>
          <w:lang w:eastAsia="zh-CN"/>
        </w:rPr>
        <w:t xml:space="preserve"> Am</w:t>
      </w:r>
      <w:r w:rsidRPr="00202562">
        <w:rPr>
          <w:rFonts w:ascii="Book Antiqua" w:eastAsia="宋体" w:hAnsi="Book Antiqua" w:cs="宋体"/>
          <w:lang w:eastAsia="zh-CN"/>
        </w:rPr>
        <w:t xml:space="preserve"> 2006; </w:t>
      </w:r>
      <w:r w:rsidRPr="00202562">
        <w:rPr>
          <w:rFonts w:ascii="Book Antiqua" w:eastAsia="宋体" w:hAnsi="Book Antiqua" w:cs="宋体"/>
          <w:b/>
          <w:bCs/>
          <w:lang w:eastAsia="zh-CN"/>
        </w:rPr>
        <w:t>88</w:t>
      </w:r>
      <w:r w:rsidRPr="00202562">
        <w:rPr>
          <w:rFonts w:ascii="Book Antiqua" w:eastAsia="宋体" w:hAnsi="Book Antiqua" w:cs="宋体"/>
          <w:lang w:eastAsia="zh-CN"/>
        </w:rPr>
        <w:t>: 936-943 [PMID: 16651566 DOI: 10.2106/jbjs.d.02671]</w:t>
      </w:r>
    </w:p>
    <w:p w14:paraId="301F9869"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2 </w:t>
      </w:r>
      <w:r w:rsidRPr="00202562">
        <w:rPr>
          <w:rFonts w:ascii="Book Antiqua" w:eastAsia="宋体" w:hAnsi="Book Antiqua" w:cs="宋体"/>
          <w:b/>
          <w:bCs/>
          <w:lang w:eastAsia="zh-CN"/>
        </w:rPr>
        <w:t>Burks RT</w:t>
      </w:r>
      <w:r w:rsidRPr="00202562">
        <w:rPr>
          <w:rFonts w:ascii="Book Antiqua" w:eastAsia="宋体" w:hAnsi="Book Antiqua" w:cs="宋体"/>
          <w:lang w:eastAsia="zh-CN"/>
        </w:rPr>
        <w:t xml:space="preserve">, Metcalf MH, Metcalf RW. </w:t>
      </w:r>
      <w:proofErr w:type="gramStart"/>
      <w:r w:rsidRPr="00202562">
        <w:rPr>
          <w:rFonts w:ascii="Book Antiqua" w:eastAsia="宋体" w:hAnsi="Book Antiqua" w:cs="宋体"/>
          <w:lang w:eastAsia="zh-CN"/>
        </w:rPr>
        <w:t xml:space="preserve">Fifteen-year follow-up of arthroscopic partial </w:t>
      </w:r>
      <w:proofErr w:type="spellStart"/>
      <w:r w:rsidRPr="00202562">
        <w:rPr>
          <w:rFonts w:ascii="Book Antiqua" w:eastAsia="宋体" w:hAnsi="Book Antiqua" w:cs="宋体"/>
          <w:lang w:eastAsia="zh-CN"/>
        </w:rPr>
        <w:t>meniscectomy</w:t>
      </w:r>
      <w:proofErr w:type="spellEnd"/>
      <w:r w:rsidRPr="00202562">
        <w:rPr>
          <w:rFonts w:ascii="Book Antiqua" w:eastAsia="宋体" w:hAnsi="Book Antiqua" w:cs="宋体"/>
          <w:lang w:eastAsia="zh-CN"/>
        </w:rPr>
        <w:t>.</w:t>
      </w:r>
      <w:proofErr w:type="gramEnd"/>
      <w:r w:rsidRPr="00202562">
        <w:rPr>
          <w:rFonts w:ascii="Book Antiqua" w:eastAsia="宋体" w:hAnsi="Book Antiqua" w:cs="宋体"/>
          <w:lang w:eastAsia="zh-CN"/>
        </w:rPr>
        <w:t xml:space="preserve"> </w:t>
      </w:r>
      <w:r w:rsidRPr="00202562">
        <w:rPr>
          <w:rFonts w:ascii="Book Antiqua" w:eastAsia="宋体" w:hAnsi="Book Antiqua" w:cs="宋体"/>
          <w:i/>
          <w:iCs/>
          <w:lang w:eastAsia="zh-CN"/>
        </w:rPr>
        <w:t>Arthroscopy</w:t>
      </w:r>
      <w:r w:rsidRPr="00202562">
        <w:rPr>
          <w:rFonts w:ascii="Book Antiqua" w:eastAsia="宋体" w:hAnsi="Book Antiqua" w:cs="宋体"/>
          <w:lang w:eastAsia="zh-CN"/>
        </w:rPr>
        <w:t xml:space="preserve"> 1997; </w:t>
      </w:r>
      <w:r w:rsidRPr="00202562">
        <w:rPr>
          <w:rFonts w:ascii="Book Antiqua" w:eastAsia="宋体" w:hAnsi="Book Antiqua" w:cs="宋体"/>
          <w:b/>
          <w:bCs/>
          <w:lang w:eastAsia="zh-CN"/>
        </w:rPr>
        <w:t>13</w:t>
      </w:r>
      <w:r w:rsidRPr="00202562">
        <w:rPr>
          <w:rFonts w:ascii="Book Antiqua" w:eastAsia="宋体" w:hAnsi="Book Antiqua" w:cs="宋体"/>
          <w:lang w:eastAsia="zh-CN"/>
        </w:rPr>
        <w:t>: 673-679 [PMID: 9442319 DOI: 10.1016/S0749-8063(97)90000-1]</w:t>
      </w:r>
    </w:p>
    <w:p w14:paraId="4726B508" w14:textId="77777777" w:rsidR="00202562" w:rsidRPr="00202562" w:rsidRDefault="00202562" w:rsidP="00202562">
      <w:pPr>
        <w:spacing w:after="0" w:line="360" w:lineRule="auto"/>
        <w:jc w:val="both"/>
        <w:rPr>
          <w:rFonts w:ascii="Book Antiqua" w:eastAsia="宋体" w:hAnsi="Book Antiqua" w:cs="宋体"/>
          <w:lang w:eastAsia="zh-CN"/>
        </w:rPr>
      </w:pPr>
      <w:proofErr w:type="gramStart"/>
      <w:r w:rsidRPr="00202562">
        <w:rPr>
          <w:rFonts w:ascii="Book Antiqua" w:eastAsia="宋体" w:hAnsi="Book Antiqua" w:cs="宋体"/>
          <w:lang w:eastAsia="zh-CN"/>
        </w:rPr>
        <w:t xml:space="preserve">3 </w:t>
      </w:r>
      <w:proofErr w:type="spellStart"/>
      <w:r w:rsidRPr="00202562">
        <w:rPr>
          <w:rFonts w:ascii="Book Antiqua" w:eastAsia="宋体" w:hAnsi="Book Antiqua" w:cs="宋体"/>
          <w:b/>
          <w:bCs/>
          <w:lang w:eastAsia="zh-CN"/>
        </w:rPr>
        <w:t>Chatain</w:t>
      </w:r>
      <w:proofErr w:type="spellEnd"/>
      <w:r w:rsidRPr="00202562">
        <w:rPr>
          <w:rFonts w:ascii="Book Antiqua" w:eastAsia="宋体" w:hAnsi="Book Antiqua" w:cs="宋体"/>
          <w:b/>
          <w:bCs/>
          <w:lang w:eastAsia="zh-CN"/>
        </w:rPr>
        <w:t xml:space="preserve"> F</w:t>
      </w:r>
      <w:r w:rsidRPr="00202562">
        <w:rPr>
          <w:rFonts w:ascii="Book Antiqua" w:eastAsia="宋体" w:hAnsi="Book Antiqua" w:cs="宋体"/>
          <w:lang w:eastAsia="zh-CN"/>
        </w:rPr>
        <w:t xml:space="preserve">, Robinson AH, </w:t>
      </w:r>
      <w:proofErr w:type="spellStart"/>
      <w:r w:rsidRPr="00202562">
        <w:rPr>
          <w:rFonts w:ascii="Book Antiqua" w:eastAsia="宋体" w:hAnsi="Book Antiqua" w:cs="宋体"/>
          <w:lang w:eastAsia="zh-CN"/>
        </w:rPr>
        <w:t>Adeleine</w:t>
      </w:r>
      <w:proofErr w:type="spellEnd"/>
      <w:r w:rsidRPr="00202562">
        <w:rPr>
          <w:rFonts w:ascii="Book Antiqua" w:eastAsia="宋体" w:hAnsi="Book Antiqua" w:cs="宋体"/>
          <w:lang w:eastAsia="zh-CN"/>
        </w:rPr>
        <w:t xml:space="preserve"> P, </w:t>
      </w:r>
      <w:proofErr w:type="spellStart"/>
      <w:r w:rsidRPr="00202562">
        <w:rPr>
          <w:rFonts w:ascii="Book Antiqua" w:eastAsia="宋体" w:hAnsi="Book Antiqua" w:cs="宋体"/>
          <w:lang w:eastAsia="zh-CN"/>
        </w:rPr>
        <w:t>Chambat</w:t>
      </w:r>
      <w:proofErr w:type="spellEnd"/>
      <w:r w:rsidRPr="00202562">
        <w:rPr>
          <w:rFonts w:ascii="Book Antiqua" w:eastAsia="宋体" w:hAnsi="Book Antiqua" w:cs="宋体"/>
          <w:lang w:eastAsia="zh-CN"/>
        </w:rPr>
        <w:t xml:space="preserve"> P, </w:t>
      </w:r>
      <w:proofErr w:type="spellStart"/>
      <w:r w:rsidRPr="00202562">
        <w:rPr>
          <w:rFonts w:ascii="Book Antiqua" w:eastAsia="宋体" w:hAnsi="Book Antiqua" w:cs="宋体"/>
          <w:lang w:eastAsia="zh-CN"/>
        </w:rPr>
        <w:t>Neyret</w:t>
      </w:r>
      <w:proofErr w:type="spellEnd"/>
      <w:r w:rsidRPr="00202562">
        <w:rPr>
          <w:rFonts w:ascii="Book Antiqua" w:eastAsia="宋体" w:hAnsi="Book Antiqua" w:cs="宋体"/>
          <w:lang w:eastAsia="zh-CN"/>
        </w:rPr>
        <w:t xml:space="preserve"> P.</w:t>
      </w:r>
      <w:proofErr w:type="gramEnd"/>
      <w:r w:rsidRPr="00202562">
        <w:rPr>
          <w:rFonts w:ascii="Book Antiqua" w:eastAsia="宋体" w:hAnsi="Book Antiqua" w:cs="宋体"/>
          <w:lang w:eastAsia="zh-CN"/>
        </w:rPr>
        <w:t xml:space="preserve"> </w:t>
      </w:r>
      <w:proofErr w:type="gramStart"/>
      <w:r w:rsidRPr="00202562">
        <w:rPr>
          <w:rFonts w:ascii="Book Antiqua" w:eastAsia="宋体" w:hAnsi="Book Antiqua" w:cs="宋体"/>
          <w:lang w:eastAsia="zh-CN"/>
        </w:rPr>
        <w:t xml:space="preserve">The natural history of the knee following arthroscopic medial </w:t>
      </w:r>
      <w:proofErr w:type="spellStart"/>
      <w:r w:rsidRPr="00202562">
        <w:rPr>
          <w:rFonts w:ascii="Book Antiqua" w:eastAsia="宋体" w:hAnsi="Book Antiqua" w:cs="宋体"/>
          <w:lang w:eastAsia="zh-CN"/>
        </w:rPr>
        <w:t>meniscectomy</w:t>
      </w:r>
      <w:proofErr w:type="spellEnd"/>
      <w:r w:rsidRPr="00202562">
        <w:rPr>
          <w:rFonts w:ascii="Book Antiqua" w:eastAsia="宋体" w:hAnsi="Book Antiqua" w:cs="宋体"/>
          <w:lang w:eastAsia="zh-CN"/>
        </w:rPr>
        <w:t>.</w:t>
      </w:r>
      <w:proofErr w:type="gramEnd"/>
      <w:r w:rsidRPr="00202562">
        <w:rPr>
          <w:rFonts w:ascii="Book Antiqua" w:eastAsia="宋体" w:hAnsi="Book Antiqua" w:cs="宋体"/>
          <w:lang w:eastAsia="zh-CN"/>
        </w:rPr>
        <w:t xml:space="preserve"> </w:t>
      </w:r>
      <w:r w:rsidRPr="00202562">
        <w:rPr>
          <w:rFonts w:ascii="Book Antiqua" w:eastAsia="宋体" w:hAnsi="Book Antiqua" w:cs="宋体"/>
          <w:i/>
          <w:iCs/>
          <w:lang w:eastAsia="zh-CN"/>
        </w:rPr>
        <w:t xml:space="preserve">Knee </w:t>
      </w:r>
      <w:proofErr w:type="spellStart"/>
      <w:r w:rsidRPr="00202562">
        <w:rPr>
          <w:rFonts w:ascii="Book Antiqua" w:eastAsia="宋体" w:hAnsi="Book Antiqua" w:cs="宋体"/>
          <w:i/>
          <w:iCs/>
          <w:lang w:eastAsia="zh-CN"/>
        </w:rPr>
        <w:t>Surg</w:t>
      </w:r>
      <w:proofErr w:type="spellEnd"/>
      <w:r w:rsidRPr="00202562">
        <w:rPr>
          <w:rFonts w:ascii="Book Antiqua" w:eastAsia="宋体" w:hAnsi="Book Antiqua" w:cs="宋体"/>
          <w:i/>
          <w:iCs/>
          <w:lang w:eastAsia="zh-CN"/>
        </w:rPr>
        <w:t xml:space="preserve"> Sports </w:t>
      </w:r>
      <w:proofErr w:type="spellStart"/>
      <w:r w:rsidRPr="00202562">
        <w:rPr>
          <w:rFonts w:ascii="Book Antiqua" w:eastAsia="宋体" w:hAnsi="Book Antiqua" w:cs="宋体"/>
          <w:i/>
          <w:iCs/>
          <w:lang w:eastAsia="zh-CN"/>
        </w:rPr>
        <w:t>Traumatol</w:t>
      </w:r>
      <w:proofErr w:type="spellEnd"/>
      <w:r w:rsidRPr="00202562">
        <w:rPr>
          <w:rFonts w:ascii="Book Antiqua" w:eastAsia="宋体" w:hAnsi="Book Antiqua" w:cs="宋体"/>
          <w:i/>
          <w:iCs/>
          <w:lang w:eastAsia="zh-CN"/>
        </w:rPr>
        <w:t xml:space="preserve"> </w:t>
      </w:r>
      <w:proofErr w:type="spellStart"/>
      <w:r w:rsidRPr="00202562">
        <w:rPr>
          <w:rFonts w:ascii="Book Antiqua" w:eastAsia="宋体" w:hAnsi="Book Antiqua" w:cs="宋体"/>
          <w:i/>
          <w:iCs/>
          <w:lang w:eastAsia="zh-CN"/>
        </w:rPr>
        <w:t>Arthrosc</w:t>
      </w:r>
      <w:proofErr w:type="spellEnd"/>
      <w:r w:rsidRPr="00202562">
        <w:rPr>
          <w:rFonts w:ascii="Book Antiqua" w:eastAsia="宋体" w:hAnsi="Book Antiqua" w:cs="宋体"/>
          <w:lang w:eastAsia="zh-CN"/>
        </w:rPr>
        <w:t xml:space="preserve"> 2001; </w:t>
      </w:r>
      <w:r w:rsidRPr="00202562">
        <w:rPr>
          <w:rFonts w:ascii="Book Antiqua" w:eastAsia="宋体" w:hAnsi="Book Antiqua" w:cs="宋体"/>
          <w:b/>
          <w:bCs/>
          <w:lang w:eastAsia="zh-CN"/>
        </w:rPr>
        <w:t>9</w:t>
      </w:r>
      <w:r w:rsidRPr="00202562">
        <w:rPr>
          <w:rFonts w:ascii="Book Antiqua" w:eastAsia="宋体" w:hAnsi="Book Antiqua" w:cs="宋体"/>
          <w:lang w:eastAsia="zh-CN"/>
        </w:rPr>
        <w:t>: 15-18 [PMID: 11269578 DOI: 10.1007/s001670000146]</w:t>
      </w:r>
    </w:p>
    <w:p w14:paraId="32FBD949"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4 </w:t>
      </w:r>
      <w:proofErr w:type="spellStart"/>
      <w:r w:rsidRPr="00202562">
        <w:rPr>
          <w:rFonts w:ascii="Book Antiqua" w:eastAsia="宋体" w:hAnsi="Book Antiqua" w:cs="宋体"/>
          <w:b/>
          <w:bCs/>
          <w:lang w:eastAsia="zh-CN"/>
        </w:rPr>
        <w:t>Matsusue</w:t>
      </w:r>
      <w:proofErr w:type="spellEnd"/>
      <w:r w:rsidRPr="00202562">
        <w:rPr>
          <w:rFonts w:ascii="Book Antiqua" w:eastAsia="宋体" w:hAnsi="Book Antiqua" w:cs="宋体"/>
          <w:b/>
          <w:bCs/>
          <w:lang w:eastAsia="zh-CN"/>
        </w:rPr>
        <w:t xml:space="preserve"> Y</w:t>
      </w:r>
      <w:r w:rsidRPr="00202562">
        <w:rPr>
          <w:rFonts w:ascii="Book Antiqua" w:eastAsia="宋体" w:hAnsi="Book Antiqua" w:cs="宋体"/>
          <w:lang w:eastAsia="zh-CN"/>
        </w:rPr>
        <w:t xml:space="preserve">, Thomson NL. Arthroscopic partial medial </w:t>
      </w:r>
      <w:proofErr w:type="spellStart"/>
      <w:r w:rsidRPr="00202562">
        <w:rPr>
          <w:rFonts w:ascii="Book Antiqua" w:eastAsia="宋体" w:hAnsi="Book Antiqua" w:cs="宋体"/>
          <w:lang w:eastAsia="zh-CN"/>
        </w:rPr>
        <w:t>meniscectomy</w:t>
      </w:r>
      <w:proofErr w:type="spellEnd"/>
      <w:r w:rsidRPr="00202562">
        <w:rPr>
          <w:rFonts w:ascii="Book Antiqua" w:eastAsia="宋体" w:hAnsi="Book Antiqua" w:cs="宋体"/>
          <w:lang w:eastAsia="zh-CN"/>
        </w:rPr>
        <w:t xml:space="preserve"> in patients over 40 years old: a 5- to 11-year follow-up study. </w:t>
      </w:r>
      <w:r w:rsidRPr="00202562">
        <w:rPr>
          <w:rFonts w:ascii="Book Antiqua" w:eastAsia="宋体" w:hAnsi="Book Antiqua" w:cs="宋体"/>
          <w:i/>
          <w:iCs/>
          <w:lang w:eastAsia="zh-CN"/>
        </w:rPr>
        <w:t>Arthroscopy</w:t>
      </w:r>
      <w:r w:rsidRPr="00202562">
        <w:rPr>
          <w:rFonts w:ascii="Book Antiqua" w:eastAsia="宋体" w:hAnsi="Book Antiqua" w:cs="宋体"/>
          <w:lang w:eastAsia="zh-CN"/>
        </w:rPr>
        <w:t xml:space="preserve"> 1996; </w:t>
      </w:r>
      <w:r w:rsidRPr="00202562">
        <w:rPr>
          <w:rFonts w:ascii="Book Antiqua" w:eastAsia="宋体" w:hAnsi="Book Antiqua" w:cs="宋体"/>
          <w:b/>
          <w:bCs/>
          <w:lang w:eastAsia="zh-CN"/>
        </w:rPr>
        <w:t>12</w:t>
      </w:r>
      <w:r w:rsidRPr="00202562">
        <w:rPr>
          <w:rFonts w:ascii="Book Antiqua" w:eastAsia="宋体" w:hAnsi="Book Antiqua" w:cs="宋体"/>
          <w:lang w:eastAsia="zh-CN"/>
        </w:rPr>
        <w:t>: 39-44 [PMID: 8838727 DOI: 10.1016/s0749-8063(96)90217-0]</w:t>
      </w:r>
    </w:p>
    <w:p w14:paraId="02CB9625" w14:textId="77777777" w:rsidR="00202562" w:rsidRPr="00202562" w:rsidRDefault="00202562" w:rsidP="00202562">
      <w:pPr>
        <w:spacing w:after="0" w:line="360" w:lineRule="auto"/>
        <w:jc w:val="both"/>
        <w:rPr>
          <w:rFonts w:ascii="Book Antiqua" w:eastAsia="宋体" w:hAnsi="Book Antiqua" w:cs="宋体"/>
          <w:lang w:eastAsia="zh-CN"/>
        </w:rPr>
      </w:pPr>
      <w:proofErr w:type="gramStart"/>
      <w:r w:rsidRPr="00202562">
        <w:rPr>
          <w:rFonts w:ascii="Book Antiqua" w:eastAsia="宋体" w:hAnsi="Book Antiqua" w:cs="宋体"/>
          <w:lang w:eastAsia="zh-CN"/>
        </w:rPr>
        <w:t xml:space="preserve">5 </w:t>
      </w:r>
      <w:proofErr w:type="spellStart"/>
      <w:r w:rsidRPr="00202562">
        <w:rPr>
          <w:rFonts w:ascii="Book Antiqua" w:eastAsia="宋体" w:hAnsi="Book Antiqua" w:cs="宋体"/>
          <w:b/>
          <w:bCs/>
          <w:lang w:eastAsia="zh-CN"/>
        </w:rPr>
        <w:t>Roos</w:t>
      </w:r>
      <w:proofErr w:type="spellEnd"/>
      <w:r w:rsidRPr="00202562">
        <w:rPr>
          <w:rFonts w:ascii="Book Antiqua" w:eastAsia="宋体" w:hAnsi="Book Antiqua" w:cs="宋体"/>
          <w:b/>
          <w:bCs/>
          <w:lang w:eastAsia="zh-CN"/>
        </w:rPr>
        <w:t xml:space="preserve"> EM</w:t>
      </w:r>
      <w:r w:rsidRPr="00202562">
        <w:rPr>
          <w:rFonts w:ascii="Book Antiqua" w:eastAsia="宋体" w:hAnsi="Book Antiqua" w:cs="宋体"/>
          <w:lang w:eastAsia="zh-CN"/>
        </w:rPr>
        <w:t xml:space="preserve">, </w:t>
      </w:r>
      <w:proofErr w:type="spellStart"/>
      <w:r w:rsidRPr="00202562">
        <w:rPr>
          <w:rFonts w:ascii="Book Antiqua" w:eastAsia="宋体" w:hAnsi="Book Antiqua" w:cs="宋体"/>
          <w:lang w:eastAsia="zh-CN"/>
        </w:rPr>
        <w:t>Roos</w:t>
      </w:r>
      <w:proofErr w:type="spellEnd"/>
      <w:r w:rsidRPr="00202562">
        <w:rPr>
          <w:rFonts w:ascii="Book Antiqua" w:eastAsia="宋体" w:hAnsi="Book Antiqua" w:cs="宋体"/>
          <w:lang w:eastAsia="zh-CN"/>
        </w:rPr>
        <w:t xml:space="preserve"> HP, </w:t>
      </w:r>
      <w:proofErr w:type="spellStart"/>
      <w:r w:rsidRPr="00202562">
        <w:rPr>
          <w:rFonts w:ascii="Book Antiqua" w:eastAsia="宋体" w:hAnsi="Book Antiqua" w:cs="宋体"/>
          <w:lang w:eastAsia="zh-CN"/>
        </w:rPr>
        <w:t>Ryd</w:t>
      </w:r>
      <w:proofErr w:type="spellEnd"/>
      <w:r w:rsidRPr="00202562">
        <w:rPr>
          <w:rFonts w:ascii="Book Antiqua" w:eastAsia="宋体" w:hAnsi="Book Antiqua" w:cs="宋体"/>
          <w:lang w:eastAsia="zh-CN"/>
        </w:rPr>
        <w:t xml:space="preserve"> L, </w:t>
      </w:r>
      <w:proofErr w:type="spellStart"/>
      <w:r w:rsidRPr="00202562">
        <w:rPr>
          <w:rFonts w:ascii="Book Antiqua" w:eastAsia="宋体" w:hAnsi="Book Antiqua" w:cs="宋体"/>
          <w:lang w:eastAsia="zh-CN"/>
        </w:rPr>
        <w:t>Lohmander</w:t>
      </w:r>
      <w:proofErr w:type="spellEnd"/>
      <w:r w:rsidRPr="00202562">
        <w:rPr>
          <w:rFonts w:ascii="Book Antiqua" w:eastAsia="宋体" w:hAnsi="Book Antiqua" w:cs="宋体"/>
          <w:lang w:eastAsia="zh-CN"/>
        </w:rPr>
        <w:t xml:space="preserve"> LS.</w:t>
      </w:r>
      <w:proofErr w:type="gramEnd"/>
      <w:r w:rsidRPr="00202562">
        <w:rPr>
          <w:rFonts w:ascii="Book Antiqua" w:eastAsia="宋体" w:hAnsi="Book Antiqua" w:cs="宋体"/>
          <w:lang w:eastAsia="zh-CN"/>
        </w:rPr>
        <w:t xml:space="preserve"> Substantial disability 3 months after arthroscopic partial </w:t>
      </w:r>
      <w:proofErr w:type="spellStart"/>
      <w:r w:rsidRPr="00202562">
        <w:rPr>
          <w:rFonts w:ascii="Book Antiqua" w:eastAsia="宋体" w:hAnsi="Book Antiqua" w:cs="宋体"/>
          <w:lang w:eastAsia="zh-CN"/>
        </w:rPr>
        <w:t>meniscectomy</w:t>
      </w:r>
      <w:proofErr w:type="spellEnd"/>
      <w:r w:rsidRPr="00202562">
        <w:rPr>
          <w:rFonts w:ascii="Book Antiqua" w:eastAsia="宋体" w:hAnsi="Book Antiqua" w:cs="宋体"/>
          <w:lang w:eastAsia="zh-CN"/>
        </w:rPr>
        <w:t xml:space="preserve">: A prospective study of patient-relevant outcomes. </w:t>
      </w:r>
      <w:r w:rsidRPr="00202562">
        <w:rPr>
          <w:rFonts w:ascii="Book Antiqua" w:eastAsia="宋体" w:hAnsi="Book Antiqua" w:cs="宋体"/>
          <w:i/>
          <w:iCs/>
          <w:lang w:eastAsia="zh-CN"/>
        </w:rPr>
        <w:t>Arthroscopy</w:t>
      </w:r>
      <w:r w:rsidRPr="00202562">
        <w:rPr>
          <w:rFonts w:ascii="Book Antiqua" w:eastAsia="宋体" w:hAnsi="Book Antiqua" w:cs="宋体"/>
          <w:lang w:eastAsia="zh-CN"/>
        </w:rPr>
        <w:t xml:space="preserve"> 2000; </w:t>
      </w:r>
      <w:r w:rsidRPr="00202562">
        <w:rPr>
          <w:rFonts w:ascii="Book Antiqua" w:eastAsia="宋体" w:hAnsi="Book Antiqua" w:cs="宋体"/>
          <w:b/>
          <w:bCs/>
          <w:lang w:eastAsia="zh-CN"/>
        </w:rPr>
        <w:t>16</w:t>
      </w:r>
      <w:r w:rsidRPr="00202562">
        <w:rPr>
          <w:rFonts w:ascii="Book Antiqua" w:eastAsia="宋体" w:hAnsi="Book Antiqua" w:cs="宋体"/>
          <w:lang w:eastAsia="zh-CN"/>
        </w:rPr>
        <w:t>: 619-626 [PMID: 10976123 DOI: 10.1053/jars.2000.4818]</w:t>
      </w:r>
    </w:p>
    <w:p w14:paraId="574BCE00"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6 </w:t>
      </w:r>
      <w:proofErr w:type="spellStart"/>
      <w:r w:rsidRPr="00202562">
        <w:rPr>
          <w:rFonts w:ascii="Book Antiqua" w:eastAsia="宋体" w:hAnsi="Book Antiqua" w:cs="宋体"/>
          <w:b/>
          <w:bCs/>
          <w:lang w:eastAsia="zh-CN"/>
        </w:rPr>
        <w:t>Herrlin</w:t>
      </w:r>
      <w:proofErr w:type="spellEnd"/>
      <w:r w:rsidRPr="00202562">
        <w:rPr>
          <w:rFonts w:ascii="Book Antiqua" w:eastAsia="宋体" w:hAnsi="Book Antiqua" w:cs="宋体"/>
          <w:b/>
          <w:bCs/>
          <w:lang w:eastAsia="zh-CN"/>
        </w:rPr>
        <w:t xml:space="preserve"> S</w:t>
      </w:r>
      <w:r w:rsidRPr="00202562">
        <w:rPr>
          <w:rFonts w:ascii="Book Antiqua" w:eastAsia="宋体" w:hAnsi="Book Antiqua" w:cs="宋体"/>
          <w:lang w:eastAsia="zh-CN"/>
        </w:rPr>
        <w:t xml:space="preserve">, </w:t>
      </w:r>
      <w:proofErr w:type="spellStart"/>
      <w:r w:rsidRPr="00202562">
        <w:rPr>
          <w:rFonts w:ascii="Book Antiqua" w:eastAsia="宋体" w:hAnsi="Book Antiqua" w:cs="宋体"/>
          <w:lang w:eastAsia="zh-CN"/>
        </w:rPr>
        <w:t>Hållander</w:t>
      </w:r>
      <w:proofErr w:type="spellEnd"/>
      <w:r w:rsidRPr="00202562">
        <w:rPr>
          <w:rFonts w:ascii="Book Antiqua" w:eastAsia="宋体" w:hAnsi="Book Antiqua" w:cs="宋体"/>
          <w:lang w:eastAsia="zh-CN"/>
        </w:rPr>
        <w:t xml:space="preserve"> M, </w:t>
      </w:r>
      <w:proofErr w:type="spellStart"/>
      <w:r w:rsidRPr="00202562">
        <w:rPr>
          <w:rFonts w:ascii="Book Antiqua" w:eastAsia="宋体" w:hAnsi="Book Antiqua" w:cs="宋体"/>
          <w:lang w:eastAsia="zh-CN"/>
        </w:rPr>
        <w:t>Wange</w:t>
      </w:r>
      <w:proofErr w:type="spellEnd"/>
      <w:r w:rsidRPr="00202562">
        <w:rPr>
          <w:rFonts w:ascii="Book Antiqua" w:eastAsia="宋体" w:hAnsi="Book Antiqua" w:cs="宋体"/>
          <w:lang w:eastAsia="zh-CN"/>
        </w:rPr>
        <w:t xml:space="preserve"> P, </w:t>
      </w:r>
      <w:proofErr w:type="spellStart"/>
      <w:r w:rsidRPr="00202562">
        <w:rPr>
          <w:rFonts w:ascii="Book Antiqua" w:eastAsia="宋体" w:hAnsi="Book Antiqua" w:cs="宋体"/>
          <w:lang w:eastAsia="zh-CN"/>
        </w:rPr>
        <w:t>Weidenhielm</w:t>
      </w:r>
      <w:proofErr w:type="spellEnd"/>
      <w:r w:rsidRPr="00202562">
        <w:rPr>
          <w:rFonts w:ascii="Book Antiqua" w:eastAsia="宋体" w:hAnsi="Book Antiqua" w:cs="宋体"/>
          <w:lang w:eastAsia="zh-CN"/>
        </w:rPr>
        <w:t xml:space="preserve"> L, Werner S. Arthroscopic or conservative treatment of degenerative medial meniscal tears: a prospective </w:t>
      </w:r>
      <w:proofErr w:type="spellStart"/>
      <w:r w:rsidRPr="00202562">
        <w:rPr>
          <w:rFonts w:ascii="Book Antiqua" w:eastAsia="宋体" w:hAnsi="Book Antiqua" w:cs="宋体"/>
          <w:lang w:eastAsia="zh-CN"/>
        </w:rPr>
        <w:t>randomised</w:t>
      </w:r>
      <w:proofErr w:type="spellEnd"/>
      <w:r w:rsidRPr="00202562">
        <w:rPr>
          <w:rFonts w:ascii="Book Antiqua" w:eastAsia="宋体" w:hAnsi="Book Antiqua" w:cs="宋体"/>
          <w:lang w:eastAsia="zh-CN"/>
        </w:rPr>
        <w:t xml:space="preserve"> trial. </w:t>
      </w:r>
      <w:r w:rsidRPr="00202562">
        <w:rPr>
          <w:rFonts w:ascii="Book Antiqua" w:eastAsia="宋体" w:hAnsi="Book Antiqua" w:cs="宋体"/>
          <w:i/>
          <w:iCs/>
          <w:lang w:eastAsia="zh-CN"/>
        </w:rPr>
        <w:t xml:space="preserve">Knee </w:t>
      </w:r>
      <w:proofErr w:type="spellStart"/>
      <w:r w:rsidRPr="00202562">
        <w:rPr>
          <w:rFonts w:ascii="Book Antiqua" w:eastAsia="宋体" w:hAnsi="Book Antiqua" w:cs="宋体"/>
          <w:i/>
          <w:iCs/>
          <w:lang w:eastAsia="zh-CN"/>
        </w:rPr>
        <w:t>Surg</w:t>
      </w:r>
      <w:proofErr w:type="spellEnd"/>
      <w:r w:rsidRPr="00202562">
        <w:rPr>
          <w:rFonts w:ascii="Book Antiqua" w:eastAsia="宋体" w:hAnsi="Book Antiqua" w:cs="宋体"/>
          <w:i/>
          <w:iCs/>
          <w:lang w:eastAsia="zh-CN"/>
        </w:rPr>
        <w:t xml:space="preserve"> Sports </w:t>
      </w:r>
      <w:proofErr w:type="spellStart"/>
      <w:r w:rsidRPr="00202562">
        <w:rPr>
          <w:rFonts w:ascii="Book Antiqua" w:eastAsia="宋体" w:hAnsi="Book Antiqua" w:cs="宋体"/>
          <w:i/>
          <w:iCs/>
          <w:lang w:eastAsia="zh-CN"/>
        </w:rPr>
        <w:t>Traumatol</w:t>
      </w:r>
      <w:proofErr w:type="spellEnd"/>
      <w:r w:rsidRPr="00202562">
        <w:rPr>
          <w:rFonts w:ascii="Book Antiqua" w:eastAsia="宋体" w:hAnsi="Book Antiqua" w:cs="宋体"/>
          <w:i/>
          <w:iCs/>
          <w:lang w:eastAsia="zh-CN"/>
        </w:rPr>
        <w:t xml:space="preserve"> </w:t>
      </w:r>
      <w:proofErr w:type="spellStart"/>
      <w:r w:rsidRPr="00202562">
        <w:rPr>
          <w:rFonts w:ascii="Book Antiqua" w:eastAsia="宋体" w:hAnsi="Book Antiqua" w:cs="宋体"/>
          <w:i/>
          <w:iCs/>
          <w:lang w:eastAsia="zh-CN"/>
        </w:rPr>
        <w:t>Arthrosc</w:t>
      </w:r>
      <w:proofErr w:type="spellEnd"/>
      <w:r w:rsidRPr="00202562">
        <w:rPr>
          <w:rFonts w:ascii="Book Antiqua" w:eastAsia="宋体" w:hAnsi="Book Antiqua" w:cs="宋体"/>
          <w:lang w:eastAsia="zh-CN"/>
        </w:rPr>
        <w:t xml:space="preserve"> 2007; </w:t>
      </w:r>
      <w:r w:rsidRPr="00202562">
        <w:rPr>
          <w:rFonts w:ascii="Book Antiqua" w:eastAsia="宋体" w:hAnsi="Book Antiqua" w:cs="宋体"/>
          <w:b/>
          <w:bCs/>
          <w:lang w:eastAsia="zh-CN"/>
        </w:rPr>
        <w:t>15</w:t>
      </w:r>
      <w:r w:rsidRPr="00202562">
        <w:rPr>
          <w:rFonts w:ascii="Book Antiqua" w:eastAsia="宋体" w:hAnsi="Book Antiqua" w:cs="宋体"/>
          <w:lang w:eastAsia="zh-CN"/>
        </w:rPr>
        <w:t>: 393-401 [PMID: 17216272 DOI: 10.1007/s00167-006-0243-2]</w:t>
      </w:r>
    </w:p>
    <w:p w14:paraId="122AB790"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7 </w:t>
      </w:r>
      <w:proofErr w:type="spellStart"/>
      <w:r w:rsidRPr="00202562">
        <w:rPr>
          <w:rFonts w:ascii="Book Antiqua" w:eastAsia="宋体" w:hAnsi="Book Antiqua" w:cs="宋体"/>
          <w:b/>
          <w:bCs/>
          <w:lang w:eastAsia="zh-CN"/>
        </w:rPr>
        <w:t>Herrlin</w:t>
      </w:r>
      <w:proofErr w:type="spellEnd"/>
      <w:r w:rsidRPr="00202562">
        <w:rPr>
          <w:rFonts w:ascii="Book Antiqua" w:eastAsia="宋体" w:hAnsi="Book Antiqua" w:cs="宋体"/>
          <w:b/>
          <w:bCs/>
          <w:lang w:eastAsia="zh-CN"/>
        </w:rPr>
        <w:t xml:space="preserve"> SV</w:t>
      </w:r>
      <w:r w:rsidRPr="00202562">
        <w:rPr>
          <w:rFonts w:ascii="Book Antiqua" w:eastAsia="宋体" w:hAnsi="Book Antiqua" w:cs="宋体"/>
          <w:lang w:eastAsia="zh-CN"/>
        </w:rPr>
        <w:t xml:space="preserve">, </w:t>
      </w:r>
      <w:proofErr w:type="spellStart"/>
      <w:r w:rsidRPr="00202562">
        <w:rPr>
          <w:rFonts w:ascii="Book Antiqua" w:eastAsia="宋体" w:hAnsi="Book Antiqua" w:cs="宋体"/>
          <w:lang w:eastAsia="zh-CN"/>
        </w:rPr>
        <w:t>Wange</w:t>
      </w:r>
      <w:proofErr w:type="spellEnd"/>
      <w:r w:rsidRPr="00202562">
        <w:rPr>
          <w:rFonts w:ascii="Book Antiqua" w:eastAsia="宋体" w:hAnsi="Book Antiqua" w:cs="宋体"/>
          <w:lang w:eastAsia="zh-CN"/>
        </w:rPr>
        <w:t xml:space="preserve"> PO, </w:t>
      </w:r>
      <w:proofErr w:type="spellStart"/>
      <w:r w:rsidRPr="00202562">
        <w:rPr>
          <w:rFonts w:ascii="Book Antiqua" w:eastAsia="宋体" w:hAnsi="Book Antiqua" w:cs="宋体"/>
          <w:lang w:eastAsia="zh-CN"/>
        </w:rPr>
        <w:t>Lapidus</w:t>
      </w:r>
      <w:proofErr w:type="spellEnd"/>
      <w:r w:rsidRPr="00202562">
        <w:rPr>
          <w:rFonts w:ascii="Book Antiqua" w:eastAsia="宋体" w:hAnsi="Book Antiqua" w:cs="宋体"/>
          <w:lang w:eastAsia="zh-CN"/>
        </w:rPr>
        <w:t xml:space="preserve"> G, </w:t>
      </w:r>
      <w:proofErr w:type="spellStart"/>
      <w:r w:rsidRPr="00202562">
        <w:rPr>
          <w:rFonts w:ascii="Book Antiqua" w:eastAsia="宋体" w:hAnsi="Book Antiqua" w:cs="宋体"/>
          <w:lang w:eastAsia="zh-CN"/>
        </w:rPr>
        <w:t>Hållander</w:t>
      </w:r>
      <w:proofErr w:type="spellEnd"/>
      <w:r w:rsidRPr="00202562">
        <w:rPr>
          <w:rFonts w:ascii="Book Antiqua" w:eastAsia="宋体" w:hAnsi="Book Antiqua" w:cs="宋体"/>
          <w:lang w:eastAsia="zh-CN"/>
        </w:rPr>
        <w:t xml:space="preserve"> M, Werner S, </w:t>
      </w:r>
      <w:proofErr w:type="spellStart"/>
      <w:r w:rsidRPr="00202562">
        <w:rPr>
          <w:rFonts w:ascii="Book Antiqua" w:eastAsia="宋体" w:hAnsi="Book Antiqua" w:cs="宋体"/>
          <w:lang w:eastAsia="zh-CN"/>
        </w:rPr>
        <w:t>Weidenhielm</w:t>
      </w:r>
      <w:proofErr w:type="spellEnd"/>
      <w:r w:rsidRPr="00202562">
        <w:rPr>
          <w:rFonts w:ascii="Book Antiqua" w:eastAsia="宋体" w:hAnsi="Book Antiqua" w:cs="宋体"/>
          <w:lang w:eastAsia="zh-CN"/>
        </w:rPr>
        <w:t xml:space="preserve"> L. Is arthroscopic surgery beneficial in treating non-traumatic, degenerative medial meniscal tears? A </w:t>
      </w:r>
      <w:proofErr w:type="gramStart"/>
      <w:r w:rsidRPr="00202562">
        <w:rPr>
          <w:rFonts w:ascii="Book Antiqua" w:eastAsia="宋体" w:hAnsi="Book Antiqua" w:cs="宋体"/>
          <w:lang w:eastAsia="zh-CN"/>
        </w:rPr>
        <w:t>five year</w:t>
      </w:r>
      <w:proofErr w:type="gramEnd"/>
      <w:r w:rsidRPr="00202562">
        <w:rPr>
          <w:rFonts w:ascii="Book Antiqua" w:eastAsia="宋体" w:hAnsi="Book Antiqua" w:cs="宋体"/>
          <w:lang w:eastAsia="zh-CN"/>
        </w:rPr>
        <w:t xml:space="preserve"> follow-up. </w:t>
      </w:r>
      <w:r w:rsidRPr="00202562">
        <w:rPr>
          <w:rFonts w:ascii="Book Antiqua" w:eastAsia="宋体" w:hAnsi="Book Antiqua" w:cs="宋体"/>
          <w:i/>
          <w:iCs/>
          <w:lang w:eastAsia="zh-CN"/>
        </w:rPr>
        <w:t xml:space="preserve">Knee </w:t>
      </w:r>
      <w:proofErr w:type="spellStart"/>
      <w:r w:rsidRPr="00202562">
        <w:rPr>
          <w:rFonts w:ascii="Book Antiqua" w:eastAsia="宋体" w:hAnsi="Book Antiqua" w:cs="宋体"/>
          <w:i/>
          <w:iCs/>
          <w:lang w:eastAsia="zh-CN"/>
        </w:rPr>
        <w:t>Surg</w:t>
      </w:r>
      <w:proofErr w:type="spellEnd"/>
      <w:r w:rsidRPr="00202562">
        <w:rPr>
          <w:rFonts w:ascii="Book Antiqua" w:eastAsia="宋体" w:hAnsi="Book Antiqua" w:cs="宋体"/>
          <w:i/>
          <w:iCs/>
          <w:lang w:eastAsia="zh-CN"/>
        </w:rPr>
        <w:t xml:space="preserve"> Sports </w:t>
      </w:r>
      <w:proofErr w:type="spellStart"/>
      <w:r w:rsidRPr="00202562">
        <w:rPr>
          <w:rFonts w:ascii="Book Antiqua" w:eastAsia="宋体" w:hAnsi="Book Antiqua" w:cs="宋体"/>
          <w:i/>
          <w:iCs/>
          <w:lang w:eastAsia="zh-CN"/>
        </w:rPr>
        <w:t>Traumatol</w:t>
      </w:r>
      <w:proofErr w:type="spellEnd"/>
      <w:r w:rsidRPr="00202562">
        <w:rPr>
          <w:rFonts w:ascii="Book Antiqua" w:eastAsia="宋体" w:hAnsi="Book Antiqua" w:cs="宋体"/>
          <w:i/>
          <w:iCs/>
          <w:lang w:eastAsia="zh-CN"/>
        </w:rPr>
        <w:t xml:space="preserve"> </w:t>
      </w:r>
      <w:proofErr w:type="spellStart"/>
      <w:r w:rsidRPr="00202562">
        <w:rPr>
          <w:rFonts w:ascii="Book Antiqua" w:eastAsia="宋体" w:hAnsi="Book Antiqua" w:cs="宋体"/>
          <w:i/>
          <w:iCs/>
          <w:lang w:eastAsia="zh-CN"/>
        </w:rPr>
        <w:t>Arthrosc</w:t>
      </w:r>
      <w:proofErr w:type="spellEnd"/>
      <w:r w:rsidRPr="00202562">
        <w:rPr>
          <w:rFonts w:ascii="Book Antiqua" w:eastAsia="宋体" w:hAnsi="Book Antiqua" w:cs="宋体"/>
          <w:lang w:eastAsia="zh-CN"/>
        </w:rPr>
        <w:t xml:space="preserve"> 2013; </w:t>
      </w:r>
      <w:r w:rsidRPr="00202562">
        <w:rPr>
          <w:rFonts w:ascii="Book Antiqua" w:eastAsia="宋体" w:hAnsi="Book Antiqua" w:cs="宋体"/>
          <w:b/>
          <w:bCs/>
          <w:lang w:eastAsia="zh-CN"/>
        </w:rPr>
        <w:t>21</w:t>
      </w:r>
      <w:r w:rsidRPr="00202562">
        <w:rPr>
          <w:rFonts w:ascii="Book Antiqua" w:eastAsia="宋体" w:hAnsi="Book Antiqua" w:cs="宋体"/>
          <w:lang w:eastAsia="zh-CN"/>
        </w:rPr>
        <w:t>: 358-364 [PMID: 22437659 DOI: 10.1007/s00167-012-1960-3]</w:t>
      </w:r>
    </w:p>
    <w:p w14:paraId="0BD0C677"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8 </w:t>
      </w:r>
      <w:r w:rsidRPr="00202562">
        <w:rPr>
          <w:rFonts w:ascii="Book Antiqua" w:eastAsia="宋体" w:hAnsi="Book Antiqua" w:cs="宋体"/>
          <w:b/>
          <w:bCs/>
          <w:lang w:eastAsia="zh-CN"/>
        </w:rPr>
        <w:t>Katz JN</w:t>
      </w:r>
      <w:r w:rsidRPr="00202562">
        <w:rPr>
          <w:rFonts w:ascii="Book Antiqua" w:eastAsia="宋体" w:hAnsi="Book Antiqua" w:cs="宋体"/>
          <w:lang w:eastAsia="zh-CN"/>
        </w:rPr>
        <w:t xml:space="preserve">, </w:t>
      </w:r>
      <w:proofErr w:type="spellStart"/>
      <w:r w:rsidRPr="00202562">
        <w:rPr>
          <w:rFonts w:ascii="Book Antiqua" w:eastAsia="宋体" w:hAnsi="Book Antiqua" w:cs="宋体"/>
          <w:lang w:eastAsia="zh-CN"/>
        </w:rPr>
        <w:t>Brophy</w:t>
      </w:r>
      <w:proofErr w:type="spellEnd"/>
      <w:r w:rsidRPr="00202562">
        <w:rPr>
          <w:rFonts w:ascii="Book Antiqua" w:eastAsia="宋体" w:hAnsi="Book Antiqua" w:cs="宋体"/>
          <w:lang w:eastAsia="zh-CN"/>
        </w:rPr>
        <w:t xml:space="preserve"> RH, </w:t>
      </w:r>
      <w:proofErr w:type="spellStart"/>
      <w:r w:rsidRPr="00202562">
        <w:rPr>
          <w:rFonts w:ascii="Book Antiqua" w:eastAsia="宋体" w:hAnsi="Book Antiqua" w:cs="宋体"/>
          <w:lang w:eastAsia="zh-CN"/>
        </w:rPr>
        <w:t>Chaisson</w:t>
      </w:r>
      <w:proofErr w:type="spellEnd"/>
      <w:r w:rsidRPr="00202562">
        <w:rPr>
          <w:rFonts w:ascii="Book Antiqua" w:eastAsia="宋体" w:hAnsi="Book Antiqua" w:cs="宋体"/>
          <w:lang w:eastAsia="zh-CN"/>
        </w:rPr>
        <w:t xml:space="preserve"> CE, de Chaves L, Cole BJ, </w:t>
      </w:r>
      <w:proofErr w:type="spellStart"/>
      <w:r w:rsidRPr="00202562">
        <w:rPr>
          <w:rFonts w:ascii="Book Antiqua" w:eastAsia="宋体" w:hAnsi="Book Antiqua" w:cs="宋体"/>
          <w:lang w:eastAsia="zh-CN"/>
        </w:rPr>
        <w:t>Dahm</w:t>
      </w:r>
      <w:proofErr w:type="spellEnd"/>
      <w:r w:rsidRPr="00202562">
        <w:rPr>
          <w:rFonts w:ascii="Book Antiqua" w:eastAsia="宋体" w:hAnsi="Book Antiqua" w:cs="宋体"/>
          <w:lang w:eastAsia="zh-CN"/>
        </w:rPr>
        <w:t xml:space="preserve"> DL, Donnell-Fink LA, </w:t>
      </w:r>
      <w:proofErr w:type="spellStart"/>
      <w:r w:rsidRPr="00202562">
        <w:rPr>
          <w:rFonts w:ascii="Book Antiqua" w:eastAsia="宋体" w:hAnsi="Book Antiqua" w:cs="宋体"/>
          <w:lang w:eastAsia="zh-CN"/>
        </w:rPr>
        <w:t>Guermazi</w:t>
      </w:r>
      <w:proofErr w:type="spellEnd"/>
      <w:r w:rsidRPr="00202562">
        <w:rPr>
          <w:rFonts w:ascii="Book Antiqua" w:eastAsia="宋体" w:hAnsi="Book Antiqua" w:cs="宋体"/>
          <w:lang w:eastAsia="zh-CN"/>
        </w:rPr>
        <w:t xml:space="preserve"> A, Haas AK, Jones MH, Levy BA, </w:t>
      </w:r>
      <w:proofErr w:type="spellStart"/>
      <w:r w:rsidRPr="00202562">
        <w:rPr>
          <w:rFonts w:ascii="Book Antiqua" w:eastAsia="宋体" w:hAnsi="Book Antiqua" w:cs="宋体"/>
          <w:lang w:eastAsia="zh-CN"/>
        </w:rPr>
        <w:t>Mandl</w:t>
      </w:r>
      <w:proofErr w:type="spellEnd"/>
      <w:r w:rsidRPr="00202562">
        <w:rPr>
          <w:rFonts w:ascii="Book Antiqua" w:eastAsia="宋体" w:hAnsi="Book Antiqua" w:cs="宋体"/>
          <w:lang w:eastAsia="zh-CN"/>
        </w:rPr>
        <w:t xml:space="preserve"> LA, Martin SD, Marx RG, </w:t>
      </w:r>
      <w:proofErr w:type="spellStart"/>
      <w:r w:rsidRPr="00202562">
        <w:rPr>
          <w:rFonts w:ascii="Book Antiqua" w:eastAsia="宋体" w:hAnsi="Book Antiqua" w:cs="宋体"/>
          <w:lang w:eastAsia="zh-CN"/>
        </w:rPr>
        <w:t>Miniaci</w:t>
      </w:r>
      <w:proofErr w:type="spellEnd"/>
      <w:r w:rsidRPr="00202562">
        <w:rPr>
          <w:rFonts w:ascii="Book Antiqua" w:eastAsia="宋体" w:hAnsi="Book Antiqua" w:cs="宋体"/>
          <w:lang w:eastAsia="zh-CN"/>
        </w:rPr>
        <w:t xml:space="preserve"> A, </w:t>
      </w:r>
      <w:proofErr w:type="spellStart"/>
      <w:r w:rsidRPr="00202562">
        <w:rPr>
          <w:rFonts w:ascii="Book Antiqua" w:eastAsia="宋体" w:hAnsi="Book Antiqua" w:cs="宋体"/>
          <w:lang w:eastAsia="zh-CN"/>
        </w:rPr>
        <w:t>Matava</w:t>
      </w:r>
      <w:proofErr w:type="spellEnd"/>
      <w:r w:rsidRPr="00202562">
        <w:rPr>
          <w:rFonts w:ascii="Book Antiqua" w:eastAsia="宋体" w:hAnsi="Book Antiqua" w:cs="宋体"/>
          <w:lang w:eastAsia="zh-CN"/>
        </w:rPr>
        <w:t xml:space="preserve"> MJ, </w:t>
      </w:r>
      <w:proofErr w:type="spellStart"/>
      <w:r w:rsidRPr="00202562">
        <w:rPr>
          <w:rFonts w:ascii="Book Antiqua" w:eastAsia="宋体" w:hAnsi="Book Antiqua" w:cs="宋体"/>
          <w:lang w:eastAsia="zh-CN"/>
        </w:rPr>
        <w:t>Palmisano</w:t>
      </w:r>
      <w:proofErr w:type="spellEnd"/>
      <w:r w:rsidRPr="00202562">
        <w:rPr>
          <w:rFonts w:ascii="Book Antiqua" w:eastAsia="宋体" w:hAnsi="Book Antiqua" w:cs="宋体"/>
          <w:lang w:eastAsia="zh-CN"/>
        </w:rPr>
        <w:t xml:space="preserve"> J, </w:t>
      </w:r>
      <w:proofErr w:type="spellStart"/>
      <w:r w:rsidRPr="00202562">
        <w:rPr>
          <w:rFonts w:ascii="Book Antiqua" w:eastAsia="宋体" w:hAnsi="Book Antiqua" w:cs="宋体"/>
          <w:lang w:eastAsia="zh-CN"/>
        </w:rPr>
        <w:t>Reinke</w:t>
      </w:r>
      <w:proofErr w:type="spellEnd"/>
      <w:r w:rsidRPr="00202562">
        <w:rPr>
          <w:rFonts w:ascii="Book Antiqua" w:eastAsia="宋体" w:hAnsi="Book Antiqua" w:cs="宋体"/>
          <w:lang w:eastAsia="zh-CN"/>
        </w:rPr>
        <w:t xml:space="preserve"> EK, Richardson BE, Rome BN, </w:t>
      </w:r>
      <w:proofErr w:type="spellStart"/>
      <w:r w:rsidRPr="00202562">
        <w:rPr>
          <w:rFonts w:ascii="Book Antiqua" w:eastAsia="宋体" w:hAnsi="Book Antiqua" w:cs="宋体"/>
          <w:lang w:eastAsia="zh-CN"/>
        </w:rPr>
        <w:t>Safran</w:t>
      </w:r>
      <w:proofErr w:type="spellEnd"/>
      <w:r w:rsidRPr="00202562">
        <w:rPr>
          <w:rFonts w:ascii="Book Antiqua" w:eastAsia="宋体" w:hAnsi="Book Antiqua" w:cs="宋体"/>
          <w:lang w:eastAsia="zh-CN"/>
        </w:rPr>
        <w:t xml:space="preserve">-Norton CE, </w:t>
      </w:r>
      <w:proofErr w:type="spellStart"/>
      <w:r w:rsidRPr="00202562">
        <w:rPr>
          <w:rFonts w:ascii="Book Antiqua" w:eastAsia="宋体" w:hAnsi="Book Antiqua" w:cs="宋体"/>
          <w:lang w:eastAsia="zh-CN"/>
        </w:rPr>
        <w:t>Skoniecki</w:t>
      </w:r>
      <w:proofErr w:type="spellEnd"/>
      <w:r w:rsidRPr="00202562">
        <w:rPr>
          <w:rFonts w:ascii="Book Antiqua" w:eastAsia="宋体" w:hAnsi="Book Antiqua" w:cs="宋体"/>
          <w:lang w:eastAsia="zh-CN"/>
        </w:rPr>
        <w:t xml:space="preserve"> DJ, Solomon DH, Smith MV, </w:t>
      </w:r>
      <w:proofErr w:type="spellStart"/>
      <w:r w:rsidRPr="00202562">
        <w:rPr>
          <w:rFonts w:ascii="Book Antiqua" w:eastAsia="宋体" w:hAnsi="Book Antiqua" w:cs="宋体"/>
          <w:lang w:eastAsia="zh-CN"/>
        </w:rPr>
        <w:t>Spindler</w:t>
      </w:r>
      <w:proofErr w:type="spellEnd"/>
      <w:r w:rsidRPr="00202562">
        <w:rPr>
          <w:rFonts w:ascii="Book Antiqua" w:eastAsia="宋体" w:hAnsi="Book Antiqua" w:cs="宋体"/>
          <w:lang w:eastAsia="zh-CN"/>
        </w:rPr>
        <w:t xml:space="preserve"> KP, Stuart MJ, Wright J, Wright RW, </w:t>
      </w:r>
      <w:proofErr w:type="spellStart"/>
      <w:r w:rsidRPr="00202562">
        <w:rPr>
          <w:rFonts w:ascii="Book Antiqua" w:eastAsia="宋体" w:hAnsi="Book Antiqua" w:cs="宋体"/>
          <w:lang w:eastAsia="zh-CN"/>
        </w:rPr>
        <w:t>Losina</w:t>
      </w:r>
      <w:proofErr w:type="spellEnd"/>
      <w:r w:rsidRPr="00202562">
        <w:rPr>
          <w:rFonts w:ascii="Book Antiqua" w:eastAsia="宋体" w:hAnsi="Book Antiqua" w:cs="宋体"/>
          <w:lang w:eastAsia="zh-CN"/>
        </w:rPr>
        <w:t xml:space="preserve"> E. Surgery versus physical therapy for a meniscal tear and osteoarthritis. </w:t>
      </w:r>
      <w:r w:rsidRPr="00202562">
        <w:rPr>
          <w:rFonts w:ascii="Book Antiqua" w:eastAsia="宋体" w:hAnsi="Book Antiqua" w:cs="宋体"/>
          <w:i/>
          <w:iCs/>
          <w:lang w:eastAsia="zh-CN"/>
        </w:rPr>
        <w:t xml:space="preserve">N </w:t>
      </w:r>
      <w:proofErr w:type="spellStart"/>
      <w:r w:rsidRPr="00202562">
        <w:rPr>
          <w:rFonts w:ascii="Book Antiqua" w:eastAsia="宋体" w:hAnsi="Book Antiqua" w:cs="宋体"/>
          <w:i/>
          <w:iCs/>
          <w:lang w:eastAsia="zh-CN"/>
        </w:rPr>
        <w:t>Engl</w:t>
      </w:r>
      <w:proofErr w:type="spellEnd"/>
      <w:r w:rsidRPr="00202562">
        <w:rPr>
          <w:rFonts w:ascii="Book Antiqua" w:eastAsia="宋体" w:hAnsi="Book Antiqua" w:cs="宋体"/>
          <w:i/>
          <w:iCs/>
          <w:lang w:eastAsia="zh-CN"/>
        </w:rPr>
        <w:t xml:space="preserve"> J Med</w:t>
      </w:r>
      <w:r w:rsidRPr="00202562">
        <w:rPr>
          <w:rFonts w:ascii="Book Antiqua" w:eastAsia="宋体" w:hAnsi="Book Antiqua" w:cs="宋体"/>
          <w:lang w:eastAsia="zh-CN"/>
        </w:rPr>
        <w:t xml:space="preserve"> 2013; </w:t>
      </w:r>
      <w:r w:rsidRPr="00202562">
        <w:rPr>
          <w:rFonts w:ascii="Book Antiqua" w:eastAsia="宋体" w:hAnsi="Book Antiqua" w:cs="宋体"/>
          <w:b/>
          <w:bCs/>
          <w:lang w:eastAsia="zh-CN"/>
        </w:rPr>
        <w:t>368</w:t>
      </w:r>
      <w:r w:rsidRPr="00202562">
        <w:rPr>
          <w:rFonts w:ascii="Book Antiqua" w:eastAsia="宋体" w:hAnsi="Book Antiqua" w:cs="宋体"/>
          <w:lang w:eastAsia="zh-CN"/>
        </w:rPr>
        <w:t>: 1675-1684 [PMID: 23506518 DOI: 10.1056/NEJMoa1301408]</w:t>
      </w:r>
    </w:p>
    <w:p w14:paraId="635A6AB7"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lastRenderedPageBreak/>
        <w:t xml:space="preserve">9 </w:t>
      </w:r>
      <w:proofErr w:type="spellStart"/>
      <w:r w:rsidRPr="00202562">
        <w:rPr>
          <w:rFonts w:ascii="Book Antiqua" w:eastAsia="宋体" w:hAnsi="Book Antiqua" w:cs="宋体"/>
          <w:b/>
          <w:bCs/>
          <w:lang w:eastAsia="zh-CN"/>
        </w:rPr>
        <w:t>Sihvonen</w:t>
      </w:r>
      <w:proofErr w:type="spellEnd"/>
      <w:r w:rsidRPr="00202562">
        <w:rPr>
          <w:rFonts w:ascii="Book Antiqua" w:eastAsia="宋体" w:hAnsi="Book Antiqua" w:cs="宋体"/>
          <w:b/>
          <w:bCs/>
          <w:lang w:eastAsia="zh-CN"/>
        </w:rPr>
        <w:t xml:space="preserve"> R</w:t>
      </w:r>
      <w:r w:rsidRPr="00202562">
        <w:rPr>
          <w:rFonts w:ascii="Book Antiqua" w:eastAsia="宋体" w:hAnsi="Book Antiqua" w:cs="宋体"/>
          <w:lang w:eastAsia="zh-CN"/>
        </w:rPr>
        <w:t xml:space="preserve">, </w:t>
      </w:r>
      <w:proofErr w:type="spellStart"/>
      <w:r w:rsidRPr="00202562">
        <w:rPr>
          <w:rFonts w:ascii="Book Antiqua" w:eastAsia="宋体" w:hAnsi="Book Antiqua" w:cs="宋体"/>
          <w:lang w:eastAsia="zh-CN"/>
        </w:rPr>
        <w:t>Paavola</w:t>
      </w:r>
      <w:proofErr w:type="spellEnd"/>
      <w:r w:rsidRPr="00202562">
        <w:rPr>
          <w:rFonts w:ascii="Book Antiqua" w:eastAsia="宋体" w:hAnsi="Book Antiqua" w:cs="宋体"/>
          <w:lang w:eastAsia="zh-CN"/>
        </w:rPr>
        <w:t xml:space="preserve"> M, </w:t>
      </w:r>
      <w:proofErr w:type="spellStart"/>
      <w:r w:rsidRPr="00202562">
        <w:rPr>
          <w:rFonts w:ascii="Book Antiqua" w:eastAsia="宋体" w:hAnsi="Book Antiqua" w:cs="宋体"/>
          <w:lang w:eastAsia="zh-CN"/>
        </w:rPr>
        <w:t>Malmivaara</w:t>
      </w:r>
      <w:proofErr w:type="spellEnd"/>
      <w:r w:rsidRPr="00202562">
        <w:rPr>
          <w:rFonts w:ascii="Book Antiqua" w:eastAsia="宋体" w:hAnsi="Book Antiqua" w:cs="宋体"/>
          <w:lang w:eastAsia="zh-CN"/>
        </w:rPr>
        <w:t xml:space="preserve"> A, </w:t>
      </w:r>
      <w:proofErr w:type="spellStart"/>
      <w:r w:rsidRPr="00202562">
        <w:rPr>
          <w:rFonts w:ascii="Book Antiqua" w:eastAsia="宋体" w:hAnsi="Book Antiqua" w:cs="宋体"/>
          <w:lang w:eastAsia="zh-CN"/>
        </w:rPr>
        <w:t>Itälä</w:t>
      </w:r>
      <w:proofErr w:type="spellEnd"/>
      <w:r w:rsidRPr="00202562">
        <w:rPr>
          <w:rFonts w:ascii="Book Antiqua" w:eastAsia="宋体" w:hAnsi="Book Antiqua" w:cs="宋体"/>
          <w:lang w:eastAsia="zh-CN"/>
        </w:rPr>
        <w:t xml:space="preserve"> A, </w:t>
      </w:r>
      <w:proofErr w:type="spellStart"/>
      <w:r w:rsidRPr="00202562">
        <w:rPr>
          <w:rFonts w:ascii="Book Antiqua" w:eastAsia="宋体" w:hAnsi="Book Antiqua" w:cs="宋体"/>
          <w:lang w:eastAsia="zh-CN"/>
        </w:rPr>
        <w:t>Joukainen</w:t>
      </w:r>
      <w:proofErr w:type="spellEnd"/>
      <w:r w:rsidRPr="00202562">
        <w:rPr>
          <w:rFonts w:ascii="Book Antiqua" w:eastAsia="宋体" w:hAnsi="Book Antiqua" w:cs="宋体"/>
          <w:lang w:eastAsia="zh-CN"/>
        </w:rPr>
        <w:t xml:space="preserve"> A, </w:t>
      </w:r>
      <w:proofErr w:type="spellStart"/>
      <w:r w:rsidRPr="00202562">
        <w:rPr>
          <w:rFonts w:ascii="Book Antiqua" w:eastAsia="宋体" w:hAnsi="Book Antiqua" w:cs="宋体"/>
          <w:lang w:eastAsia="zh-CN"/>
        </w:rPr>
        <w:t>Nurmi</w:t>
      </w:r>
      <w:proofErr w:type="spellEnd"/>
      <w:r w:rsidRPr="00202562">
        <w:rPr>
          <w:rFonts w:ascii="Book Antiqua" w:eastAsia="宋体" w:hAnsi="Book Antiqua" w:cs="宋体"/>
          <w:lang w:eastAsia="zh-CN"/>
        </w:rPr>
        <w:t xml:space="preserve"> H, </w:t>
      </w:r>
      <w:proofErr w:type="spellStart"/>
      <w:r w:rsidRPr="00202562">
        <w:rPr>
          <w:rFonts w:ascii="Book Antiqua" w:eastAsia="宋体" w:hAnsi="Book Antiqua" w:cs="宋体"/>
          <w:lang w:eastAsia="zh-CN"/>
        </w:rPr>
        <w:t>Kalske</w:t>
      </w:r>
      <w:proofErr w:type="spellEnd"/>
      <w:r w:rsidRPr="00202562">
        <w:rPr>
          <w:rFonts w:ascii="Book Antiqua" w:eastAsia="宋体" w:hAnsi="Book Antiqua" w:cs="宋体"/>
          <w:lang w:eastAsia="zh-CN"/>
        </w:rPr>
        <w:t xml:space="preserve"> J, </w:t>
      </w:r>
      <w:proofErr w:type="spellStart"/>
      <w:r w:rsidRPr="00202562">
        <w:rPr>
          <w:rFonts w:ascii="Book Antiqua" w:eastAsia="宋体" w:hAnsi="Book Antiqua" w:cs="宋体"/>
          <w:lang w:eastAsia="zh-CN"/>
        </w:rPr>
        <w:t>Järvinen</w:t>
      </w:r>
      <w:proofErr w:type="spellEnd"/>
      <w:r w:rsidRPr="00202562">
        <w:rPr>
          <w:rFonts w:ascii="Book Antiqua" w:eastAsia="宋体" w:hAnsi="Book Antiqua" w:cs="宋体"/>
          <w:lang w:eastAsia="zh-CN"/>
        </w:rPr>
        <w:t xml:space="preserve"> TL. Arthroscopic partial </w:t>
      </w:r>
      <w:proofErr w:type="spellStart"/>
      <w:r w:rsidRPr="00202562">
        <w:rPr>
          <w:rFonts w:ascii="Book Antiqua" w:eastAsia="宋体" w:hAnsi="Book Antiqua" w:cs="宋体"/>
          <w:lang w:eastAsia="zh-CN"/>
        </w:rPr>
        <w:t>meniscectomy</w:t>
      </w:r>
      <w:proofErr w:type="spellEnd"/>
      <w:r w:rsidRPr="00202562">
        <w:rPr>
          <w:rFonts w:ascii="Book Antiqua" w:eastAsia="宋体" w:hAnsi="Book Antiqua" w:cs="宋体"/>
          <w:lang w:eastAsia="zh-CN"/>
        </w:rPr>
        <w:t xml:space="preserve"> versus sham surgery for a degenerative meniscal tear. </w:t>
      </w:r>
      <w:r w:rsidRPr="00202562">
        <w:rPr>
          <w:rFonts w:ascii="Book Antiqua" w:eastAsia="宋体" w:hAnsi="Book Antiqua" w:cs="宋体"/>
          <w:i/>
          <w:iCs/>
          <w:lang w:eastAsia="zh-CN"/>
        </w:rPr>
        <w:t xml:space="preserve">N </w:t>
      </w:r>
      <w:proofErr w:type="spellStart"/>
      <w:r w:rsidRPr="00202562">
        <w:rPr>
          <w:rFonts w:ascii="Book Antiqua" w:eastAsia="宋体" w:hAnsi="Book Antiqua" w:cs="宋体"/>
          <w:i/>
          <w:iCs/>
          <w:lang w:eastAsia="zh-CN"/>
        </w:rPr>
        <w:t>Engl</w:t>
      </w:r>
      <w:proofErr w:type="spellEnd"/>
      <w:r w:rsidRPr="00202562">
        <w:rPr>
          <w:rFonts w:ascii="Book Antiqua" w:eastAsia="宋体" w:hAnsi="Book Antiqua" w:cs="宋体"/>
          <w:i/>
          <w:iCs/>
          <w:lang w:eastAsia="zh-CN"/>
        </w:rPr>
        <w:t xml:space="preserve"> J Med</w:t>
      </w:r>
      <w:r w:rsidRPr="00202562">
        <w:rPr>
          <w:rFonts w:ascii="Book Antiqua" w:eastAsia="宋体" w:hAnsi="Book Antiqua" w:cs="宋体"/>
          <w:lang w:eastAsia="zh-CN"/>
        </w:rPr>
        <w:t xml:space="preserve"> 2013; </w:t>
      </w:r>
      <w:r w:rsidRPr="00202562">
        <w:rPr>
          <w:rFonts w:ascii="Book Antiqua" w:eastAsia="宋体" w:hAnsi="Book Antiqua" w:cs="宋体"/>
          <w:b/>
          <w:bCs/>
          <w:lang w:eastAsia="zh-CN"/>
        </w:rPr>
        <w:t>369</w:t>
      </w:r>
      <w:r w:rsidRPr="00202562">
        <w:rPr>
          <w:rFonts w:ascii="Book Antiqua" w:eastAsia="宋体" w:hAnsi="Book Antiqua" w:cs="宋体"/>
          <w:lang w:eastAsia="zh-CN"/>
        </w:rPr>
        <w:t>: 2515-2524 [PMID: 24369076 DOI: 10.1056/NEJMoa1305189]</w:t>
      </w:r>
    </w:p>
    <w:p w14:paraId="1EBCE41F"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10 </w:t>
      </w:r>
      <w:proofErr w:type="spellStart"/>
      <w:r w:rsidRPr="00202562">
        <w:rPr>
          <w:rFonts w:ascii="Book Antiqua" w:eastAsia="宋体" w:hAnsi="Book Antiqua" w:cs="宋体"/>
          <w:b/>
          <w:bCs/>
          <w:lang w:eastAsia="zh-CN"/>
        </w:rPr>
        <w:t>Yim</w:t>
      </w:r>
      <w:proofErr w:type="spellEnd"/>
      <w:r w:rsidRPr="00202562">
        <w:rPr>
          <w:rFonts w:ascii="Book Antiqua" w:eastAsia="宋体" w:hAnsi="Book Antiqua" w:cs="宋体"/>
          <w:b/>
          <w:bCs/>
          <w:lang w:eastAsia="zh-CN"/>
        </w:rPr>
        <w:t xml:space="preserve"> JH</w:t>
      </w:r>
      <w:r w:rsidRPr="00202562">
        <w:rPr>
          <w:rFonts w:ascii="Book Antiqua" w:eastAsia="宋体" w:hAnsi="Book Antiqua" w:cs="宋体"/>
          <w:lang w:eastAsia="zh-CN"/>
        </w:rPr>
        <w:t xml:space="preserve">, </w:t>
      </w:r>
      <w:proofErr w:type="spellStart"/>
      <w:r w:rsidRPr="00202562">
        <w:rPr>
          <w:rFonts w:ascii="Book Antiqua" w:eastAsia="宋体" w:hAnsi="Book Antiqua" w:cs="宋体"/>
          <w:lang w:eastAsia="zh-CN"/>
        </w:rPr>
        <w:t>Seon</w:t>
      </w:r>
      <w:proofErr w:type="spellEnd"/>
      <w:r w:rsidRPr="00202562">
        <w:rPr>
          <w:rFonts w:ascii="Book Antiqua" w:eastAsia="宋体" w:hAnsi="Book Antiqua" w:cs="宋体"/>
          <w:lang w:eastAsia="zh-CN"/>
        </w:rPr>
        <w:t xml:space="preserve"> JK, Song EK, Choi JI, Kim MC, Lee KB, </w:t>
      </w:r>
      <w:proofErr w:type="spellStart"/>
      <w:r w:rsidRPr="00202562">
        <w:rPr>
          <w:rFonts w:ascii="Book Antiqua" w:eastAsia="宋体" w:hAnsi="Book Antiqua" w:cs="宋体"/>
          <w:lang w:eastAsia="zh-CN"/>
        </w:rPr>
        <w:t>Seo</w:t>
      </w:r>
      <w:proofErr w:type="spellEnd"/>
      <w:r w:rsidRPr="00202562">
        <w:rPr>
          <w:rFonts w:ascii="Book Antiqua" w:eastAsia="宋体" w:hAnsi="Book Antiqua" w:cs="宋体"/>
          <w:lang w:eastAsia="zh-CN"/>
        </w:rPr>
        <w:t xml:space="preserve"> HY. </w:t>
      </w:r>
      <w:proofErr w:type="gramStart"/>
      <w:r w:rsidRPr="00202562">
        <w:rPr>
          <w:rFonts w:ascii="Book Antiqua" w:eastAsia="宋体" w:hAnsi="Book Antiqua" w:cs="宋体"/>
          <w:lang w:eastAsia="zh-CN"/>
        </w:rPr>
        <w:t xml:space="preserve">A comparative study of </w:t>
      </w:r>
      <w:proofErr w:type="spellStart"/>
      <w:r w:rsidRPr="00202562">
        <w:rPr>
          <w:rFonts w:ascii="Book Antiqua" w:eastAsia="宋体" w:hAnsi="Book Antiqua" w:cs="宋体"/>
          <w:lang w:eastAsia="zh-CN"/>
        </w:rPr>
        <w:t>meniscectomy</w:t>
      </w:r>
      <w:proofErr w:type="spellEnd"/>
      <w:r w:rsidRPr="00202562">
        <w:rPr>
          <w:rFonts w:ascii="Book Antiqua" w:eastAsia="宋体" w:hAnsi="Book Antiqua" w:cs="宋体"/>
          <w:lang w:eastAsia="zh-CN"/>
        </w:rPr>
        <w:t xml:space="preserve"> and </w:t>
      </w:r>
      <w:proofErr w:type="spellStart"/>
      <w:r w:rsidRPr="00202562">
        <w:rPr>
          <w:rFonts w:ascii="Book Antiqua" w:eastAsia="宋体" w:hAnsi="Book Antiqua" w:cs="宋体"/>
          <w:lang w:eastAsia="zh-CN"/>
        </w:rPr>
        <w:t>nonoperative</w:t>
      </w:r>
      <w:proofErr w:type="spellEnd"/>
      <w:r w:rsidRPr="00202562">
        <w:rPr>
          <w:rFonts w:ascii="Book Antiqua" w:eastAsia="宋体" w:hAnsi="Book Antiqua" w:cs="宋体"/>
          <w:lang w:eastAsia="zh-CN"/>
        </w:rPr>
        <w:t xml:space="preserve"> treatment for degenerative horizontal tears of the medial meniscus.</w:t>
      </w:r>
      <w:proofErr w:type="gramEnd"/>
      <w:r w:rsidRPr="00202562">
        <w:rPr>
          <w:rFonts w:ascii="Book Antiqua" w:eastAsia="宋体" w:hAnsi="Book Antiqua" w:cs="宋体"/>
          <w:lang w:eastAsia="zh-CN"/>
        </w:rPr>
        <w:t xml:space="preserve"> </w:t>
      </w:r>
      <w:r w:rsidRPr="00202562">
        <w:rPr>
          <w:rFonts w:ascii="Book Antiqua" w:eastAsia="宋体" w:hAnsi="Book Antiqua" w:cs="宋体"/>
          <w:i/>
          <w:iCs/>
          <w:lang w:eastAsia="zh-CN"/>
        </w:rPr>
        <w:t>Am J Sports Med</w:t>
      </w:r>
      <w:r w:rsidRPr="00202562">
        <w:rPr>
          <w:rFonts w:ascii="Book Antiqua" w:eastAsia="宋体" w:hAnsi="Book Antiqua" w:cs="宋体"/>
          <w:lang w:eastAsia="zh-CN"/>
        </w:rPr>
        <w:t xml:space="preserve"> 2013; </w:t>
      </w:r>
      <w:r w:rsidRPr="00202562">
        <w:rPr>
          <w:rFonts w:ascii="Book Antiqua" w:eastAsia="宋体" w:hAnsi="Book Antiqua" w:cs="宋体"/>
          <w:b/>
          <w:bCs/>
          <w:lang w:eastAsia="zh-CN"/>
        </w:rPr>
        <w:t>41</w:t>
      </w:r>
      <w:r w:rsidRPr="00202562">
        <w:rPr>
          <w:rFonts w:ascii="Book Antiqua" w:eastAsia="宋体" w:hAnsi="Book Antiqua" w:cs="宋体"/>
          <w:lang w:eastAsia="zh-CN"/>
        </w:rPr>
        <w:t>: 1565-1570 [PMID: 23703915 DOI: 10.1177/0363546513488518]</w:t>
      </w:r>
    </w:p>
    <w:p w14:paraId="4F88337B"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11 </w:t>
      </w:r>
      <w:r w:rsidRPr="00202562">
        <w:rPr>
          <w:rFonts w:ascii="Book Antiqua" w:eastAsia="宋体" w:hAnsi="Book Antiqua" w:cs="宋体"/>
          <w:b/>
          <w:bCs/>
          <w:lang w:eastAsia="zh-CN"/>
        </w:rPr>
        <w:t>Chan S</w:t>
      </w:r>
      <w:r w:rsidRPr="00202562">
        <w:rPr>
          <w:rFonts w:ascii="Book Antiqua" w:eastAsia="宋体" w:hAnsi="Book Antiqua" w:cs="宋体"/>
          <w:lang w:eastAsia="zh-CN"/>
        </w:rPr>
        <w:t xml:space="preserve">, </w:t>
      </w:r>
      <w:proofErr w:type="spellStart"/>
      <w:r w:rsidRPr="00202562">
        <w:rPr>
          <w:rFonts w:ascii="Book Antiqua" w:eastAsia="宋体" w:hAnsi="Book Antiqua" w:cs="宋体"/>
          <w:lang w:eastAsia="zh-CN"/>
        </w:rPr>
        <w:t>Bhandari</w:t>
      </w:r>
      <w:proofErr w:type="spellEnd"/>
      <w:r w:rsidRPr="00202562">
        <w:rPr>
          <w:rFonts w:ascii="Book Antiqua" w:eastAsia="宋体" w:hAnsi="Book Antiqua" w:cs="宋体"/>
          <w:lang w:eastAsia="zh-CN"/>
        </w:rPr>
        <w:t xml:space="preserve"> M. The quality of reporting of </w:t>
      </w:r>
      <w:proofErr w:type="spellStart"/>
      <w:r w:rsidRPr="00202562">
        <w:rPr>
          <w:rFonts w:ascii="Book Antiqua" w:eastAsia="宋体" w:hAnsi="Book Antiqua" w:cs="宋体"/>
          <w:lang w:eastAsia="zh-CN"/>
        </w:rPr>
        <w:t>orthopaedic</w:t>
      </w:r>
      <w:proofErr w:type="spellEnd"/>
      <w:r w:rsidRPr="00202562">
        <w:rPr>
          <w:rFonts w:ascii="Book Antiqua" w:eastAsia="宋体" w:hAnsi="Book Antiqua" w:cs="宋体"/>
          <w:lang w:eastAsia="zh-CN"/>
        </w:rPr>
        <w:t xml:space="preserve"> randomized trials with use of a checklist for </w:t>
      </w:r>
      <w:proofErr w:type="spellStart"/>
      <w:r w:rsidRPr="00202562">
        <w:rPr>
          <w:rFonts w:ascii="Book Antiqua" w:eastAsia="宋体" w:hAnsi="Book Antiqua" w:cs="宋体"/>
          <w:lang w:eastAsia="zh-CN"/>
        </w:rPr>
        <w:t>nonpharmacological</w:t>
      </w:r>
      <w:proofErr w:type="spellEnd"/>
      <w:r w:rsidRPr="00202562">
        <w:rPr>
          <w:rFonts w:ascii="Book Antiqua" w:eastAsia="宋体" w:hAnsi="Book Antiqua" w:cs="宋体"/>
          <w:lang w:eastAsia="zh-CN"/>
        </w:rPr>
        <w:t xml:space="preserve"> therapies. </w:t>
      </w:r>
      <w:r w:rsidRPr="00202562">
        <w:rPr>
          <w:rFonts w:ascii="Book Antiqua" w:eastAsia="宋体" w:hAnsi="Book Antiqua" w:cs="宋体"/>
          <w:i/>
          <w:iCs/>
          <w:lang w:eastAsia="zh-CN"/>
        </w:rPr>
        <w:t xml:space="preserve">J Bone Joint </w:t>
      </w:r>
      <w:proofErr w:type="spellStart"/>
      <w:r w:rsidRPr="00202562">
        <w:rPr>
          <w:rFonts w:ascii="Book Antiqua" w:eastAsia="宋体" w:hAnsi="Book Antiqua" w:cs="宋体"/>
          <w:i/>
          <w:iCs/>
          <w:lang w:eastAsia="zh-CN"/>
        </w:rPr>
        <w:t>Surg</w:t>
      </w:r>
      <w:proofErr w:type="spellEnd"/>
      <w:r w:rsidRPr="00202562">
        <w:rPr>
          <w:rFonts w:ascii="Book Antiqua" w:eastAsia="宋体" w:hAnsi="Book Antiqua" w:cs="宋体"/>
          <w:i/>
          <w:iCs/>
          <w:lang w:eastAsia="zh-CN"/>
        </w:rPr>
        <w:t xml:space="preserve"> Am</w:t>
      </w:r>
      <w:r w:rsidRPr="00202562">
        <w:rPr>
          <w:rFonts w:ascii="Book Antiqua" w:eastAsia="宋体" w:hAnsi="Book Antiqua" w:cs="宋体"/>
          <w:lang w:eastAsia="zh-CN"/>
        </w:rPr>
        <w:t xml:space="preserve"> 2007; </w:t>
      </w:r>
      <w:r w:rsidRPr="00202562">
        <w:rPr>
          <w:rFonts w:ascii="Book Antiqua" w:eastAsia="宋体" w:hAnsi="Book Antiqua" w:cs="宋体"/>
          <w:b/>
          <w:bCs/>
          <w:lang w:eastAsia="zh-CN"/>
        </w:rPr>
        <w:t>89</w:t>
      </w:r>
      <w:r w:rsidRPr="00202562">
        <w:rPr>
          <w:rFonts w:ascii="Book Antiqua" w:eastAsia="宋体" w:hAnsi="Book Antiqua" w:cs="宋体"/>
          <w:lang w:eastAsia="zh-CN"/>
        </w:rPr>
        <w:t>: 1970-1978 [PMID: 17768194 DOI: 10.2106/JBJS.F.01591]</w:t>
      </w:r>
    </w:p>
    <w:p w14:paraId="372BD4B2"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12 </w:t>
      </w:r>
      <w:r w:rsidRPr="00202562">
        <w:rPr>
          <w:rFonts w:ascii="Book Antiqua" w:eastAsia="宋体" w:hAnsi="Book Antiqua" w:cs="宋体"/>
          <w:b/>
          <w:bCs/>
          <w:lang w:eastAsia="zh-CN"/>
        </w:rPr>
        <w:t>Cowan J</w:t>
      </w:r>
      <w:r w:rsidRPr="00202562">
        <w:rPr>
          <w:rFonts w:ascii="Book Antiqua" w:eastAsia="宋体" w:hAnsi="Book Antiqua" w:cs="宋体"/>
          <w:lang w:eastAsia="zh-CN"/>
        </w:rPr>
        <w:t>, Lozano-</w:t>
      </w:r>
      <w:proofErr w:type="spellStart"/>
      <w:r w:rsidRPr="00202562">
        <w:rPr>
          <w:rFonts w:ascii="Book Antiqua" w:eastAsia="宋体" w:hAnsi="Book Antiqua" w:cs="宋体"/>
          <w:lang w:eastAsia="zh-CN"/>
        </w:rPr>
        <w:t>Calderón</w:t>
      </w:r>
      <w:proofErr w:type="spellEnd"/>
      <w:r w:rsidRPr="00202562">
        <w:rPr>
          <w:rFonts w:ascii="Book Antiqua" w:eastAsia="宋体" w:hAnsi="Book Antiqua" w:cs="宋体"/>
          <w:lang w:eastAsia="zh-CN"/>
        </w:rPr>
        <w:t xml:space="preserve"> S, Ring D. Quality of prospective controlled randomized trials. </w:t>
      </w:r>
      <w:proofErr w:type="gramStart"/>
      <w:r w:rsidRPr="00202562">
        <w:rPr>
          <w:rFonts w:ascii="Book Antiqua" w:eastAsia="宋体" w:hAnsi="Book Antiqua" w:cs="宋体"/>
          <w:lang w:eastAsia="zh-CN"/>
        </w:rPr>
        <w:t xml:space="preserve">Analysis of trials of treatment for lateral </w:t>
      </w:r>
      <w:proofErr w:type="spellStart"/>
      <w:r w:rsidRPr="00202562">
        <w:rPr>
          <w:rFonts w:ascii="Book Antiqua" w:eastAsia="宋体" w:hAnsi="Book Antiqua" w:cs="宋体"/>
          <w:lang w:eastAsia="zh-CN"/>
        </w:rPr>
        <w:t>epicondylitis</w:t>
      </w:r>
      <w:proofErr w:type="spellEnd"/>
      <w:r w:rsidRPr="00202562">
        <w:rPr>
          <w:rFonts w:ascii="Book Antiqua" w:eastAsia="宋体" w:hAnsi="Book Antiqua" w:cs="宋体"/>
          <w:lang w:eastAsia="zh-CN"/>
        </w:rPr>
        <w:t xml:space="preserve"> as an example.</w:t>
      </w:r>
      <w:proofErr w:type="gramEnd"/>
      <w:r w:rsidRPr="00202562">
        <w:rPr>
          <w:rFonts w:ascii="Book Antiqua" w:eastAsia="宋体" w:hAnsi="Book Antiqua" w:cs="宋体"/>
          <w:lang w:eastAsia="zh-CN"/>
        </w:rPr>
        <w:t xml:space="preserve"> </w:t>
      </w:r>
      <w:r w:rsidRPr="00202562">
        <w:rPr>
          <w:rFonts w:ascii="Book Antiqua" w:eastAsia="宋体" w:hAnsi="Book Antiqua" w:cs="宋体"/>
          <w:i/>
          <w:iCs/>
          <w:lang w:eastAsia="zh-CN"/>
        </w:rPr>
        <w:t xml:space="preserve">J Bone Joint </w:t>
      </w:r>
      <w:proofErr w:type="spellStart"/>
      <w:r w:rsidRPr="00202562">
        <w:rPr>
          <w:rFonts w:ascii="Book Antiqua" w:eastAsia="宋体" w:hAnsi="Book Antiqua" w:cs="宋体"/>
          <w:i/>
          <w:iCs/>
          <w:lang w:eastAsia="zh-CN"/>
        </w:rPr>
        <w:t>Surg</w:t>
      </w:r>
      <w:proofErr w:type="spellEnd"/>
      <w:r w:rsidRPr="00202562">
        <w:rPr>
          <w:rFonts w:ascii="Book Antiqua" w:eastAsia="宋体" w:hAnsi="Book Antiqua" w:cs="宋体"/>
          <w:i/>
          <w:iCs/>
          <w:lang w:eastAsia="zh-CN"/>
        </w:rPr>
        <w:t xml:space="preserve"> Am</w:t>
      </w:r>
      <w:r w:rsidRPr="00202562">
        <w:rPr>
          <w:rFonts w:ascii="Book Antiqua" w:eastAsia="宋体" w:hAnsi="Book Antiqua" w:cs="宋体"/>
          <w:lang w:eastAsia="zh-CN"/>
        </w:rPr>
        <w:t xml:space="preserve"> 2007; </w:t>
      </w:r>
      <w:r w:rsidRPr="00202562">
        <w:rPr>
          <w:rFonts w:ascii="Book Antiqua" w:eastAsia="宋体" w:hAnsi="Book Antiqua" w:cs="宋体"/>
          <w:b/>
          <w:bCs/>
          <w:lang w:eastAsia="zh-CN"/>
        </w:rPr>
        <w:t>89</w:t>
      </w:r>
      <w:r w:rsidRPr="00202562">
        <w:rPr>
          <w:rFonts w:ascii="Book Antiqua" w:eastAsia="宋体" w:hAnsi="Book Antiqua" w:cs="宋体"/>
          <w:lang w:eastAsia="zh-CN"/>
        </w:rPr>
        <w:t>: 1693-1699 [PMID: 17671006 DOI: 10.2106/JBJS.F.00858]</w:t>
      </w:r>
    </w:p>
    <w:p w14:paraId="278B706E"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13 </w:t>
      </w:r>
      <w:proofErr w:type="spellStart"/>
      <w:r w:rsidRPr="00202562">
        <w:rPr>
          <w:rFonts w:ascii="Book Antiqua" w:eastAsia="宋体" w:hAnsi="Book Antiqua" w:cs="宋体"/>
          <w:b/>
          <w:bCs/>
          <w:lang w:eastAsia="zh-CN"/>
        </w:rPr>
        <w:t>Laupacis</w:t>
      </w:r>
      <w:proofErr w:type="spellEnd"/>
      <w:r w:rsidRPr="00202562">
        <w:rPr>
          <w:rFonts w:ascii="Book Antiqua" w:eastAsia="宋体" w:hAnsi="Book Antiqua" w:cs="宋体"/>
          <w:b/>
          <w:bCs/>
          <w:lang w:eastAsia="zh-CN"/>
        </w:rPr>
        <w:t xml:space="preserve"> A</w:t>
      </w:r>
      <w:r w:rsidRPr="00202562">
        <w:rPr>
          <w:rFonts w:ascii="Book Antiqua" w:eastAsia="宋体" w:hAnsi="Book Antiqua" w:cs="宋体"/>
          <w:lang w:eastAsia="zh-CN"/>
        </w:rPr>
        <w:t xml:space="preserve">, </w:t>
      </w:r>
      <w:proofErr w:type="spellStart"/>
      <w:r w:rsidRPr="00202562">
        <w:rPr>
          <w:rFonts w:ascii="Book Antiqua" w:eastAsia="宋体" w:hAnsi="Book Antiqua" w:cs="宋体"/>
          <w:lang w:eastAsia="zh-CN"/>
        </w:rPr>
        <w:t>Rorabeck</w:t>
      </w:r>
      <w:proofErr w:type="spellEnd"/>
      <w:r w:rsidRPr="00202562">
        <w:rPr>
          <w:rFonts w:ascii="Book Antiqua" w:eastAsia="宋体" w:hAnsi="Book Antiqua" w:cs="宋体"/>
          <w:lang w:eastAsia="zh-CN"/>
        </w:rPr>
        <w:t xml:space="preserve"> CH, Bourne RB, </w:t>
      </w:r>
      <w:proofErr w:type="spellStart"/>
      <w:r w:rsidRPr="00202562">
        <w:rPr>
          <w:rFonts w:ascii="Book Antiqua" w:eastAsia="宋体" w:hAnsi="Book Antiqua" w:cs="宋体"/>
          <w:lang w:eastAsia="zh-CN"/>
        </w:rPr>
        <w:t>Feeny</w:t>
      </w:r>
      <w:proofErr w:type="spellEnd"/>
      <w:r w:rsidRPr="00202562">
        <w:rPr>
          <w:rFonts w:ascii="Book Antiqua" w:eastAsia="宋体" w:hAnsi="Book Antiqua" w:cs="宋体"/>
          <w:lang w:eastAsia="zh-CN"/>
        </w:rPr>
        <w:t xml:space="preserve"> D, </w:t>
      </w:r>
      <w:proofErr w:type="spellStart"/>
      <w:r w:rsidRPr="00202562">
        <w:rPr>
          <w:rFonts w:ascii="Book Antiqua" w:eastAsia="宋体" w:hAnsi="Book Antiqua" w:cs="宋体"/>
          <w:lang w:eastAsia="zh-CN"/>
        </w:rPr>
        <w:t>Tugwell</w:t>
      </w:r>
      <w:proofErr w:type="spellEnd"/>
      <w:r w:rsidRPr="00202562">
        <w:rPr>
          <w:rFonts w:ascii="Book Antiqua" w:eastAsia="宋体" w:hAnsi="Book Antiqua" w:cs="宋体"/>
          <w:lang w:eastAsia="zh-CN"/>
        </w:rPr>
        <w:t xml:space="preserve"> P, </w:t>
      </w:r>
      <w:proofErr w:type="spellStart"/>
      <w:r w:rsidRPr="00202562">
        <w:rPr>
          <w:rFonts w:ascii="Book Antiqua" w:eastAsia="宋体" w:hAnsi="Book Antiqua" w:cs="宋体"/>
          <w:lang w:eastAsia="zh-CN"/>
        </w:rPr>
        <w:t>Sim</w:t>
      </w:r>
      <w:proofErr w:type="spellEnd"/>
      <w:r w:rsidRPr="00202562">
        <w:rPr>
          <w:rFonts w:ascii="Book Antiqua" w:eastAsia="宋体" w:hAnsi="Book Antiqua" w:cs="宋体"/>
          <w:lang w:eastAsia="zh-CN"/>
        </w:rPr>
        <w:t xml:space="preserve"> DA. Randomized trials in </w:t>
      </w:r>
      <w:proofErr w:type="spellStart"/>
      <w:r w:rsidRPr="00202562">
        <w:rPr>
          <w:rFonts w:ascii="Book Antiqua" w:eastAsia="宋体" w:hAnsi="Book Antiqua" w:cs="宋体"/>
          <w:lang w:eastAsia="zh-CN"/>
        </w:rPr>
        <w:t>orthopaedics</w:t>
      </w:r>
      <w:proofErr w:type="spellEnd"/>
      <w:r w:rsidRPr="00202562">
        <w:rPr>
          <w:rFonts w:ascii="Book Antiqua" w:eastAsia="宋体" w:hAnsi="Book Antiqua" w:cs="宋体"/>
          <w:lang w:eastAsia="zh-CN"/>
        </w:rPr>
        <w:t xml:space="preserve">: why, how, and when? </w:t>
      </w:r>
      <w:r w:rsidRPr="00202562">
        <w:rPr>
          <w:rFonts w:ascii="Book Antiqua" w:eastAsia="宋体" w:hAnsi="Book Antiqua" w:cs="宋体"/>
          <w:i/>
          <w:iCs/>
          <w:lang w:eastAsia="zh-CN"/>
        </w:rPr>
        <w:t xml:space="preserve">J Bone Joint </w:t>
      </w:r>
      <w:proofErr w:type="spellStart"/>
      <w:r w:rsidRPr="00202562">
        <w:rPr>
          <w:rFonts w:ascii="Book Antiqua" w:eastAsia="宋体" w:hAnsi="Book Antiqua" w:cs="宋体"/>
          <w:i/>
          <w:iCs/>
          <w:lang w:eastAsia="zh-CN"/>
        </w:rPr>
        <w:t>Surg</w:t>
      </w:r>
      <w:proofErr w:type="spellEnd"/>
      <w:r w:rsidRPr="00202562">
        <w:rPr>
          <w:rFonts w:ascii="Book Antiqua" w:eastAsia="宋体" w:hAnsi="Book Antiqua" w:cs="宋体"/>
          <w:i/>
          <w:iCs/>
          <w:lang w:eastAsia="zh-CN"/>
        </w:rPr>
        <w:t xml:space="preserve"> Am</w:t>
      </w:r>
      <w:r w:rsidRPr="00202562">
        <w:rPr>
          <w:rFonts w:ascii="Book Antiqua" w:eastAsia="宋体" w:hAnsi="Book Antiqua" w:cs="宋体"/>
          <w:lang w:eastAsia="zh-CN"/>
        </w:rPr>
        <w:t xml:space="preserve"> 1989; </w:t>
      </w:r>
      <w:r w:rsidRPr="00202562">
        <w:rPr>
          <w:rFonts w:ascii="Book Antiqua" w:eastAsia="宋体" w:hAnsi="Book Antiqua" w:cs="宋体"/>
          <w:b/>
          <w:bCs/>
          <w:lang w:eastAsia="zh-CN"/>
        </w:rPr>
        <w:t>71</w:t>
      </w:r>
      <w:r w:rsidRPr="00202562">
        <w:rPr>
          <w:rFonts w:ascii="Book Antiqua" w:eastAsia="宋体" w:hAnsi="Book Antiqua" w:cs="宋体"/>
          <w:lang w:eastAsia="zh-CN"/>
        </w:rPr>
        <w:t>: 535-543 [PMID: 2703513]</w:t>
      </w:r>
    </w:p>
    <w:p w14:paraId="2B64F58B"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14 </w:t>
      </w:r>
      <w:proofErr w:type="spellStart"/>
      <w:r w:rsidRPr="00202562">
        <w:rPr>
          <w:rFonts w:ascii="Book Antiqua" w:eastAsia="宋体" w:hAnsi="Book Antiqua" w:cs="宋体"/>
          <w:b/>
          <w:bCs/>
          <w:lang w:eastAsia="zh-CN"/>
        </w:rPr>
        <w:t>Losina</w:t>
      </w:r>
      <w:proofErr w:type="spellEnd"/>
      <w:r w:rsidRPr="00202562">
        <w:rPr>
          <w:rFonts w:ascii="Book Antiqua" w:eastAsia="宋体" w:hAnsi="Book Antiqua" w:cs="宋体"/>
          <w:b/>
          <w:bCs/>
          <w:lang w:eastAsia="zh-CN"/>
        </w:rPr>
        <w:t xml:space="preserve"> E</w:t>
      </w:r>
      <w:r w:rsidRPr="00202562">
        <w:rPr>
          <w:rFonts w:ascii="Book Antiqua" w:eastAsia="宋体" w:hAnsi="Book Antiqua" w:cs="宋体"/>
          <w:lang w:eastAsia="zh-CN"/>
        </w:rPr>
        <w:t xml:space="preserve">, Wright J, Katz JN. </w:t>
      </w:r>
      <w:proofErr w:type="gramStart"/>
      <w:r w:rsidRPr="00202562">
        <w:rPr>
          <w:rFonts w:ascii="Book Antiqua" w:eastAsia="宋体" w:hAnsi="Book Antiqua" w:cs="宋体"/>
          <w:lang w:eastAsia="zh-CN"/>
        </w:rPr>
        <w:t xml:space="preserve">Clinical trials in </w:t>
      </w:r>
      <w:proofErr w:type="spellStart"/>
      <w:r w:rsidRPr="00202562">
        <w:rPr>
          <w:rFonts w:ascii="Book Antiqua" w:eastAsia="宋体" w:hAnsi="Book Antiqua" w:cs="宋体"/>
          <w:lang w:eastAsia="zh-CN"/>
        </w:rPr>
        <w:t>orthopaedics</w:t>
      </w:r>
      <w:proofErr w:type="spellEnd"/>
      <w:r w:rsidRPr="00202562">
        <w:rPr>
          <w:rFonts w:ascii="Book Antiqua" w:eastAsia="宋体" w:hAnsi="Book Antiqua" w:cs="宋体"/>
          <w:lang w:eastAsia="zh-CN"/>
        </w:rPr>
        <w:t xml:space="preserve"> research.</w:t>
      </w:r>
      <w:proofErr w:type="gramEnd"/>
      <w:r w:rsidRPr="00202562">
        <w:rPr>
          <w:rFonts w:ascii="Book Antiqua" w:eastAsia="宋体" w:hAnsi="Book Antiqua" w:cs="宋体"/>
          <w:lang w:eastAsia="zh-CN"/>
        </w:rPr>
        <w:t xml:space="preserve"> Part III. Overcoming operational challenges in the design and conduct of randomized clinical trials in </w:t>
      </w:r>
      <w:proofErr w:type="spellStart"/>
      <w:r w:rsidRPr="00202562">
        <w:rPr>
          <w:rFonts w:ascii="Book Antiqua" w:eastAsia="宋体" w:hAnsi="Book Antiqua" w:cs="宋体"/>
          <w:lang w:eastAsia="zh-CN"/>
        </w:rPr>
        <w:t>orthopaedic</w:t>
      </w:r>
      <w:proofErr w:type="spellEnd"/>
      <w:r w:rsidRPr="00202562">
        <w:rPr>
          <w:rFonts w:ascii="Book Antiqua" w:eastAsia="宋体" w:hAnsi="Book Antiqua" w:cs="宋体"/>
          <w:lang w:eastAsia="zh-CN"/>
        </w:rPr>
        <w:t xml:space="preserve"> surgery. </w:t>
      </w:r>
      <w:r w:rsidRPr="00202562">
        <w:rPr>
          <w:rFonts w:ascii="Book Antiqua" w:eastAsia="宋体" w:hAnsi="Book Antiqua" w:cs="宋体"/>
          <w:i/>
          <w:iCs/>
          <w:lang w:eastAsia="zh-CN"/>
        </w:rPr>
        <w:t xml:space="preserve">J Bone Joint </w:t>
      </w:r>
      <w:proofErr w:type="spellStart"/>
      <w:r w:rsidRPr="00202562">
        <w:rPr>
          <w:rFonts w:ascii="Book Antiqua" w:eastAsia="宋体" w:hAnsi="Book Antiqua" w:cs="宋体"/>
          <w:i/>
          <w:iCs/>
          <w:lang w:eastAsia="zh-CN"/>
        </w:rPr>
        <w:t>Surg</w:t>
      </w:r>
      <w:proofErr w:type="spellEnd"/>
      <w:r w:rsidRPr="00202562">
        <w:rPr>
          <w:rFonts w:ascii="Book Antiqua" w:eastAsia="宋体" w:hAnsi="Book Antiqua" w:cs="宋体"/>
          <w:i/>
          <w:iCs/>
          <w:lang w:eastAsia="zh-CN"/>
        </w:rPr>
        <w:t xml:space="preserve"> Am</w:t>
      </w:r>
      <w:r w:rsidRPr="00202562">
        <w:rPr>
          <w:rFonts w:ascii="Book Antiqua" w:eastAsia="宋体" w:hAnsi="Book Antiqua" w:cs="宋体"/>
          <w:lang w:eastAsia="zh-CN"/>
        </w:rPr>
        <w:t xml:space="preserve"> 2012; </w:t>
      </w:r>
      <w:r w:rsidRPr="00202562">
        <w:rPr>
          <w:rFonts w:ascii="Book Antiqua" w:eastAsia="宋体" w:hAnsi="Book Antiqua" w:cs="宋体"/>
          <w:b/>
          <w:bCs/>
          <w:lang w:eastAsia="zh-CN"/>
        </w:rPr>
        <w:t>94</w:t>
      </w:r>
      <w:r w:rsidRPr="00202562">
        <w:rPr>
          <w:rFonts w:ascii="Book Antiqua" w:eastAsia="宋体" w:hAnsi="Book Antiqua" w:cs="宋体"/>
          <w:lang w:eastAsia="zh-CN"/>
        </w:rPr>
        <w:t>: e35 [PMID: 22438008 DOI: 10.2106/JBJS.K.00009]</w:t>
      </w:r>
    </w:p>
    <w:p w14:paraId="5B2C9735"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15 </w:t>
      </w:r>
      <w:proofErr w:type="spellStart"/>
      <w:r w:rsidRPr="00202562">
        <w:rPr>
          <w:rFonts w:ascii="Book Antiqua" w:eastAsia="宋体" w:hAnsi="Book Antiqua" w:cs="宋体"/>
          <w:b/>
          <w:bCs/>
          <w:lang w:eastAsia="zh-CN"/>
        </w:rPr>
        <w:t>Rudicel</w:t>
      </w:r>
      <w:proofErr w:type="spellEnd"/>
      <w:r w:rsidRPr="00202562">
        <w:rPr>
          <w:rFonts w:ascii="Book Antiqua" w:eastAsia="宋体" w:hAnsi="Book Antiqua" w:cs="宋体"/>
          <w:b/>
          <w:bCs/>
          <w:lang w:eastAsia="zh-CN"/>
        </w:rPr>
        <w:t xml:space="preserve"> S</w:t>
      </w:r>
      <w:r w:rsidRPr="00202562">
        <w:rPr>
          <w:rFonts w:ascii="Book Antiqua" w:eastAsia="宋体" w:hAnsi="Book Antiqua" w:cs="宋体"/>
          <w:lang w:eastAsia="zh-CN"/>
        </w:rPr>
        <w:t xml:space="preserve">, </w:t>
      </w:r>
      <w:proofErr w:type="spellStart"/>
      <w:r w:rsidRPr="00202562">
        <w:rPr>
          <w:rFonts w:ascii="Book Antiqua" w:eastAsia="宋体" w:hAnsi="Book Antiqua" w:cs="宋体"/>
          <w:lang w:eastAsia="zh-CN"/>
        </w:rPr>
        <w:t>Esdaile</w:t>
      </w:r>
      <w:proofErr w:type="spellEnd"/>
      <w:r w:rsidRPr="00202562">
        <w:rPr>
          <w:rFonts w:ascii="Book Antiqua" w:eastAsia="宋体" w:hAnsi="Book Antiqua" w:cs="宋体"/>
          <w:lang w:eastAsia="zh-CN"/>
        </w:rPr>
        <w:t xml:space="preserve"> J. The randomized clinical trial in </w:t>
      </w:r>
      <w:proofErr w:type="spellStart"/>
      <w:r w:rsidRPr="00202562">
        <w:rPr>
          <w:rFonts w:ascii="Book Antiqua" w:eastAsia="宋体" w:hAnsi="Book Antiqua" w:cs="宋体"/>
          <w:lang w:eastAsia="zh-CN"/>
        </w:rPr>
        <w:t>orthopaedics</w:t>
      </w:r>
      <w:proofErr w:type="spellEnd"/>
      <w:r w:rsidRPr="00202562">
        <w:rPr>
          <w:rFonts w:ascii="Book Antiqua" w:eastAsia="宋体" w:hAnsi="Book Antiqua" w:cs="宋体"/>
          <w:lang w:eastAsia="zh-CN"/>
        </w:rPr>
        <w:t xml:space="preserve">: obligation or option? </w:t>
      </w:r>
      <w:r w:rsidRPr="00202562">
        <w:rPr>
          <w:rFonts w:ascii="Book Antiqua" w:eastAsia="宋体" w:hAnsi="Book Antiqua" w:cs="宋体"/>
          <w:i/>
          <w:iCs/>
          <w:lang w:eastAsia="zh-CN"/>
        </w:rPr>
        <w:t xml:space="preserve">J Bone Joint </w:t>
      </w:r>
      <w:proofErr w:type="spellStart"/>
      <w:r w:rsidRPr="00202562">
        <w:rPr>
          <w:rFonts w:ascii="Book Antiqua" w:eastAsia="宋体" w:hAnsi="Book Antiqua" w:cs="宋体"/>
          <w:i/>
          <w:iCs/>
          <w:lang w:eastAsia="zh-CN"/>
        </w:rPr>
        <w:t>Surg</w:t>
      </w:r>
      <w:proofErr w:type="spellEnd"/>
      <w:r w:rsidRPr="00202562">
        <w:rPr>
          <w:rFonts w:ascii="Book Antiqua" w:eastAsia="宋体" w:hAnsi="Book Antiqua" w:cs="宋体"/>
          <w:i/>
          <w:iCs/>
          <w:lang w:eastAsia="zh-CN"/>
        </w:rPr>
        <w:t xml:space="preserve"> Am</w:t>
      </w:r>
      <w:r w:rsidRPr="00202562">
        <w:rPr>
          <w:rFonts w:ascii="Book Antiqua" w:eastAsia="宋体" w:hAnsi="Book Antiqua" w:cs="宋体"/>
          <w:lang w:eastAsia="zh-CN"/>
        </w:rPr>
        <w:t xml:space="preserve"> 1985; </w:t>
      </w:r>
      <w:r w:rsidRPr="00202562">
        <w:rPr>
          <w:rFonts w:ascii="Book Antiqua" w:eastAsia="宋体" w:hAnsi="Book Antiqua" w:cs="宋体"/>
          <w:b/>
          <w:bCs/>
          <w:lang w:eastAsia="zh-CN"/>
        </w:rPr>
        <w:t>67-A</w:t>
      </w:r>
      <w:r w:rsidRPr="00202562">
        <w:rPr>
          <w:rFonts w:ascii="Book Antiqua" w:eastAsia="宋体" w:hAnsi="Book Antiqua" w:cs="宋体"/>
          <w:lang w:eastAsia="zh-CN"/>
        </w:rPr>
        <w:t>: 1284-1293 [PMID: 11650735]</w:t>
      </w:r>
    </w:p>
    <w:p w14:paraId="58B1B18E" w14:textId="77777777" w:rsidR="00202562" w:rsidRPr="00202562" w:rsidRDefault="00202562" w:rsidP="00202562">
      <w:pPr>
        <w:spacing w:after="0" w:line="360" w:lineRule="auto"/>
        <w:jc w:val="both"/>
        <w:rPr>
          <w:rFonts w:ascii="Book Antiqua" w:eastAsia="宋体" w:hAnsi="Book Antiqua" w:cs="宋体"/>
          <w:lang w:eastAsia="zh-CN"/>
        </w:rPr>
      </w:pPr>
      <w:proofErr w:type="gramStart"/>
      <w:r w:rsidRPr="00202562">
        <w:rPr>
          <w:rFonts w:ascii="Book Antiqua" w:eastAsia="宋体" w:hAnsi="Book Antiqua" w:cs="宋体"/>
          <w:lang w:eastAsia="zh-CN"/>
        </w:rPr>
        <w:t xml:space="preserve">16 </w:t>
      </w:r>
      <w:r w:rsidRPr="00202562">
        <w:rPr>
          <w:rFonts w:ascii="Book Antiqua" w:eastAsia="宋体" w:hAnsi="Book Antiqua" w:cs="宋体"/>
          <w:b/>
          <w:bCs/>
          <w:lang w:eastAsia="zh-CN"/>
        </w:rPr>
        <w:t>Katz JN</w:t>
      </w:r>
      <w:r w:rsidRPr="00202562">
        <w:rPr>
          <w:rFonts w:ascii="Book Antiqua" w:eastAsia="宋体" w:hAnsi="Book Antiqua" w:cs="宋体"/>
          <w:lang w:eastAsia="zh-CN"/>
        </w:rPr>
        <w:t xml:space="preserve">, </w:t>
      </w:r>
      <w:proofErr w:type="spellStart"/>
      <w:r w:rsidRPr="00202562">
        <w:rPr>
          <w:rFonts w:ascii="Book Antiqua" w:eastAsia="宋体" w:hAnsi="Book Antiqua" w:cs="宋体"/>
          <w:lang w:eastAsia="zh-CN"/>
        </w:rPr>
        <w:t>Losina</w:t>
      </w:r>
      <w:proofErr w:type="spellEnd"/>
      <w:r w:rsidRPr="00202562">
        <w:rPr>
          <w:rFonts w:ascii="Book Antiqua" w:eastAsia="宋体" w:hAnsi="Book Antiqua" w:cs="宋体"/>
          <w:lang w:eastAsia="zh-CN"/>
        </w:rPr>
        <w:t xml:space="preserve"> E, </w:t>
      </w:r>
      <w:proofErr w:type="spellStart"/>
      <w:r w:rsidRPr="00202562">
        <w:rPr>
          <w:rFonts w:ascii="Book Antiqua" w:eastAsia="宋体" w:hAnsi="Book Antiqua" w:cs="宋体"/>
          <w:lang w:eastAsia="zh-CN"/>
        </w:rPr>
        <w:t>Lohmander</w:t>
      </w:r>
      <w:proofErr w:type="spellEnd"/>
      <w:r w:rsidRPr="00202562">
        <w:rPr>
          <w:rFonts w:ascii="Book Antiqua" w:eastAsia="宋体" w:hAnsi="Book Antiqua" w:cs="宋体"/>
          <w:lang w:eastAsia="zh-CN"/>
        </w:rPr>
        <w:t xml:space="preserve"> LS.</w:t>
      </w:r>
      <w:proofErr w:type="gramEnd"/>
      <w:r w:rsidRPr="00202562">
        <w:rPr>
          <w:rFonts w:ascii="Book Antiqua" w:eastAsia="宋体" w:hAnsi="Book Antiqua" w:cs="宋体"/>
          <w:lang w:eastAsia="zh-CN"/>
        </w:rPr>
        <w:t xml:space="preserve"> OARSI Clinical Trials Recommendations: Design and conduct of clinical trials of surgical interventions for osteoarthritis. </w:t>
      </w:r>
      <w:r w:rsidRPr="00202562">
        <w:rPr>
          <w:rFonts w:ascii="Book Antiqua" w:eastAsia="宋体" w:hAnsi="Book Antiqua" w:cs="宋体"/>
          <w:i/>
          <w:iCs/>
          <w:lang w:eastAsia="zh-CN"/>
        </w:rPr>
        <w:t>Osteoarthritis Cartilage</w:t>
      </w:r>
      <w:r w:rsidRPr="00202562">
        <w:rPr>
          <w:rFonts w:ascii="Book Antiqua" w:eastAsia="宋体" w:hAnsi="Book Antiqua" w:cs="宋体"/>
          <w:lang w:eastAsia="zh-CN"/>
        </w:rPr>
        <w:t xml:space="preserve"> 2015; </w:t>
      </w:r>
      <w:r w:rsidRPr="00202562">
        <w:rPr>
          <w:rFonts w:ascii="Book Antiqua" w:eastAsia="宋体" w:hAnsi="Book Antiqua" w:cs="宋体"/>
          <w:b/>
          <w:bCs/>
          <w:lang w:eastAsia="zh-CN"/>
        </w:rPr>
        <w:t>23</w:t>
      </w:r>
      <w:r w:rsidRPr="00202562">
        <w:rPr>
          <w:rFonts w:ascii="Book Antiqua" w:eastAsia="宋体" w:hAnsi="Book Antiqua" w:cs="宋体"/>
          <w:lang w:eastAsia="zh-CN"/>
        </w:rPr>
        <w:t>: 798-802 [PMID: 25952350 DOI: 10.1016/j.joca.2015.02.024]</w:t>
      </w:r>
    </w:p>
    <w:p w14:paraId="33F5849B"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17 </w:t>
      </w:r>
      <w:proofErr w:type="spellStart"/>
      <w:r w:rsidRPr="00202562">
        <w:rPr>
          <w:rFonts w:ascii="Book Antiqua" w:eastAsia="宋体" w:hAnsi="Book Antiqua" w:cs="宋体"/>
          <w:b/>
          <w:bCs/>
          <w:lang w:eastAsia="zh-CN"/>
        </w:rPr>
        <w:t>Xie</w:t>
      </w:r>
      <w:proofErr w:type="spellEnd"/>
      <w:r w:rsidRPr="00202562">
        <w:rPr>
          <w:rFonts w:ascii="Book Antiqua" w:eastAsia="宋体" w:hAnsi="Book Antiqua" w:cs="宋体"/>
          <w:b/>
          <w:bCs/>
          <w:lang w:eastAsia="zh-CN"/>
        </w:rPr>
        <w:t xml:space="preserve"> H</w:t>
      </w:r>
      <w:r w:rsidRPr="00202562">
        <w:rPr>
          <w:rFonts w:ascii="Book Antiqua" w:eastAsia="宋体" w:hAnsi="Book Antiqua" w:cs="宋体"/>
          <w:lang w:eastAsia="zh-CN"/>
        </w:rPr>
        <w:t xml:space="preserve">, </w:t>
      </w:r>
      <w:proofErr w:type="spellStart"/>
      <w:r w:rsidRPr="00202562">
        <w:rPr>
          <w:rFonts w:ascii="Book Antiqua" w:eastAsia="宋体" w:hAnsi="Book Antiqua" w:cs="宋体"/>
          <w:lang w:eastAsia="zh-CN"/>
        </w:rPr>
        <w:t>Heitjan</w:t>
      </w:r>
      <w:proofErr w:type="spellEnd"/>
      <w:r w:rsidRPr="00202562">
        <w:rPr>
          <w:rFonts w:ascii="Book Antiqua" w:eastAsia="宋体" w:hAnsi="Book Antiqua" w:cs="宋体"/>
          <w:lang w:eastAsia="zh-CN"/>
        </w:rPr>
        <w:t xml:space="preserve"> DF. </w:t>
      </w:r>
      <w:proofErr w:type="gramStart"/>
      <w:r w:rsidRPr="00202562">
        <w:rPr>
          <w:rFonts w:ascii="Book Antiqua" w:eastAsia="宋体" w:hAnsi="Book Antiqua" w:cs="宋体"/>
          <w:lang w:eastAsia="zh-CN"/>
        </w:rPr>
        <w:t>Sensitivity analysis of causal inference in a clinical trial subject to crossover.</w:t>
      </w:r>
      <w:proofErr w:type="gramEnd"/>
      <w:r w:rsidRPr="00202562">
        <w:rPr>
          <w:rFonts w:ascii="Book Antiqua" w:eastAsia="宋体" w:hAnsi="Book Antiqua" w:cs="宋体"/>
          <w:lang w:eastAsia="zh-CN"/>
        </w:rPr>
        <w:t xml:space="preserve"> </w:t>
      </w:r>
      <w:proofErr w:type="spellStart"/>
      <w:r w:rsidRPr="00202562">
        <w:rPr>
          <w:rFonts w:ascii="Book Antiqua" w:eastAsia="宋体" w:hAnsi="Book Antiqua" w:cs="宋体"/>
          <w:i/>
          <w:iCs/>
          <w:lang w:eastAsia="zh-CN"/>
        </w:rPr>
        <w:t>Clin</w:t>
      </w:r>
      <w:proofErr w:type="spellEnd"/>
      <w:r w:rsidRPr="00202562">
        <w:rPr>
          <w:rFonts w:ascii="Book Antiqua" w:eastAsia="宋体" w:hAnsi="Book Antiqua" w:cs="宋体"/>
          <w:i/>
          <w:iCs/>
          <w:lang w:eastAsia="zh-CN"/>
        </w:rPr>
        <w:t xml:space="preserve"> Trials</w:t>
      </w:r>
      <w:r w:rsidRPr="00202562">
        <w:rPr>
          <w:rFonts w:ascii="Book Antiqua" w:eastAsia="宋体" w:hAnsi="Book Antiqua" w:cs="宋体"/>
          <w:lang w:eastAsia="zh-CN"/>
        </w:rPr>
        <w:t xml:space="preserve"> 2004; </w:t>
      </w:r>
      <w:r w:rsidRPr="00202562">
        <w:rPr>
          <w:rFonts w:ascii="Book Antiqua" w:eastAsia="宋体" w:hAnsi="Book Antiqua" w:cs="宋体"/>
          <w:b/>
          <w:bCs/>
          <w:lang w:eastAsia="zh-CN"/>
        </w:rPr>
        <w:t>1</w:t>
      </w:r>
      <w:r w:rsidRPr="00202562">
        <w:rPr>
          <w:rFonts w:ascii="Book Antiqua" w:eastAsia="宋体" w:hAnsi="Book Antiqua" w:cs="宋体"/>
          <w:lang w:eastAsia="zh-CN"/>
        </w:rPr>
        <w:t>: 21-30 [PMID: 16281459 DOI: 10.1191/1740774504cn005oa]</w:t>
      </w:r>
    </w:p>
    <w:p w14:paraId="6CECF6FD"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18 </w:t>
      </w:r>
      <w:proofErr w:type="spellStart"/>
      <w:r w:rsidRPr="00202562">
        <w:rPr>
          <w:rFonts w:ascii="Book Antiqua" w:eastAsia="宋体" w:hAnsi="Book Antiqua" w:cs="宋体"/>
          <w:b/>
          <w:bCs/>
          <w:lang w:eastAsia="zh-CN"/>
        </w:rPr>
        <w:t>Gauffin</w:t>
      </w:r>
      <w:proofErr w:type="spellEnd"/>
      <w:r w:rsidRPr="00202562">
        <w:rPr>
          <w:rFonts w:ascii="Book Antiqua" w:eastAsia="宋体" w:hAnsi="Book Antiqua" w:cs="宋体"/>
          <w:b/>
          <w:bCs/>
          <w:lang w:eastAsia="zh-CN"/>
        </w:rPr>
        <w:t xml:space="preserve"> H</w:t>
      </w:r>
      <w:r w:rsidRPr="00202562">
        <w:rPr>
          <w:rFonts w:ascii="Book Antiqua" w:eastAsia="宋体" w:hAnsi="Book Antiqua" w:cs="宋体"/>
          <w:lang w:eastAsia="zh-CN"/>
        </w:rPr>
        <w:t xml:space="preserve">, </w:t>
      </w:r>
      <w:proofErr w:type="spellStart"/>
      <w:r w:rsidRPr="00202562">
        <w:rPr>
          <w:rFonts w:ascii="Book Antiqua" w:eastAsia="宋体" w:hAnsi="Book Antiqua" w:cs="宋体"/>
          <w:lang w:eastAsia="zh-CN"/>
        </w:rPr>
        <w:t>Tagesson</w:t>
      </w:r>
      <w:proofErr w:type="spellEnd"/>
      <w:r w:rsidRPr="00202562">
        <w:rPr>
          <w:rFonts w:ascii="Book Antiqua" w:eastAsia="宋体" w:hAnsi="Book Antiqua" w:cs="宋体"/>
          <w:lang w:eastAsia="zh-CN"/>
        </w:rPr>
        <w:t xml:space="preserve"> S, </w:t>
      </w:r>
      <w:proofErr w:type="spellStart"/>
      <w:r w:rsidRPr="00202562">
        <w:rPr>
          <w:rFonts w:ascii="Book Antiqua" w:eastAsia="宋体" w:hAnsi="Book Antiqua" w:cs="宋体"/>
          <w:lang w:eastAsia="zh-CN"/>
        </w:rPr>
        <w:t>Meunier</w:t>
      </w:r>
      <w:proofErr w:type="spellEnd"/>
      <w:r w:rsidRPr="00202562">
        <w:rPr>
          <w:rFonts w:ascii="Book Antiqua" w:eastAsia="宋体" w:hAnsi="Book Antiqua" w:cs="宋体"/>
          <w:lang w:eastAsia="zh-CN"/>
        </w:rPr>
        <w:t xml:space="preserve"> A, Magnusson H, </w:t>
      </w:r>
      <w:proofErr w:type="spellStart"/>
      <w:r w:rsidRPr="00202562">
        <w:rPr>
          <w:rFonts w:ascii="Book Antiqua" w:eastAsia="宋体" w:hAnsi="Book Antiqua" w:cs="宋体"/>
          <w:lang w:eastAsia="zh-CN"/>
        </w:rPr>
        <w:t>Kvist</w:t>
      </w:r>
      <w:proofErr w:type="spellEnd"/>
      <w:r w:rsidRPr="00202562">
        <w:rPr>
          <w:rFonts w:ascii="Book Antiqua" w:eastAsia="宋体" w:hAnsi="Book Antiqua" w:cs="宋体"/>
          <w:lang w:eastAsia="zh-CN"/>
        </w:rPr>
        <w:t xml:space="preserve"> J. Knee arthroscopic surgery is beneficial to middle-aged patients with meniscal symptoms: a prospective, </w:t>
      </w:r>
      <w:proofErr w:type="spellStart"/>
      <w:r w:rsidRPr="00202562">
        <w:rPr>
          <w:rFonts w:ascii="Book Antiqua" w:eastAsia="宋体" w:hAnsi="Book Antiqua" w:cs="宋体"/>
          <w:lang w:eastAsia="zh-CN"/>
        </w:rPr>
        <w:lastRenderedPageBreak/>
        <w:t>randomised</w:t>
      </w:r>
      <w:proofErr w:type="spellEnd"/>
      <w:r w:rsidRPr="00202562">
        <w:rPr>
          <w:rFonts w:ascii="Book Antiqua" w:eastAsia="宋体" w:hAnsi="Book Antiqua" w:cs="宋体"/>
          <w:lang w:eastAsia="zh-CN"/>
        </w:rPr>
        <w:t xml:space="preserve">, single-blinded study. </w:t>
      </w:r>
      <w:r w:rsidRPr="00202562">
        <w:rPr>
          <w:rFonts w:ascii="Book Antiqua" w:eastAsia="宋体" w:hAnsi="Book Antiqua" w:cs="宋体"/>
          <w:i/>
          <w:iCs/>
          <w:lang w:eastAsia="zh-CN"/>
        </w:rPr>
        <w:t>Osteoarthritis Cartilage</w:t>
      </w:r>
      <w:r w:rsidRPr="00202562">
        <w:rPr>
          <w:rFonts w:ascii="Book Antiqua" w:eastAsia="宋体" w:hAnsi="Book Antiqua" w:cs="宋体"/>
          <w:lang w:eastAsia="zh-CN"/>
        </w:rPr>
        <w:t xml:space="preserve"> 2014; </w:t>
      </w:r>
      <w:r w:rsidRPr="00202562">
        <w:rPr>
          <w:rFonts w:ascii="Book Antiqua" w:eastAsia="宋体" w:hAnsi="Book Antiqua" w:cs="宋体"/>
          <w:b/>
          <w:bCs/>
          <w:lang w:eastAsia="zh-CN"/>
        </w:rPr>
        <w:t>22</w:t>
      </w:r>
      <w:r w:rsidRPr="00202562">
        <w:rPr>
          <w:rFonts w:ascii="Book Antiqua" w:eastAsia="宋体" w:hAnsi="Book Antiqua" w:cs="宋体"/>
          <w:lang w:eastAsia="zh-CN"/>
        </w:rPr>
        <w:t>: 1808-1816 [PMID: 25086401 DOI: 10.1016/j.joca.2014.07.017]</w:t>
      </w:r>
    </w:p>
    <w:p w14:paraId="59CC2917"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19 </w:t>
      </w:r>
      <w:proofErr w:type="spellStart"/>
      <w:r w:rsidRPr="00202562">
        <w:rPr>
          <w:rFonts w:ascii="Book Antiqua" w:eastAsia="宋体" w:hAnsi="Book Antiqua" w:cs="宋体"/>
          <w:b/>
          <w:bCs/>
          <w:lang w:eastAsia="zh-CN"/>
        </w:rPr>
        <w:t>Stensrud</w:t>
      </w:r>
      <w:proofErr w:type="spellEnd"/>
      <w:r w:rsidRPr="00202562">
        <w:rPr>
          <w:rFonts w:ascii="Book Antiqua" w:eastAsia="宋体" w:hAnsi="Book Antiqua" w:cs="宋体"/>
          <w:b/>
          <w:bCs/>
          <w:lang w:eastAsia="zh-CN"/>
        </w:rPr>
        <w:t xml:space="preserve"> S</w:t>
      </w:r>
      <w:r w:rsidRPr="00202562">
        <w:rPr>
          <w:rFonts w:ascii="Book Antiqua" w:eastAsia="宋体" w:hAnsi="Book Antiqua" w:cs="宋体"/>
          <w:lang w:eastAsia="zh-CN"/>
        </w:rPr>
        <w:t xml:space="preserve">, </w:t>
      </w:r>
      <w:proofErr w:type="spellStart"/>
      <w:r w:rsidRPr="00202562">
        <w:rPr>
          <w:rFonts w:ascii="Book Antiqua" w:eastAsia="宋体" w:hAnsi="Book Antiqua" w:cs="宋体"/>
          <w:lang w:eastAsia="zh-CN"/>
        </w:rPr>
        <w:t>Risberg</w:t>
      </w:r>
      <w:proofErr w:type="spellEnd"/>
      <w:r w:rsidRPr="00202562">
        <w:rPr>
          <w:rFonts w:ascii="Book Antiqua" w:eastAsia="宋体" w:hAnsi="Book Antiqua" w:cs="宋体"/>
          <w:lang w:eastAsia="zh-CN"/>
        </w:rPr>
        <w:t xml:space="preserve"> MA, </w:t>
      </w:r>
      <w:proofErr w:type="spellStart"/>
      <w:r w:rsidRPr="00202562">
        <w:rPr>
          <w:rFonts w:ascii="Book Antiqua" w:eastAsia="宋体" w:hAnsi="Book Antiqua" w:cs="宋体"/>
          <w:lang w:eastAsia="zh-CN"/>
        </w:rPr>
        <w:t>Roos</w:t>
      </w:r>
      <w:proofErr w:type="spellEnd"/>
      <w:r w:rsidRPr="00202562">
        <w:rPr>
          <w:rFonts w:ascii="Book Antiqua" w:eastAsia="宋体" w:hAnsi="Book Antiqua" w:cs="宋体"/>
          <w:lang w:eastAsia="zh-CN"/>
        </w:rPr>
        <w:t xml:space="preserve"> EM. Effect of exercise therapy compared with arthroscopic surgery on knee muscle strength and functional performance in middle-aged patients with degenerative meniscus tears: a 3-mo follow-up of a randomized controlled trial. </w:t>
      </w:r>
      <w:r w:rsidRPr="00202562">
        <w:rPr>
          <w:rFonts w:ascii="Book Antiqua" w:eastAsia="宋体" w:hAnsi="Book Antiqua" w:cs="宋体"/>
          <w:i/>
          <w:iCs/>
          <w:lang w:eastAsia="zh-CN"/>
        </w:rPr>
        <w:t xml:space="preserve">Am J </w:t>
      </w:r>
      <w:proofErr w:type="spellStart"/>
      <w:r w:rsidRPr="00202562">
        <w:rPr>
          <w:rFonts w:ascii="Book Antiqua" w:eastAsia="宋体" w:hAnsi="Book Antiqua" w:cs="宋体"/>
          <w:i/>
          <w:iCs/>
          <w:lang w:eastAsia="zh-CN"/>
        </w:rPr>
        <w:t>Phys</w:t>
      </w:r>
      <w:proofErr w:type="spellEnd"/>
      <w:r w:rsidRPr="00202562">
        <w:rPr>
          <w:rFonts w:ascii="Book Antiqua" w:eastAsia="宋体" w:hAnsi="Book Antiqua" w:cs="宋体"/>
          <w:i/>
          <w:iCs/>
          <w:lang w:eastAsia="zh-CN"/>
        </w:rPr>
        <w:t xml:space="preserve"> Med </w:t>
      </w:r>
      <w:proofErr w:type="spellStart"/>
      <w:r w:rsidRPr="00202562">
        <w:rPr>
          <w:rFonts w:ascii="Book Antiqua" w:eastAsia="宋体" w:hAnsi="Book Antiqua" w:cs="宋体"/>
          <w:i/>
          <w:iCs/>
          <w:lang w:eastAsia="zh-CN"/>
        </w:rPr>
        <w:t>Rehabil</w:t>
      </w:r>
      <w:proofErr w:type="spellEnd"/>
      <w:r w:rsidRPr="00202562">
        <w:rPr>
          <w:rFonts w:ascii="Book Antiqua" w:eastAsia="宋体" w:hAnsi="Book Antiqua" w:cs="宋体"/>
          <w:lang w:eastAsia="zh-CN"/>
        </w:rPr>
        <w:t xml:space="preserve"> 2015; </w:t>
      </w:r>
      <w:r w:rsidRPr="00202562">
        <w:rPr>
          <w:rFonts w:ascii="Book Antiqua" w:eastAsia="宋体" w:hAnsi="Book Antiqua" w:cs="宋体"/>
          <w:b/>
          <w:bCs/>
          <w:lang w:eastAsia="zh-CN"/>
        </w:rPr>
        <w:t>94</w:t>
      </w:r>
      <w:r w:rsidRPr="00202562">
        <w:rPr>
          <w:rFonts w:ascii="Book Antiqua" w:eastAsia="宋体" w:hAnsi="Book Antiqua" w:cs="宋体"/>
          <w:lang w:eastAsia="zh-CN"/>
        </w:rPr>
        <w:t>: 460-473 [PMID: 25299520 DOI: 10.1097/PHM.0000000000000209]</w:t>
      </w:r>
    </w:p>
    <w:p w14:paraId="085147D4"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20 </w:t>
      </w:r>
      <w:proofErr w:type="spellStart"/>
      <w:r w:rsidRPr="00202562">
        <w:rPr>
          <w:rFonts w:ascii="Book Antiqua" w:eastAsia="宋体" w:hAnsi="Book Antiqua" w:cs="宋体"/>
          <w:b/>
          <w:bCs/>
          <w:lang w:eastAsia="zh-CN"/>
        </w:rPr>
        <w:t>Kirkley</w:t>
      </w:r>
      <w:proofErr w:type="spellEnd"/>
      <w:r w:rsidRPr="00202562">
        <w:rPr>
          <w:rFonts w:ascii="Book Antiqua" w:eastAsia="宋体" w:hAnsi="Book Antiqua" w:cs="宋体"/>
          <w:b/>
          <w:bCs/>
          <w:lang w:eastAsia="zh-CN"/>
        </w:rPr>
        <w:t xml:space="preserve"> A</w:t>
      </w:r>
      <w:r w:rsidRPr="00202562">
        <w:rPr>
          <w:rFonts w:ascii="Book Antiqua" w:eastAsia="宋体" w:hAnsi="Book Antiqua" w:cs="宋体"/>
          <w:lang w:eastAsia="zh-CN"/>
        </w:rPr>
        <w:t xml:space="preserve">, Birmingham TB, Litchfield RB, </w:t>
      </w:r>
      <w:proofErr w:type="spellStart"/>
      <w:r w:rsidRPr="00202562">
        <w:rPr>
          <w:rFonts w:ascii="Book Antiqua" w:eastAsia="宋体" w:hAnsi="Book Antiqua" w:cs="宋体"/>
          <w:lang w:eastAsia="zh-CN"/>
        </w:rPr>
        <w:t>Giffin</w:t>
      </w:r>
      <w:proofErr w:type="spellEnd"/>
      <w:r w:rsidRPr="00202562">
        <w:rPr>
          <w:rFonts w:ascii="Book Antiqua" w:eastAsia="宋体" w:hAnsi="Book Antiqua" w:cs="宋体"/>
          <w:lang w:eastAsia="zh-CN"/>
        </w:rPr>
        <w:t xml:space="preserve"> JR, Willits KR, Wong CJ, </w:t>
      </w:r>
      <w:proofErr w:type="spellStart"/>
      <w:r w:rsidRPr="00202562">
        <w:rPr>
          <w:rFonts w:ascii="Book Antiqua" w:eastAsia="宋体" w:hAnsi="Book Antiqua" w:cs="宋体"/>
          <w:lang w:eastAsia="zh-CN"/>
        </w:rPr>
        <w:t>Feagan</w:t>
      </w:r>
      <w:proofErr w:type="spellEnd"/>
      <w:r w:rsidRPr="00202562">
        <w:rPr>
          <w:rFonts w:ascii="Book Antiqua" w:eastAsia="宋体" w:hAnsi="Book Antiqua" w:cs="宋体"/>
          <w:lang w:eastAsia="zh-CN"/>
        </w:rPr>
        <w:t xml:space="preserve"> BG, Donner A, Griffin SH, </w:t>
      </w:r>
      <w:proofErr w:type="spellStart"/>
      <w:r w:rsidRPr="00202562">
        <w:rPr>
          <w:rFonts w:ascii="Book Antiqua" w:eastAsia="宋体" w:hAnsi="Book Antiqua" w:cs="宋体"/>
          <w:lang w:eastAsia="zh-CN"/>
        </w:rPr>
        <w:t>D'Ascanio</w:t>
      </w:r>
      <w:proofErr w:type="spellEnd"/>
      <w:r w:rsidRPr="00202562">
        <w:rPr>
          <w:rFonts w:ascii="Book Antiqua" w:eastAsia="宋体" w:hAnsi="Book Antiqua" w:cs="宋体"/>
          <w:lang w:eastAsia="zh-CN"/>
        </w:rPr>
        <w:t xml:space="preserve"> LM, Pope JE, Fowler PJ. </w:t>
      </w:r>
      <w:proofErr w:type="gramStart"/>
      <w:r w:rsidRPr="00202562">
        <w:rPr>
          <w:rFonts w:ascii="Book Antiqua" w:eastAsia="宋体" w:hAnsi="Book Antiqua" w:cs="宋体"/>
          <w:lang w:eastAsia="zh-CN"/>
        </w:rPr>
        <w:t>A randomized trial of arthroscopic surgery for osteoarthritis of the knee.</w:t>
      </w:r>
      <w:proofErr w:type="gramEnd"/>
      <w:r w:rsidRPr="00202562">
        <w:rPr>
          <w:rFonts w:ascii="Book Antiqua" w:eastAsia="宋体" w:hAnsi="Book Antiqua" w:cs="宋体"/>
          <w:lang w:eastAsia="zh-CN"/>
        </w:rPr>
        <w:t xml:space="preserve"> </w:t>
      </w:r>
      <w:r w:rsidRPr="00202562">
        <w:rPr>
          <w:rFonts w:ascii="Book Antiqua" w:eastAsia="宋体" w:hAnsi="Book Antiqua" w:cs="宋体"/>
          <w:i/>
          <w:iCs/>
          <w:lang w:eastAsia="zh-CN"/>
        </w:rPr>
        <w:t xml:space="preserve">N </w:t>
      </w:r>
      <w:proofErr w:type="spellStart"/>
      <w:r w:rsidRPr="00202562">
        <w:rPr>
          <w:rFonts w:ascii="Book Antiqua" w:eastAsia="宋体" w:hAnsi="Book Antiqua" w:cs="宋体"/>
          <w:i/>
          <w:iCs/>
          <w:lang w:eastAsia="zh-CN"/>
        </w:rPr>
        <w:t>Engl</w:t>
      </w:r>
      <w:proofErr w:type="spellEnd"/>
      <w:r w:rsidRPr="00202562">
        <w:rPr>
          <w:rFonts w:ascii="Book Antiqua" w:eastAsia="宋体" w:hAnsi="Book Antiqua" w:cs="宋体"/>
          <w:i/>
          <w:iCs/>
          <w:lang w:eastAsia="zh-CN"/>
        </w:rPr>
        <w:t xml:space="preserve"> J Med</w:t>
      </w:r>
      <w:r w:rsidRPr="00202562">
        <w:rPr>
          <w:rFonts w:ascii="Book Antiqua" w:eastAsia="宋体" w:hAnsi="Book Antiqua" w:cs="宋体"/>
          <w:lang w:eastAsia="zh-CN"/>
        </w:rPr>
        <w:t xml:space="preserve"> 2008; </w:t>
      </w:r>
      <w:r w:rsidRPr="00202562">
        <w:rPr>
          <w:rFonts w:ascii="Book Antiqua" w:eastAsia="宋体" w:hAnsi="Book Antiqua" w:cs="宋体"/>
          <w:b/>
          <w:bCs/>
          <w:lang w:eastAsia="zh-CN"/>
        </w:rPr>
        <w:t>359</w:t>
      </w:r>
      <w:r w:rsidRPr="00202562">
        <w:rPr>
          <w:rFonts w:ascii="Book Antiqua" w:eastAsia="宋体" w:hAnsi="Book Antiqua" w:cs="宋体"/>
          <w:lang w:eastAsia="zh-CN"/>
        </w:rPr>
        <w:t>: 1097-1107 [PMID: 18784099 DOI: 10.1056/NEJMoa0708333]</w:t>
      </w:r>
    </w:p>
    <w:p w14:paraId="313D35C8"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21 </w:t>
      </w:r>
      <w:r w:rsidRPr="00202562">
        <w:rPr>
          <w:rFonts w:ascii="Book Antiqua" w:eastAsia="宋体" w:hAnsi="Book Antiqua" w:cs="宋体"/>
          <w:b/>
          <w:bCs/>
          <w:lang w:eastAsia="zh-CN"/>
        </w:rPr>
        <w:t>Moseley JB</w:t>
      </w:r>
      <w:r w:rsidRPr="00202562">
        <w:rPr>
          <w:rFonts w:ascii="Book Antiqua" w:eastAsia="宋体" w:hAnsi="Book Antiqua" w:cs="宋体"/>
          <w:lang w:eastAsia="zh-CN"/>
        </w:rPr>
        <w:t xml:space="preserve">, O'Malley K, Petersen NJ, </w:t>
      </w:r>
      <w:proofErr w:type="spellStart"/>
      <w:r w:rsidRPr="00202562">
        <w:rPr>
          <w:rFonts w:ascii="Book Antiqua" w:eastAsia="宋体" w:hAnsi="Book Antiqua" w:cs="宋体"/>
          <w:lang w:eastAsia="zh-CN"/>
        </w:rPr>
        <w:t>Menke</w:t>
      </w:r>
      <w:proofErr w:type="spellEnd"/>
      <w:r w:rsidRPr="00202562">
        <w:rPr>
          <w:rFonts w:ascii="Book Antiqua" w:eastAsia="宋体" w:hAnsi="Book Antiqua" w:cs="宋体"/>
          <w:lang w:eastAsia="zh-CN"/>
        </w:rPr>
        <w:t xml:space="preserve"> TJ, Brody BA, Kuykendall DH, Hollingsworth JC, Ashton CM, Wray NP. </w:t>
      </w:r>
      <w:proofErr w:type="gramStart"/>
      <w:r w:rsidRPr="00202562">
        <w:rPr>
          <w:rFonts w:ascii="Book Antiqua" w:eastAsia="宋体" w:hAnsi="Book Antiqua" w:cs="宋体"/>
          <w:lang w:eastAsia="zh-CN"/>
        </w:rPr>
        <w:t>A controlled trial of arthroscopic surgery for osteoarthritis of the knee.</w:t>
      </w:r>
      <w:proofErr w:type="gramEnd"/>
      <w:r w:rsidRPr="00202562">
        <w:rPr>
          <w:rFonts w:ascii="Book Antiqua" w:eastAsia="宋体" w:hAnsi="Book Antiqua" w:cs="宋体"/>
          <w:lang w:eastAsia="zh-CN"/>
        </w:rPr>
        <w:t xml:space="preserve"> </w:t>
      </w:r>
      <w:r w:rsidRPr="00202562">
        <w:rPr>
          <w:rFonts w:ascii="Book Antiqua" w:eastAsia="宋体" w:hAnsi="Book Antiqua" w:cs="宋体"/>
          <w:i/>
          <w:iCs/>
          <w:lang w:eastAsia="zh-CN"/>
        </w:rPr>
        <w:t xml:space="preserve">N </w:t>
      </w:r>
      <w:proofErr w:type="spellStart"/>
      <w:r w:rsidRPr="00202562">
        <w:rPr>
          <w:rFonts w:ascii="Book Antiqua" w:eastAsia="宋体" w:hAnsi="Book Antiqua" w:cs="宋体"/>
          <w:i/>
          <w:iCs/>
          <w:lang w:eastAsia="zh-CN"/>
        </w:rPr>
        <w:t>Engl</w:t>
      </w:r>
      <w:proofErr w:type="spellEnd"/>
      <w:r w:rsidRPr="00202562">
        <w:rPr>
          <w:rFonts w:ascii="Book Antiqua" w:eastAsia="宋体" w:hAnsi="Book Antiqua" w:cs="宋体"/>
          <w:i/>
          <w:iCs/>
          <w:lang w:eastAsia="zh-CN"/>
        </w:rPr>
        <w:t xml:space="preserve"> J Med</w:t>
      </w:r>
      <w:r w:rsidRPr="00202562">
        <w:rPr>
          <w:rFonts w:ascii="Book Antiqua" w:eastAsia="宋体" w:hAnsi="Book Antiqua" w:cs="宋体"/>
          <w:lang w:eastAsia="zh-CN"/>
        </w:rPr>
        <w:t xml:space="preserve"> 2002; </w:t>
      </w:r>
      <w:r w:rsidRPr="00202562">
        <w:rPr>
          <w:rFonts w:ascii="Book Antiqua" w:eastAsia="宋体" w:hAnsi="Book Antiqua" w:cs="宋体"/>
          <w:b/>
          <w:bCs/>
          <w:lang w:eastAsia="zh-CN"/>
        </w:rPr>
        <w:t>347</w:t>
      </w:r>
      <w:r w:rsidRPr="00202562">
        <w:rPr>
          <w:rFonts w:ascii="Book Antiqua" w:eastAsia="宋体" w:hAnsi="Book Antiqua" w:cs="宋体"/>
          <w:lang w:eastAsia="zh-CN"/>
        </w:rPr>
        <w:t>: 81-88 [PMID: 12110735 DOI: 10.1056/nejmoa013259]</w:t>
      </w:r>
    </w:p>
    <w:p w14:paraId="1445021D"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22 </w:t>
      </w:r>
      <w:r w:rsidRPr="00202562">
        <w:rPr>
          <w:rFonts w:ascii="Book Antiqua" w:eastAsia="宋体" w:hAnsi="Book Antiqua" w:cs="宋体"/>
          <w:b/>
          <w:bCs/>
          <w:lang w:eastAsia="zh-CN"/>
        </w:rPr>
        <w:t>Smith MV</w:t>
      </w:r>
      <w:r w:rsidRPr="00202562">
        <w:rPr>
          <w:rFonts w:ascii="Book Antiqua" w:eastAsia="宋体" w:hAnsi="Book Antiqua" w:cs="宋体"/>
          <w:lang w:eastAsia="zh-CN"/>
        </w:rPr>
        <w:t xml:space="preserve">, Klein SE, </w:t>
      </w:r>
      <w:proofErr w:type="spellStart"/>
      <w:r w:rsidRPr="00202562">
        <w:rPr>
          <w:rFonts w:ascii="Book Antiqua" w:eastAsia="宋体" w:hAnsi="Book Antiqua" w:cs="宋体"/>
          <w:lang w:eastAsia="zh-CN"/>
        </w:rPr>
        <w:t>Clohisy</w:t>
      </w:r>
      <w:proofErr w:type="spellEnd"/>
      <w:r w:rsidRPr="00202562">
        <w:rPr>
          <w:rFonts w:ascii="Book Antiqua" w:eastAsia="宋体" w:hAnsi="Book Antiqua" w:cs="宋体"/>
          <w:lang w:eastAsia="zh-CN"/>
        </w:rPr>
        <w:t xml:space="preserve"> JC, Baca GR, </w:t>
      </w:r>
      <w:proofErr w:type="spellStart"/>
      <w:r w:rsidRPr="00202562">
        <w:rPr>
          <w:rFonts w:ascii="Book Antiqua" w:eastAsia="宋体" w:hAnsi="Book Antiqua" w:cs="宋体"/>
          <w:lang w:eastAsia="zh-CN"/>
        </w:rPr>
        <w:t>Brophy</w:t>
      </w:r>
      <w:proofErr w:type="spellEnd"/>
      <w:r w:rsidRPr="00202562">
        <w:rPr>
          <w:rFonts w:ascii="Book Antiqua" w:eastAsia="宋体" w:hAnsi="Book Antiqua" w:cs="宋体"/>
          <w:lang w:eastAsia="zh-CN"/>
        </w:rPr>
        <w:t xml:space="preserve"> RH, Wright RW. Lower extremity-specific measures of disability and outcomes in </w:t>
      </w:r>
      <w:proofErr w:type="spellStart"/>
      <w:r w:rsidRPr="00202562">
        <w:rPr>
          <w:rFonts w:ascii="Book Antiqua" w:eastAsia="宋体" w:hAnsi="Book Antiqua" w:cs="宋体"/>
          <w:lang w:eastAsia="zh-CN"/>
        </w:rPr>
        <w:t>orthopaedic</w:t>
      </w:r>
      <w:proofErr w:type="spellEnd"/>
      <w:r w:rsidRPr="00202562">
        <w:rPr>
          <w:rFonts w:ascii="Book Antiqua" w:eastAsia="宋体" w:hAnsi="Book Antiqua" w:cs="宋体"/>
          <w:lang w:eastAsia="zh-CN"/>
        </w:rPr>
        <w:t xml:space="preserve"> surgery. </w:t>
      </w:r>
      <w:r w:rsidRPr="00202562">
        <w:rPr>
          <w:rFonts w:ascii="Book Antiqua" w:eastAsia="宋体" w:hAnsi="Book Antiqua" w:cs="宋体"/>
          <w:i/>
          <w:iCs/>
          <w:lang w:eastAsia="zh-CN"/>
        </w:rPr>
        <w:t xml:space="preserve">J Bone Joint </w:t>
      </w:r>
      <w:proofErr w:type="spellStart"/>
      <w:r w:rsidRPr="00202562">
        <w:rPr>
          <w:rFonts w:ascii="Book Antiqua" w:eastAsia="宋体" w:hAnsi="Book Antiqua" w:cs="宋体"/>
          <w:i/>
          <w:iCs/>
          <w:lang w:eastAsia="zh-CN"/>
        </w:rPr>
        <w:t>Surg</w:t>
      </w:r>
      <w:proofErr w:type="spellEnd"/>
      <w:r w:rsidRPr="00202562">
        <w:rPr>
          <w:rFonts w:ascii="Book Antiqua" w:eastAsia="宋体" w:hAnsi="Book Antiqua" w:cs="宋体"/>
          <w:i/>
          <w:iCs/>
          <w:lang w:eastAsia="zh-CN"/>
        </w:rPr>
        <w:t xml:space="preserve"> Am</w:t>
      </w:r>
      <w:r w:rsidRPr="00202562">
        <w:rPr>
          <w:rFonts w:ascii="Book Antiqua" w:eastAsia="宋体" w:hAnsi="Book Antiqua" w:cs="宋体"/>
          <w:lang w:eastAsia="zh-CN"/>
        </w:rPr>
        <w:t xml:space="preserve"> 2012; </w:t>
      </w:r>
      <w:r w:rsidRPr="00202562">
        <w:rPr>
          <w:rFonts w:ascii="Book Antiqua" w:eastAsia="宋体" w:hAnsi="Book Antiqua" w:cs="宋体"/>
          <w:b/>
          <w:bCs/>
          <w:lang w:eastAsia="zh-CN"/>
        </w:rPr>
        <w:t>94</w:t>
      </w:r>
      <w:r w:rsidRPr="00202562">
        <w:rPr>
          <w:rFonts w:ascii="Book Antiqua" w:eastAsia="宋体" w:hAnsi="Book Antiqua" w:cs="宋体"/>
          <w:lang w:eastAsia="zh-CN"/>
        </w:rPr>
        <w:t>: 468-477 [PMID: 22398742 DOI: 10.2106/JBJS.J.01822]</w:t>
      </w:r>
    </w:p>
    <w:p w14:paraId="366EDED0" w14:textId="3994DAA7" w:rsidR="00202562" w:rsidRPr="00202562" w:rsidRDefault="00202562" w:rsidP="00202562">
      <w:pPr>
        <w:spacing w:after="0" w:line="360" w:lineRule="auto"/>
        <w:jc w:val="both"/>
        <w:rPr>
          <w:rFonts w:ascii="Book Antiqua" w:eastAsia="宋体" w:hAnsi="Book Antiqua" w:cs="宋体"/>
          <w:lang w:eastAsia="zh-CN"/>
        </w:rPr>
      </w:pPr>
      <w:proofErr w:type="gramStart"/>
      <w:r w:rsidRPr="00202562">
        <w:rPr>
          <w:rFonts w:ascii="Book Antiqua" w:eastAsia="宋体" w:hAnsi="Book Antiqua" w:cs="宋体"/>
          <w:lang w:eastAsia="zh-CN"/>
        </w:rPr>
        <w:t xml:space="preserve">23 </w:t>
      </w:r>
      <w:r w:rsidRPr="00202562">
        <w:rPr>
          <w:rFonts w:ascii="Book Antiqua" w:eastAsia="宋体" w:hAnsi="Book Antiqua" w:cs="宋体"/>
          <w:b/>
          <w:bCs/>
          <w:lang w:eastAsia="zh-CN"/>
        </w:rPr>
        <w:t>B</w:t>
      </w:r>
      <w:r w:rsidR="009154F2" w:rsidRPr="00202562">
        <w:rPr>
          <w:rFonts w:ascii="Book Antiqua" w:eastAsia="宋体" w:hAnsi="Book Antiqua" w:cs="宋体"/>
          <w:b/>
          <w:bCs/>
          <w:lang w:eastAsia="zh-CN"/>
        </w:rPr>
        <w:t>eecher</w:t>
      </w:r>
      <w:r w:rsidRPr="00202562">
        <w:rPr>
          <w:rFonts w:ascii="Book Antiqua" w:eastAsia="宋体" w:hAnsi="Book Antiqua" w:cs="宋体"/>
          <w:b/>
          <w:bCs/>
          <w:lang w:eastAsia="zh-CN"/>
        </w:rPr>
        <w:t xml:space="preserve"> HK</w:t>
      </w:r>
      <w:r w:rsidRPr="00202562">
        <w:rPr>
          <w:rFonts w:ascii="Book Antiqua" w:eastAsia="宋体" w:hAnsi="Book Antiqua" w:cs="宋体"/>
          <w:lang w:eastAsia="zh-CN"/>
        </w:rPr>
        <w:t>.</w:t>
      </w:r>
      <w:proofErr w:type="gramEnd"/>
      <w:r w:rsidRPr="00202562">
        <w:rPr>
          <w:rFonts w:ascii="Book Antiqua" w:eastAsia="宋体" w:hAnsi="Book Antiqua" w:cs="宋体"/>
          <w:lang w:eastAsia="zh-CN"/>
        </w:rPr>
        <w:t xml:space="preserve"> </w:t>
      </w:r>
      <w:proofErr w:type="gramStart"/>
      <w:r w:rsidRPr="00202562">
        <w:rPr>
          <w:rFonts w:ascii="Book Antiqua" w:eastAsia="宋体" w:hAnsi="Book Antiqua" w:cs="宋体"/>
          <w:lang w:eastAsia="zh-CN"/>
        </w:rPr>
        <w:t>The powerful placebo.</w:t>
      </w:r>
      <w:proofErr w:type="gramEnd"/>
      <w:r w:rsidRPr="00202562">
        <w:rPr>
          <w:rFonts w:ascii="Book Antiqua" w:eastAsia="宋体" w:hAnsi="Book Antiqua" w:cs="宋体"/>
          <w:lang w:eastAsia="zh-CN"/>
        </w:rPr>
        <w:t xml:space="preserve"> </w:t>
      </w:r>
      <w:r w:rsidRPr="00202562">
        <w:rPr>
          <w:rFonts w:ascii="Book Antiqua" w:eastAsia="宋体" w:hAnsi="Book Antiqua" w:cs="宋体"/>
          <w:i/>
          <w:iCs/>
          <w:lang w:eastAsia="zh-CN"/>
        </w:rPr>
        <w:t xml:space="preserve">J Am Med </w:t>
      </w:r>
      <w:proofErr w:type="spellStart"/>
      <w:r w:rsidRPr="00202562">
        <w:rPr>
          <w:rFonts w:ascii="Book Antiqua" w:eastAsia="宋体" w:hAnsi="Book Antiqua" w:cs="宋体"/>
          <w:i/>
          <w:iCs/>
          <w:lang w:eastAsia="zh-CN"/>
        </w:rPr>
        <w:t>Assoc</w:t>
      </w:r>
      <w:proofErr w:type="spellEnd"/>
      <w:r w:rsidRPr="00202562">
        <w:rPr>
          <w:rFonts w:ascii="Book Antiqua" w:eastAsia="宋体" w:hAnsi="Book Antiqua" w:cs="宋体"/>
          <w:lang w:eastAsia="zh-CN"/>
        </w:rPr>
        <w:t xml:space="preserve"> 1955; </w:t>
      </w:r>
      <w:r w:rsidRPr="00202562">
        <w:rPr>
          <w:rFonts w:ascii="Book Antiqua" w:eastAsia="宋体" w:hAnsi="Book Antiqua" w:cs="宋体"/>
          <w:b/>
          <w:bCs/>
          <w:lang w:eastAsia="zh-CN"/>
        </w:rPr>
        <w:t>159</w:t>
      </w:r>
      <w:r w:rsidRPr="00202562">
        <w:rPr>
          <w:rFonts w:ascii="Book Antiqua" w:eastAsia="宋体" w:hAnsi="Book Antiqua" w:cs="宋体"/>
          <w:lang w:eastAsia="zh-CN"/>
        </w:rPr>
        <w:t>: 1602-1606 [PMID: 13271123 DOI: 10.1001/jama.1955.02960340022006]</w:t>
      </w:r>
    </w:p>
    <w:p w14:paraId="5666A7F4"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24 </w:t>
      </w:r>
      <w:r w:rsidRPr="00202562">
        <w:rPr>
          <w:rFonts w:ascii="Book Antiqua" w:eastAsia="宋体" w:hAnsi="Book Antiqua" w:cs="宋体"/>
          <w:b/>
          <w:bCs/>
          <w:lang w:eastAsia="zh-CN"/>
        </w:rPr>
        <w:t>Freeman TB</w:t>
      </w:r>
      <w:r w:rsidRPr="00202562">
        <w:rPr>
          <w:rFonts w:ascii="Book Antiqua" w:eastAsia="宋体" w:hAnsi="Book Antiqua" w:cs="宋体"/>
          <w:lang w:eastAsia="zh-CN"/>
        </w:rPr>
        <w:t xml:space="preserve">, </w:t>
      </w:r>
      <w:proofErr w:type="spellStart"/>
      <w:r w:rsidRPr="00202562">
        <w:rPr>
          <w:rFonts w:ascii="Book Antiqua" w:eastAsia="宋体" w:hAnsi="Book Antiqua" w:cs="宋体"/>
          <w:lang w:eastAsia="zh-CN"/>
        </w:rPr>
        <w:t>Vawter</w:t>
      </w:r>
      <w:proofErr w:type="spellEnd"/>
      <w:r w:rsidRPr="00202562">
        <w:rPr>
          <w:rFonts w:ascii="Book Antiqua" w:eastAsia="宋体" w:hAnsi="Book Antiqua" w:cs="宋体"/>
          <w:lang w:eastAsia="zh-CN"/>
        </w:rPr>
        <w:t xml:space="preserve"> DE, </w:t>
      </w:r>
      <w:proofErr w:type="spellStart"/>
      <w:r w:rsidRPr="00202562">
        <w:rPr>
          <w:rFonts w:ascii="Book Antiqua" w:eastAsia="宋体" w:hAnsi="Book Antiqua" w:cs="宋体"/>
          <w:lang w:eastAsia="zh-CN"/>
        </w:rPr>
        <w:t>Leaverton</w:t>
      </w:r>
      <w:proofErr w:type="spellEnd"/>
      <w:r w:rsidRPr="00202562">
        <w:rPr>
          <w:rFonts w:ascii="Book Antiqua" w:eastAsia="宋体" w:hAnsi="Book Antiqua" w:cs="宋体"/>
          <w:lang w:eastAsia="zh-CN"/>
        </w:rPr>
        <w:t xml:space="preserve"> PE, </w:t>
      </w:r>
      <w:proofErr w:type="spellStart"/>
      <w:r w:rsidRPr="00202562">
        <w:rPr>
          <w:rFonts w:ascii="Book Antiqua" w:eastAsia="宋体" w:hAnsi="Book Antiqua" w:cs="宋体"/>
          <w:lang w:eastAsia="zh-CN"/>
        </w:rPr>
        <w:t>Godbold</w:t>
      </w:r>
      <w:proofErr w:type="spellEnd"/>
      <w:r w:rsidRPr="00202562">
        <w:rPr>
          <w:rFonts w:ascii="Book Antiqua" w:eastAsia="宋体" w:hAnsi="Book Antiqua" w:cs="宋体"/>
          <w:lang w:eastAsia="zh-CN"/>
        </w:rPr>
        <w:t xml:space="preserve"> JH, Hauser RA, Goetz CG, </w:t>
      </w:r>
      <w:proofErr w:type="spellStart"/>
      <w:r w:rsidRPr="00202562">
        <w:rPr>
          <w:rFonts w:ascii="Book Antiqua" w:eastAsia="宋体" w:hAnsi="Book Antiqua" w:cs="宋体"/>
          <w:lang w:eastAsia="zh-CN"/>
        </w:rPr>
        <w:t>Olanow</w:t>
      </w:r>
      <w:proofErr w:type="spellEnd"/>
      <w:r w:rsidRPr="00202562">
        <w:rPr>
          <w:rFonts w:ascii="Book Antiqua" w:eastAsia="宋体" w:hAnsi="Book Antiqua" w:cs="宋体"/>
          <w:lang w:eastAsia="zh-CN"/>
        </w:rPr>
        <w:t xml:space="preserve"> CW. Use of placebo surgery in controlled trials of a cellular-based therapy for Parkinson's disease. </w:t>
      </w:r>
      <w:r w:rsidRPr="00202562">
        <w:rPr>
          <w:rFonts w:ascii="Book Antiqua" w:eastAsia="宋体" w:hAnsi="Book Antiqua" w:cs="宋体"/>
          <w:i/>
          <w:iCs/>
          <w:lang w:eastAsia="zh-CN"/>
        </w:rPr>
        <w:t xml:space="preserve">N </w:t>
      </w:r>
      <w:proofErr w:type="spellStart"/>
      <w:r w:rsidRPr="00202562">
        <w:rPr>
          <w:rFonts w:ascii="Book Antiqua" w:eastAsia="宋体" w:hAnsi="Book Antiqua" w:cs="宋体"/>
          <w:i/>
          <w:iCs/>
          <w:lang w:eastAsia="zh-CN"/>
        </w:rPr>
        <w:t>Engl</w:t>
      </w:r>
      <w:proofErr w:type="spellEnd"/>
      <w:r w:rsidRPr="00202562">
        <w:rPr>
          <w:rFonts w:ascii="Book Antiqua" w:eastAsia="宋体" w:hAnsi="Book Antiqua" w:cs="宋体"/>
          <w:i/>
          <w:iCs/>
          <w:lang w:eastAsia="zh-CN"/>
        </w:rPr>
        <w:t xml:space="preserve"> J Med</w:t>
      </w:r>
      <w:r w:rsidRPr="00202562">
        <w:rPr>
          <w:rFonts w:ascii="Book Antiqua" w:eastAsia="宋体" w:hAnsi="Book Antiqua" w:cs="宋体"/>
          <w:lang w:eastAsia="zh-CN"/>
        </w:rPr>
        <w:t xml:space="preserve"> 1999; </w:t>
      </w:r>
      <w:r w:rsidRPr="00202562">
        <w:rPr>
          <w:rFonts w:ascii="Book Antiqua" w:eastAsia="宋体" w:hAnsi="Book Antiqua" w:cs="宋体"/>
          <w:b/>
          <w:bCs/>
          <w:lang w:eastAsia="zh-CN"/>
        </w:rPr>
        <w:t>341</w:t>
      </w:r>
      <w:r w:rsidRPr="00202562">
        <w:rPr>
          <w:rFonts w:ascii="Book Antiqua" w:eastAsia="宋体" w:hAnsi="Book Antiqua" w:cs="宋体"/>
          <w:lang w:eastAsia="zh-CN"/>
        </w:rPr>
        <w:t>: 988-992 [PMID: 10498497 DOI: 10.1056/NEJM199909233411311]</w:t>
      </w:r>
    </w:p>
    <w:p w14:paraId="3B46260A"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25 </w:t>
      </w:r>
      <w:r w:rsidRPr="00202562">
        <w:rPr>
          <w:rFonts w:ascii="Book Antiqua" w:eastAsia="宋体" w:hAnsi="Book Antiqua" w:cs="宋体"/>
          <w:b/>
          <w:bCs/>
          <w:lang w:eastAsia="zh-CN"/>
        </w:rPr>
        <w:t>Wolf BR</w:t>
      </w:r>
      <w:r w:rsidRPr="00202562">
        <w:rPr>
          <w:rFonts w:ascii="Book Antiqua" w:eastAsia="宋体" w:hAnsi="Book Antiqua" w:cs="宋体"/>
          <w:lang w:eastAsia="zh-CN"/>
        </w:rPr>
        <w:t xml:space="preserve">, </w:t>
      </w:r>
      <w:proofErr w:type="spellStart"/>
      <w:r w:rsidRPr="00202562">
        <w:rPr>
          <w:rFonts w:ascii="Book Antiqua" w:eastAsia="宋体" w:hAnsi="Book Antiqua" w:cs="宋体"/>
          <w:lang w:eastAsia="zh-CN"/>
        </w:rPr>
        <w:t>Buckwalter</w:t>
      </w:r>
      <w:proofErr w:type="spellEnd"/>
      <w:r w:rsidRPr="00202562">
        <w:rPr>
          <w:rFonts w:ascii="Book Antiqua" w:eastAsia="宋体" w:hAnsi="Book Antiqua" w:cs="宋体"/>
          <w:lang w:eastAsia="zh-CN"/>
        </w:rPr>
        <w:t xml:space="preserve"> JA. Randomized surgical trials and "sham" surgery: relevance to modern </w:t>
      </w:r>
      <w:proofErr w:type="spellStart"/>
      <w:r w:rsidRPr="00202562">
        <w:rPr>
          <w:rFonts w:ascii="Book Antiqua" w:eastAsia="宋体" w:hAnsi="Book Antiqua" w:cs="宋体"/>
          <w:lang w:eastAsia="zh-CN"/>
        </w:rPr>
        <w:t>orthopaedics</w:t>
      </w:r>
      <w:proofErr w:type="spellEnd"/>
      <w:r w:rsidRPr="00202562">
        <w:rPr>
          <w:rFonts w:ascii="Book Antiqua" w:eastAsia="宋体" w:hAnsi="Book Antiqua" w:cs="宋体"/>
          <w:lang w:eastAsia="zh-CN"/>
        </w:rPr>
        <w:t xml:space="preserve"> and minimally invasive surgery. </w:t>
      </w:r>
      <w:r w:rsidRPr="00202562">
        <w:rPr>
          <w:rFonts w:ascii="Book Antiqua" w:eastAsia="宋体" w:hAnsi="Book Antiqua" w:cs="宋体"/>
          <w:i/>
          <w:iCs/>
          <w:lang w:eastAsia="zh-CN"/>
        </w:rPr>
        <w:t xml:space="preserve">Iowa </w:t>
      </w:r>
      <w:proofErr w:type="spellStart"/>
      <w:r w:rsidRPr="00202562">
        <w:rPr>
          <w:rFonts w:ascii="Book Antiqua" w:eastAsia="宋体" w:hAnsi="Book Antiqua" w:cs="宋体"/>
          <w:i/>
          <w:iCs/>
          <w:lang w:eastAsia="zh-CN"/>
        </w:rPr>
        <w:t>Orthop</w:t>
      </w:r>
      <w:proofErr w:type="spellEnd"/>
      <w:r w:rsidRPr="00202562">
        <w:rPr>
          <w:rFonts w:ascii="Book Antiqua" w:eastAsia="宋体" w:hAnsi="Book Antiqua" w:cs="宋体"/>
          <w:i/>
          <w:iCs/>
          <w:lang w:eastAsia="zh-CN"/>
        </w:rPr>
        <w:t xml:space="preserve"> J</w:t>
      </w:r>
      <w:r w:rsidRPr="00202562">
        <w:rPr>
          <w:rFonts w:ascii="Book Antiqua" w:eastAsia="宋体" w:hAnsi="Book Antiqua" w:cs="宋体"/>
          <w:lang w:eastAsia="zh-CN"/>
        </w:rPr>
        <w:t xml:space="preserve"> 2006; </w:t>
      </w:r>
      <w:r w:rsidRPr="00202562">
        <w:rPr>
          <w:rFonts w:ascii="Book Antiqua" w:eastAsia="宋体" w:hAnsi="Book Antiqua" w:cs="宋体"/>
          <w:b/>
          <w:bCs/>
          <w:lang w:eastAsia="zh-CN"/>
        </w:rPr>
        <w:t>26</w:t>
      </w:r>
      <w:r w:rsidRPr="00202562">
        <w:rPr>
          <w:rFonts w:ascii="Book Antiqua" w:eastAsia="宋体" w:hAnsi="Book Antiqua" w:cs="宋体"/>
          <w:lang w:eastAsia="zh-CN"/>
        </w:rPr>
        <w:t>: 107-111 [PMID: 16789458]</w:t>
      </w:r>
    </w:p>
    <w:p w14:paraId="0D2E24C7"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26 </w:t>
      </w:r>
      <w:proofErr w:type="spellStart"/>
      <w:r w:rsidRPr="00202562">
        <w:rPr>
          <w:rFonts w:ascii="Book Antiqua" w:eastAsia="宋体" w:hAnsi="Book Antiqua" w:cs="宋体"/>
          <w:b/>
          <w:bCs/>
          <w:lang w:eastAsia="zh-CN"/>
        </w:rPr>
        <w:t>Bennell</w:t>
      </w:r>
      <w:proofErr w:type="spellEnd"/>
      <w:r w:rsidRPr="00202562">
        <w:rPr>
          <w:rFonts w:ascii="Book Antiqua" w:eastAsia="宋体" w:hAnsi="Book Antiqua" w:cs="宋体"/>
          <w:b/>
          <w:bCs/>
          <w:lang w:eastAsia="zh-CN"/>
        </w:rPr>
        <w:t xml:space="preserve"> KL</w:t>
      </w:r>
      <w:r w:rsidRPr="00202562">
        <w:rPr>
          <w:rFonts w:ascii="Book Antiqua" w:eastAsia="宋体" w:hAnsi="Book Antiqua" w:cs="宋体"/>
          <w:lang w:eastAsia="zh-CN"/>
        </w:rPr>
        <w:t xml:space="preserve">, </w:t>
      </w:r>
      <w:proofErr w:type="spellStart"/>
      <w:r w:rsidRPr="00202562">
        <w:rPr>
          <w:rFonts w:ascii="Book Antiqua" w:eastAsia="宋体" w:hAnsi="Book Antiqua" w:cs="宋体"/>
          <w:lang w:eastAsia="zh-CN"/>
        </w:rPr>
        <w:t>Egerton</w:t>
      </w:r>
      <w:proofErr w:type="spellEnd"/>
      <w:r w:rsidRPr="00202562">
        <w:rPr>
          <w:rFonts w:ascii="Book Antiqua" w:eastAsia="宋体" w:hAnsi="Book Antiqua" w:cs="宋体"/>
          <w:lang w:eastAsia="zh-CN"/>
        </w:rPr>
        <w:t xml:space="preserve"> T, Martin J, Abbott JH, Metcalf B, McManus F, Sims K, </w:t>
      </w:r>
      <w:proofErr w:type="spellStart"/>
      <w:r w:rsidRPr="00202562">
        <w:rPr>
          <w:rFonts w:ascii="Book Antiqua" w:eastAsia="宋体" w:hAnsi="Book Antiqua" w:cs="宋体"/>
          <w:lang w:eastAsia="zh-CN"/>
        </w:rPr>
        <w:t>Pua</w:t>
      </w:r>
      <w:proofErr w:type="spellEnd"/>
      <w:r w:rsidRPr="00202562">
        <w:rPr>
          <w:rFonts w:ascii="Book Antiqua" w:eastAsia="宋体" w:hAnsi="Book Antiqua" w:cs="宋体"/>
          <w:lang w:eastAsia="zh-CN"/>
        </w:rPr>
        <w:t xml:space="preserve"> YH, Wrigley TV, Forbes A, Smith C, Harris A, </w:t>
      </w:r>
      <w:proofErr w:type="spellStart"/>
      <w:r w:rsidRPr="00202562">
        <w:rPr>
          <w:rFonts w:ascii="Book Antiqua" w:eastAsia="宋体" w:hAnsi="Book Antiqua" w:cs="宋体"/>
          <w:lang w:eastAsia="zh-CN"/>
        </w:rPr>
        <w:t>Buchbinder</w:t>
      </w:r>
      <w:proofErr w:type="spellEnd"/>
      <w:r w:rsidRPr="00202562">
        <w:rPr>
          <w:rFonts w:ascii="Book Antiqua" w:eastAsia="宋体" w:hAnsi="Book Antiqua" w:cs="宋体"/>
          <w:lang w:eastAsia="zh-CN"/>
        </w:rPr>
        <w:t xml:space="preserve"> R. Effect of physical therapy on </w:t>
      </w:r>
      <w:r w:rsidRPr="00202562">
        <w:rPr>
          <w:rFonts w:ascii="Book Antiqua" w:eastAsia="宋体" w:hAnsi="Book Antiqua" w:cs="宋体"/>
          <w:lang w:eastAsia="zh-CN"/>
        </w:rPr>
        <w:lastRenderedPageBreak/>
        <w:t xml:space="preserve">pain and function in patients with hip osteoarthritis: a randomized clinical trial. </w:t>
      </w:r>
      <w:r w:rsidRPr="00202562">
        <w:rPr>
          <w:rFonts w:ascii="Book Antiqua" w:eastAsia="宋体" w:hAnsi="Book Antiqua" w:cs="宋体"/>
          <w:i/>
          <w:iCs/>
          <w:lang w:eastAsia="zh-CN"/>
        </w:rPr>
        <w:t>JAMA</w:t>
      </w:r>
      <w:r w:rsidRPr="00202562">
        <w:rPr>
          <w:rFonts w:ascii="Book Antiqua" w:eastAsia="宋体" w:hAnsi="Book Antiqua" w:cs="宋体"/>
          <w:lang w:eastAsia="zh-CN"/>
        </w:rPr>
        <w:t xml:space="preserve"> 2014; </w:t>
      </w:r>
      <w:r w:rsidRPr="00202562">
        <w:rPr>
          <w:rFonts w:ascii="Book Antiqua" w:eastAsia="宋体" w:hAnsi="Book Antiqua" w:cs="宋体"/>
          <w:b/>
          <w:bCs/>
          <w:lang w:eastAsia="zh-CN"/>
        </w:rPr>
        <w:t>311</w:t>
      </w:r>
      <w:r w:rsidRPr="00202562">
        <w:rPr>
          <w:rFonts w:ascii="Book Antiqua" w:eastAsia="宋体" w:hAnsi="Book Antiqua" w:cs="宋体"/>
          <w:lang w:eastAsia="zh-CN"/>
        </w:rPr>
        <w:t>: 1987-1997 [PMID: 24846036 DOI: 10.1001/jama.2014.4591]</w:t>
      </w:r>
    </w:p>
    <w:p w14:paraId="3E45A349"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27 </w:t>
      </w:r>
      <w:r w:rsidRPr="00202562">
        <w:rPr>
          <w:rFonts w:ascii="Book Antiqua" w:eastAsia="宋体" w:hAnsi="Book Antiqua" w:cs="宋体"/>
          <w:b/>
          <w:bCs/>
          <w:lang w:eastAsia="zh-CN"/>
        </w:rPr>
        <w:t>Hall AM</w:t>
      </w:r>
      <w:r w:rsidRPr="00202562">
        <w:rPr>
          <w:rFonts w:ascii="Book Antiqua" w:eastAsia="宋体" w:hAnsi="Book Antiqua" w:cs="宋体"/>
          <w:lang w:eastAsia="zh-CN"/>
        </w:rPr>
        <w:t xml:space="preserve">, Ferreira PH, Maher CG, </w:t>
      </w:r>
      <w:proofErr w:type="gramStart"/>
      <w:r w:rsidRPr="00202562">
        <w:rPr>
          <w:rFonts w:ascii="Book Antiqua" w:eastAsia="宋体" w:hAnsi="Book Antiqua" w:cs="宋体"/>
          <w:lang w:eastAsia="zh-CN"/>
        </w:rPr>
        <w:t>Latimer</w:t>
      </w:r>
      <w:proofErr w:type="gramEnd"/>
      <w:r w:rsidRPr="00202562">
        <w:rPr>
          <w:rFonts w:ascii="Book Antiqua" w:eastAsia="宋体" w:hAnsi="Book Antiqua" w:cs="宋体"/>
          <w:lang w:eastAsia="zh-CN"/>
        </w:rPr>
        <w:t xml:space="preserve"> J, Ferreira ML. The influence of the therapist-patient relationship on treatment outcome in physical rehabilitation: a systematic review. </w:t>
      </w:r>
      <w:proofErr w:type="spellStart"/>
      <w:r w:rsidRPr="00202562">
        <w:rPr>
          <w:rFonts w:ascii="Book Antiqua" w:eastAsia="宋体" w:hAnsi="Book Antiqua" w:cs="宋体"/>
          <w:i/>
          <w:iCs/>
          <w:lang w:eastAsia="zh-CN"/>
        </w:rPr>
        <w:t>Phys</w:t>
      </w:r>
      <w:proofErr w:type="spellEnd"/>
      <w:r w:rsidRPr="00202562">
        <w:rPr>
          <w:rFonts w:ascii="Book Antiqua" w:eastAsia="宋体" w:hAnsi="Book Antiqua" w:cs="宋体"/>
          <w:i/>
          <w:iCs/>
          <w:lang w:eastAsia="zh-CN"/>
        </w:rPr>
        <w:t xml:space="preserve"> </w:t>
      </w:r>
      <w:proofErr w:type="spellStart"/>
      <w:r w:rsidRPr="00202562">
        <w:rPr>
          <w:rFonts w:ascii="Book Antiqua" w:eastAsia="宋体" w:hAnsi="Book Antiqua" w:cs="宋体"/>
          <w:i/>
          <w:iCs/>
          <w:lang w:eastAsia="zh-CN"/>
        </w:rPr>
        <w:t>Ther</w:t>
      </w:r>
      <w:proofErr w:type="spellEnd"/>
      <w:r w:rsidRPr="00202562">
        <w:rPr>
          <w:rFonts w:ascii="Book Antiqua" w:eastAsia="宋体" w:hAnsi="Book Antiqua" w:cs="宋体"/>
          <w:lang w:eastAsia="zh-CN"/>
        </w:rPr>
        <w:t xml:space="preserve"> 2010; </w:t>
      </w:r>
      <w:r w:rsidRPr="00202562">
        <w:rPr>
          <w:rFonts w:ascii="Book Antiqua" w:eastAsia="宋体" w:hAnsi="Book Antiqua" w:cs="宋体"/>
          <w:b/>
          <w:bCs/>
          <w:lang w:eastAsia="zh-CN"/>
        </w:rPr>
        <w:t>90</w:t>
      </w:r>
      <w:r w:rsidRPr="00202562">
        <w:rPr>
          <w:rFonts w:ascii="Book Antiqua" w:eastAsia="宋体" w:hAnsi="Book Antiqua" w:cs="宋体"/>
          <w:lang w:eastAsia="zh-CN"/>
        </w:rPr>
        <w:t>: 1099-1110 [PMID: 20576715 DOI: 10.2522/ptj.20090245]</w:t>
      </w:r>
    </w:p>
    <w:p w14:paraId="1095FBD1"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28 </w:t>
      </w:r>
      <w:proofErr w:type="spellStart"/>
      <w:r w:rsidRPr="00202562">
        <w:rPr>
          <w:rFonts w:ascii="Book Antiqua" w:eastAsia="宋体" w:hAnsi="Book Antiqua" w:cs="宋体"/>
          <w:b/>
          <w:bCs/>
          <w:lang w:eastAsia="zh-CN"/>
        </w:rPr>
        <w:t>Jevsevar</w:t>
      </w:r>
      <w:proofErr w:type="spellEnd"/>
      <w:r w:rsidRPr="00202562">
        <w:rPr>
          <w:rFonts w:ascii="Book Antiqua" w:eastAsia="宋体" w:hAnsi="Book Antiqua" w:cs="宋体"/>
          <w:b/>
          <w:bCs/>
          <w:lang w:eastAsia="zh-CN"/>
        </w:rPr>
        <w:t xml:space="preserve"> D</w:t>
      </w:r>
      <w:r w:rsidRPr="00202562">
        <w:rPr>
          <w:rFonts w:ascii="Book Antiqua" w:eastAsia="宋体" w:hAnsi="Book Antiqua" w:cs="宋体"/>
          <w:lang w:eastAsia="zh-CN"/>
        </w:rPr>
        <w:t xml:space="preserve">, Shea K, Cummins D, Murray J, Sanders J. Recent changes in the AAOS evidence-based clinical practice guidelines process. </w:t>
      </w:r>
      <w:r w:rsidRPr="00202562">
        <w:rPr>
          <w:rFonts w:ascii="Book Antiqua" w:eastAsia="宋体" w:hAnsi="Book Antiqua" w:cs="宋体"/>
          <w:i/>
          <w:iCs/>
          <w:lang w:eastAsia="zh-CN"/>
        </w:rPr>
        <w:t xml:space="preserve">J Bone Joint </w:t>
      </w:r>
      <w:proofErr w:type="spellStart"/>
      <w:r w:rsidRPr="00202562">
        <w:rPr>
          <w:rFonts w:ascii="Book Antiqua" w:eastAsia="宋体" w:hAnsi="Book Antiqua" w:cs="宋体"/>
          <w:i/>
          <w:iCs/>
          <w:lang w:eastAsia="zh-CN"/>
        </w:rPr>
        <w:t>Surg</w:t>
      </w:r>
      <w:proofErr w:type="spellEnd"/>
      <w:r w:rsidRPr="00202562">
        <w:rPr>
          <w:rFonts w:ascii="Book Antiqua" w:eastAsia="宋体" w:hAnsi="Book Antiqua" w:cs="宋体"/>
          <w:i/>
          <w:iCs/>
          <w:lang w:eastAsia="zh-CN"/>
        </w:rPr>
        <w:t xml:space="preserve"> Am</w:t>
      </w:r>
      <w:r w:rsidRPr="00202562">
        <w:rPr>
          <w:rFonts w:ascii="Book Antiqua" w:eastAsia="宋体" w:hAnsi="Book Antiqua" w:cs="宋体"/>
          <w:lang w:eastAsia="zh-CN"/>
        </w:rPr>
        <w:t xml:space="preserve"> 2014; </w:t>
      </w:r>
      <w:r w:rsidRPr="00202562">
        <w:rPr>
          <w:rFonts w:ascii="Book Antiqua" w:eastAsia="宋体" w:hAnsi="Book Antiqua" w:cs="宋体"/>
          <w:b/>
          <w:bCs/>
          <w:lang w:eastAsia="zh-CN"/>
        </w:rPr>
        <w:t>96</w:t>
      </w:r>
      <w:r w:rsidRPr="00202562">
        <w:rPr>
          <w:rFonts w:ascii="Book Antiqua" w:eastAsia="宋体" w:hAnsi="Book Antiqua" w:cs="宋体"/>
          <w:lang w:eastAsia="zh-CN"/>
        </w:rPr>
        <w:t>: 1740-1741 [PMID: 25320201 DOI: 10.2106/JBJS.N.00658]</w:t>
      </w:r>
    </w:p>
    <w:p w14:paraId="64EA41A9"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29 </w:t>
      </w:r>
      <w:r w:rsidRPr="00202562">
        <w:rPr>
          <w:rFonts w:ascii="Book Antiqua" w:eastAsia="宋体" w:hAnsi="Book Antiqua" w:cs="宋体"/>
          <w:b/>
          <w:bCs/>
          <w:lang w:eastAsia="zh-CN"/>
        </w:rPr>
        <w:t>Fergusson D</w:t>
      </w:r>
      <w:r w:rsidRPr="00202562">
        <w:rPr>
          <w:rFonts w:ascii="Book Antiqua" w:eastAsia="宋体" w:hAnsi="Book Antiqua" w:cs="宋体"/>
          <w:lang w:eastAsia="zh-CN"/>
        </w:rPr>
        <w:t xml:space="preserve">, Aaron SD, </w:t>
      </w:r>
      <w:proofErr w:type="spellStart"/>
      <w:r w:rsidRPr="00202562">
        <w:rPr>
          <w:rFonts w:ascii="Book Antiqua" w:eastAsia="宋体" w:hAnsi="Book Antiqua" w:cs="宋体"/>
          <w:lang w:eastAsia="zh-CN"/>
        </w:rPr>
        <w:t>Guyatt</w:t>
      </w:r>
      <w:proofErr w:type="spellEnd"/>
      <w:r w:rsidRPr="00202562">
        <w:rPr>
          <w:rFonts w:ascii="Book Antiqua" w:eastAsia="宋体" w:hAnsi="Book Antiqua" w:cs="宋体"/>
          <w:lang w:eastAsia="zh-CN"/>
        </w:rPr>
        <w:t xml:space="preserve"> G, Hébert P. Post-</w:t>
      </w:r>
      <w:proofErr w:type="spellStart"/>
      <w:r w:rsidRPr="00202562">
        <w:rPr>
          <w:rFonts w:ascii="Book Antiqua" w:eastAsia="宋体" w:hAnsi="Book Antiqua" w:cs="宋体"/>
          <w:lang w:eastAsia="zh-CN"/>
        </w:rPr>
        <w:t>randomisation</w:t>
      </w:r>
      <w:proofErr w:type="spellEnd"/>
      <w:r w:rsidRPr="00202562">
        <w:rPr>
          <w:rFonts w:ascii="Book Antiqua" w:eastAsia="宋体" w:hAnsi="Book Antiqua" w:cs="宋体"/>
          <w:lang w:eastAsia="zh-CN"/>
        </w:rPr>
        <w:t xml:space="preserve"> exclusions: the intention to treat principle and excluding patients from analysis. </w:t>
      </w:r>
      <w:r w:rsidRPr="00202562">
        <w:rPr>
          <w:rFonts w:ascii="Book Antiqua" w:eastAsia="宋体" w:hAnsi="Book Antiqua" w:cs="宋体"/>
          <w:i/>
          <w:iCs/>
          <w:lang w:eastAsia="zh-CN"/>
        </w:rPr>
        <w:t>BMJ</w:t>
      </w:r>
      <w:r w:rsidRPr="00202562">
        <w:rPr>
          <w:rFonts w:ascii="Book Antiqua" w:eastAsia="宋体" w:hAnsi="Book Antiqua" w:cs="宋体"/>
          <w:lang w:eastAsia="zh-CN"/>
        </w:rPr>
        <w:t xml:space="preserve"> 2002; </w:t>
      </w:r>
      <w:r w:rsidRPr="00202562">
        <w:rPr>
          <w:rFonts w:ascii="Book Antiqua" w:eastAsia="宋体" w:hAnsi="Book Antiqua" w:cs="宋体"/>
          <w:b/>
          <w:bCs/>
          <w:lang w:eastAsia="zh-CN"/>
        </w:rPr>
        <w:t>325</w:t>
      </w:r>
      <w:r w:rsidRPr="00202562">
        <w:rPr>
          <w:rFonts w:ascii="Book Antiqua" w:eastAsia="宋体" w:hAnsi="Book Antiqua" w:cs="宋体"/>
          <w:lang w:eastAsia="zh-CN"/>
        </w:rPr>
        <w:t>: 652-654 [PMID: 12242181 DOI: 10.1136/bmj.325.7365.652]</w:t>
      </w:r>
    </w:p>
    <w:p w14:paraId="09E5EE34"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30 </w:t>
      </w:r>
      <w:r w:rsidRPr="00202562">
        <w:rPr>
          <w:rFonts w:ascii="Book Antiqua" w:eastAsia="宋体" w:hAnsi="Book Antiqua" w:cs="宋体"/>
          <w:b/>
          <w:bCs/>
          <w:lang w:eastAsia="zh-CN"/>
        </w:rPr>
        <w:t>Gupta SK</w:t>
      </w:r>
      <w:r w:rsidRPr="00202562">
        <w:rPr>
          <w:rFonts w:ascii="Book Antiqua" w:eastAsia="宋体" w:hAnsi="Book Antiqua" w:cs="宋体"/>
          <w:lang w:eastAsia="zh-CN"/>
        </w:rPr>
        <w:t xml:space="preserve">. Intention-to-treat </w:t>
      </w:r>
      <w:proofErr w:type="gramStart"/>
      <w:r w:rsidRPr="00202562">
        <w:rPr>
          <w:rFonts w:ascii="Book Antiqua" w:eastAsia="宋体" w:hAnsi="Book Antiqua" w:cs="宋体"/>
          <w:lang w:eastAsia="zh-CN"/>
        </w:rPr>
        <w:t>concept</w:t>
      </w:r>
      <w:proofErr w:type="gramEnd"/>
      <w:r w:rsidRPr="00202562">
        <w:rPr>
          <w:rFonts w:ascii="Book Antiqua" w:eastAsia="宋体" w:hAnsi="Book Antiqua" w:cs="宋体"/>
          <w:lang w:eastAsia="zh-CN"/>
        </w:rPr>
        <w:t xml:space="preserve">: A review. </w:t>
      </w:r>
      <w:proofErr w:type="spellStart"/>
      <w:r w:rsidRPr="00202562">
        <w:rPr>
          <w:rFonts w:ascii="Book Antiqua" w:eastAsia="宋体" w:hAnsi="Book Antiqua" w:cs="宋体"/>
          <w:i/>
          <w:iCs/>
          <w:lang w:eastAsia="zh-CN"/>
        </w:rPr>
        <w:t>Perspect</w:t>
      </w:r>
      <w:proofErr w:type="spellEnd"/>
      <w:r w:rsidRPr="00202562">
        <w:rPr>
          <w:rFonts w:ascii="Book Antiqua" w:eastAsia="宋体" w:hAnsi="Book Antiqua" w:cs="宋体"/>
          <w:i/>
          <w:iCs/>
          <w:lang w:eastAsia="zh-CN"/>
        </w:rPr>
        <w:t xml:space="preserve"> </w:t>
      </w:r>
      <w:proofErr w:type="spellStart"/>
      <w:r w:rsidRPr="00202562">
        <w:rPr>
          <w:rFonts w:ascii="Book Antiqua" w:eastAsia="宋体" w:hAnsi="Book Antiqua" w:cs="宋体"/>
          <w:i/>
          <w:iCs/>
          <w:lang w:eastAsia="zh-CN"/>
        </w:rPr>
        <w:t>Clin</w:t>
      </w:r>
      <w:proofErr w:type="spellEnd"/>
      <w:r w:rsidRPr="00202562">
        <w:rPr>
          <w:rFonts w:ascii="Book Antiqua" w:eastAsia="宋体" w:hAnsi="Book Antiqua" w:cs="宋体"/>
          <w:i/>
          <w:iCs/>
          <w:lang w:eastAsia="zh-CN"/>
        </w:rPr>
        <w:t xml:space="preserve"> Res</w:t>
      </w:r>
      <w:r w:rsidRPr="00202562">
        <w:rPr>
          <w:rFonts w:ascii="Book Antiqua" w:eastAsia="宋体" w:hAnsi="Book Antiqua" w:cs="宋体"/>
          <w:lang w:eastAsia="zh-CN"/>
        </w:rPr>
        <w:t xml:space="preserve"> 2011; </w:t>
      </w:r>
      <w:r w:rsidRPr="00202562">
        <w:rPr>
          <w:rFonts w:ascii="Book Antiqua" w:eastAsia="宋体" w:hAnsi="Book Antiqua" w:cs="宋体"/>
          <w:b/>
          <w:bCs/>
          <w:lang w:eastAsia="zh-CN"/>
        </w:rPr>
        <w:t>2</w:t>
      </w:r>
      <w:r w:rsidRPr="00202562">
        <w:rPr>
          <w:rFonts w:ascii="Book Antiqua" w:eastAsia="宋体" w:hAnsi="Book Antiqua" w:cs="宋体"/>
          <w:lang w:eastAsia="zh-CN"/>
        </w:rPr>
        <w:t>: 109-112 [PMID: 21897887 DOI: 10.4103/2229-3485.83221]</w:t>
      </w:r>
    </w:p>
    <w:p w14:paraId="54EFF364"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31 </w:t>
      </w:r>
      <w:proofErr w:type="spellStart"/>
      <w:r w:rsidRPr="00202562">
        <w:rPr>
          <w:rFonts w:ascii="Book Antiqua" w:eastAsia="宋体" w:hAnsi="Book Antiqua" w:cs="宋体"/>
          <w:b/>
          <w:bCs/>
          <w:lang w:eastAsia="zh-CN"/>
        </w:rPr>
        <w:t>Nagelkerke</w:t>
      </w:r>
      <w:proofErr w:type="spellEnd"/>
      <w:r w:rsidRPr="00202562">
        <w:rPr>
          <w:rFonts w:ascii="Book Antiqua" w:eastAsia="宋体" w:hAnsi="Book Antiqua" w:cs="宋体"/>
          <w:b/>
          <w:bCs/>
          <w:lang w:eastAsia="zh-CN"/>
        </w:rPr>
        <w:t xml:space="preserve"> N</w:t>
      </w:r>
      <w:r w:rsidRPr="00202562">
        <w:rPr>
          <w:rFonts w:ascii="Book Antiqua" w:eastAsia="宋体" w:hAnsi="Book Antiqua" w:cs="宋体"/>
          <w:lang w:eastAsia="zh-CN"/>
        </w:rPr>
        <w:t xml:space="preserve">, </w:t>
      </w:r>
      <w:proofErr w:type="spellStart"/>
      <w:r w:rsidRPr="00202562">
        <w:rPr>
          <w:rFonts w:ascii="Book Antiqua" w:eastAsia="宋体" w:hAnsi="Book Antiqua" w:cs="宋体"/>
          <w:lang w:eastAsia="zh-CN"/>
        </w:rPr>
        <w:t>Fidler</w:t>
      </w:r>
      <w:proofErr w:type="spellEnd"/>
      <w:r w:rsidRPr="00202562">
        <w:rPr>
          <w:rFonts w:ascii="Book Antiqua" w:eastAsia="宋体" w:hAnsi="Book Antiqua" w:cs="宋体"/>
          <w:lang w:eastAsia="zh-CN"/>
        </w:rPr>
        <w:t xml:space="preserve"> V, </w:t>
      </w:r>
      <w:proofErr w:type="spellStart"/>
      <w:r w:rsidRPr="00202562">
        <w:rPr>
          <w:rFonts w:ascii="Book Antiqua" w:eastAsia="宋体" w:hAnsi="Book Antiqua" w:cs="宋体"/>
          <w:lang w:eastAsia="zh-CN"/>
        </w:rPr>
        <w:t>Bernsen</w:t>
      </w:r>
      <w:proofErr w:type="spellEnd"/>
      <w:r w:rsidRPr="00202562">
        <w:rPr>
          <w:rFonts w:ascii="Book Antiqua" w:eastAsia="宋体" w:hAnsi="Book Antiqua" w:cs="宋体"/>
          <w:lang w:eastAsia="zh-CN"/>
        </w:rPr>
        <w:t xml:space="preserve"> R, </w:t>
      </w:r>
      <w:proofErr w:type="spellStart"/>
      <w:r w:rsidRPr="00202562">
        <w:rPr>
          <w:rFonts w:ascii="Book Antiqua" w:eastAsia="宋体" w:hAnsi="Book Antiqua" w:cs="宋体"/>
          <w:lang w:eastAsia="zh-CN"/>
        </w:rPr>
        <w:t>Borgdorff</w:t>
      </w:r>
      <w:proofErr w:type="spellEnd"/>
      <w:r w:rsidRPr="00202562">
        <w:rPr>
          <w:rFonts w:ascii="Book Antiqua" w:eastAsia="宋体" w:hAnsi="Book Antiqua" w:cs="宋体"/>
          <w:lang w:eastAsia="zh-CN"/>
        </w:rPr>
        <w:t xml:space="preserve"> M. Estimating treatment effects in randomized clinical trials in the presence of non-compliance. </w:t>
      </w:r>
      <w:r w:rsidRPr="00202562">
        <w:rPr>
          <w:rFonts w:ascii="Book Antiqua" w:eastAsia="宋体" w:hAnsi="Book Antiqua" w:cs="宋体"/>
          <w:i/>
          <w:iCs/>
          <w:lang w:eastAsia="zh-CN"/>
        </w:rPr>
        <w:t>Stat Med</w:t>
      </w:r>
      <w:r w:rsidRPr="00202562">
        <w:rPr>
          <w:rFonts w:ascii="Book Antiqua" w:eastAsia="宋体" w:hAnsi="Book Antiqua" w:cs="宋体"/>
          <w:lang w:eastAsia="zh-CN"/>
        </w:rPr>
        <w:t xml:space="preserve"> 2000; </w:t>
      </w:r>
      <w:r w:rsidRPr="00202562">
        <w:rPr>
          <w:rFonts w:ascii="Book Antiqua" w:eastAsia="宋体" w:hAnsi="Book Antiqua" w:cs="宋体"/>
          <w:b/>
          <w:bCs/>
          <w:lang w:eastAsia="zh-CN"/>
        </w:rPr>
        <w:t>19</w:t>
      </w:r>
      <w:r w:rsidRPr="00202562">
        <w:rPr>
          <w:rFonts w:ascii="Book Antiqua" w:eastAsia="宋体" w:hAnsi="Book Antiqua" w:cs="宋体"/>
          <w:lang w:eastAsia="zh-CN"/>
        </w:rPr>
        <w:t>: 1849-1864 [PMID: 10867675 DOI: 10.1002/sim.894]</w:t>
      </w:r>
    </w:p>
    <w:p w14:paraId="14592D81" w14:textId="77777777" w:rsidR="00202562" w:rsidRPr="00202562" w:rsidRDefault="00202562" w:rsidP="00202562">
      <w:pPr>
        <w:spacing w:after="0" w:line="360" w:lineRule="auto"/>
        <w:jc w:val="both"/>
        <w:rPr>
          <w:rFonts w:ascii="Book Antiqua" w:eastAsia="宋体" w:hAnsi="Book Antiqua" w:cs="宋体"/>
          <w:lang w:eastAsia="zh-CN"/>
        </w:rPr>
      </w:pPr>
      <w:r w:rsidRPr="00202562">
        <w:rPr>
          <w:rFonts w:ascii="Book Antiqua" w:eastAsia="宋体" w:hAnsi="Book Antiqua" w:cs="宋体"/>
          <w:lang w:eastAsia="zh-CN"/>
        </w:rPr>
        <w:t xml:space="preserve">32 </w:t>
      </w:r>
      <w:proofErr w:type="spellStart"/>
      <w:r w:rsidRPr="00202562">
        <w:rPr>
          <w:rFonts w:ascii="Book Antiqua" w:eastAsia="宋体" w:hAnsi="Book Antiqua" w:cs="宋体"/>
          <w:b/>
          <w:bCs/>
          <w:lang w:eastAsia="zh-CN"/>
        </w:rPr>
        <w:t>Sheiner</w:t>
      </w:r>
      <w:proofErr w:type="spellEnd"/>
      <w:r w:rsidRPr="00202562">
        <w:rPr>
          <w:rFonts w:ascii="Book Antiqua" w:eastAsia="宋体" w:hAnsi="Book Antiqua" w:cs="宋体"/>
          <w:b/>
          <w:bCs/>
          <w:lang w:eastAsia="zh-CN"/>
        </w:rPr>
        <w:t xml:space="preserve"> LB</w:t>
      </w:r>
      <w:r w:rsidRPr="00202562">
        <w:rPr>
          <w:rFonts w:ascii="Book Antiqua" w:eastAsia="宋体" w:hAnsi="Book Antiqua" w:cs="宋体"/>
          <w:lang w:eastAsia="zh-CN"/>
        </w:rPr>
        <w:t xml:space="preserve">, Rubin DB. </w:t>
      </w:r>
      <w:proofErr w:type="gramStart"/>
      <w:r w:rsidRPr="00202562">
        <w:rPr>
          <w:rFonts w:ascii="Book Antiqua" w:eastAsia="宋体" w:hAnsi="Book Antiqua" w:cs="宋体"/>
          <w:lang w:eastAsia="zh-CN"/>
        </w:rPr>
        <w:t>Intention-to-treat analysis and the goals of clinical trials.</w:t>
      </w:r>
      <w:proofErr w:type="gramEnd"/>
      <w:r w:rsidRPr="00202562">
        <w:rPr>
          <w:rFonts w:ascii="Book Antiqua" w:eastAsia="宋体" w:hAnsi="Book Antiqua" w:cs="宋体"/>
          <w:lang w:eastAsia="zh-CN"/>
        </w:rPr>
        <w:t xml:space="preserve"> </w:t>
      </w:r>
      <w:proofErr w:type="spellStart"/>
      <w:r w:rsidRPr="00202562">
        <w:rPr>
          <w:rFonts w:ascii="Book Antiqua" w:eastAsia="宋体" w:hAnsi="Book Antiqua" w:cs="宋体"/>
          <w:i/>
          <w:iCs/>
          <w:lang w:eastAsia="zh-CN"/>
        </w:rPr>
        <w:t>Clin</w:t>
      </w:r>
      <w:proofErr w:type="spellEnd"/>
      <w:r w:rsidRPr="00202562">
        <w:rPr>
          <w:rFonts w:ascii="Book Antiqua" w:eastAsia="宋体" w:hAnsi="Book Antiqua" w:cs="宋体"/>
          <w:i/>
          <w:iCs/>
          <w:lang w:eastAsia="zh-CN"/>
        </w:rPr>
        <w:t xml:space="preserve"> </w:t>
      </w:r>
      <w:proofErr w:type="spellStart"/>
      <w:r w:rsidRPr="00202562">
        <w:rPr>
          <w:rFonts w:ascii="Book Antiqua" w:eastAsia="宋体" w:hAnsi="Book Antiqua" w:cs="宋体"/>
          <w:i/>
          <w:iCs/>
          <w:lang w:eastAsia="zh-CN"/>
        </w:rPr>
        <w:t>Pharmacol</w:t>
      </w:r>
      <w:proofErr w:type="spellEnd"/>
      <w:r w:rsidRPr="00202562">
        <w:rPr>
          <w:rFonts w:ascii="Book Antiqua" w:eastAsia="宋体" w:hAnsi="Book Antiqua" w:cs="宋体"/>
          <w:i/>
          <w:iCs/>
          <w:lang w:eastAsia="zh-CN"/>
        </w:rPr>
        <w:t xml:space="preserve"> </w:t>
      </w:r>
      <w:proofErr w:type="spellStart"/>
      <w:r w:rsidRPr="00202562">
        <w:rPr>
          <w:rFonts w:ascii="Book Antiqua" w:eastAsia="宋体" w:hAnsi="Book Antiqua" w:cs="宋体"/>
          <w:i/>
          <w:iCs/>
          <w:lang w:eastAsia="zh-CN"/>
        </w:rPr>
        <w:t>Ther</w:t>
      </w:r>
      <w:proofErr w:type="spellEnd"/>
      <w:r w:rsidRPr="00202562">
        <w:rPr>
          <w:rFonts w:ascii="Book Antiqua" w:eastAsia="宋体" w:hAnsi="Book Antiqua" w:cs="宋体"/>
          <w:lang w:eastAsia="zh-CN"/>
        </w:rPr>
        <w:t xml:space="preserve"> 1995; </w:t>
      </w:r>
      <w:r w:rsidRPr="00202562">
        <w:rPr>
          <w:rFonts w:ascii="Book Antiqua" w:eastAsia="宋体" w:hAnsi="Book Antiqua" w:cs="宋体"/>
          <w:b/>
          <w:bCs/>
          <w:lang w:eastAsia="zh-CN"/>
        </w:rPr>
        <w:t>57</w:t>
      </w:r>
      <w:r w:rsidRPr="00202562">
        <w:rPr>
          <w:rFonts w:ascii="Book Antiqua" w:eastAsia="宋体" w:hAnsi="Book Antiqua" w:cs="宋体"/>
          <w:lang w:eastAsia="zh-CN"/>
        </w:rPr>
        <w:t>: 6-15 [PMID: 7828382 DOI: 10.1016/0009-9236(95)90260-0]</w:t>
      </w:r>
    </w:p>
    <w:p w14:paraId="5F9D883E" w14:textId="77777777" w:rsidR="00A11147" w:rsidRPr="00202562" w:rsidRDefault="00A11147" w:rsidP="00202562">
      <w:pPr>
        <w:spacing w:after="0" w:line="360" w:lineRule="auto"/>
        <w:jc w:val="both"/>
        <w:rPr>
          <w:rFonts w:ascii="Book Antiqua" w:eastAsia="宋体" w:hAnsi="Book Antiqua"/>
          <w:b/>
          <w:lang w:eastAsia="zh-CN"/>
        </w:rPr>
      </w:pPr>
    </w:p>
    <w:p w14:paraId="0461A76B" w14:textId="0855D373" w:rsidR="00A11147" w:rsidRPr="00202562" w:rsidRDefault="00A11147" w:rsidP="00202562">
      <w:pPr>
        <w:spacing w:after="0" w:line="360" w:lineRule="auto"/>
        <w:jc w:val="right"/>
        <w:rPr>
          <w:rFonts w:ascii="Book Antiqua" w:eastAsia="宋体" w:hAnsi="Book Antiqua" w:cs="Tahoma"/>
          <w:color w:val="000000"/>
          <w:lang w:eastAsia="zh-CN"/>
        </w:rPr>
      </w:pPr>
      <w:r w:rsidRPr="00202562">
        <w:rPr>
          <w:rFonts w:ascii="Book Antiqua" w:hAnsi="Book Antiqua"/>
          <w:b/>
        </w:rPr>
        <w:t xml:space="preserve">P-Reviewer: </w:t>
      </w:r>
      <w:proofErr w:type="spellStart"/>
      <w:r w:rsidRPr="00202562">
        <w:rPr>
          <w:rFonts w:ascii="Book Antiqua" w:hAnsi="Book Antiqua" w:cs="Tahoma"/>
          <w:color w:val="000000"/>
        </w:rPr>
        <w:t>Ohishi</w:t>
      </w:r>
      <w:proofErr w:type="spellEnd"/>
      <w:r w:rsidRPr="00202562">
        <w:rPr>
          <w:rFonts w:ascii="Book Antiqua" w:eastAsia="宋体" w:hAnsi="Book Antiqua" w:cs="Tahoma"/>
          <w:color w:val="000000"/>
          <w:lang w:eastAsia="zh-CN"/>
        </w:rPr>
        <w:t xml:space="preserve"> T </w:t>
      </w:r>
      <w:r w:rsidRPr="00202562">
        <w:rPr>
          <w:rFonts w:ascii="Book Antiqua" w:hAnsi="Book Antiqua"/>
          <w:b/>
        </w:rPr>
        <w:t xml:space="preserve">S-Editor: </w:t>
      </w:r>
      <w:proofErr w:type="spellStart"/>
      <w:r w:rsidRPr="00202562">
        <w:rPr>
          <w:rFonts w:ascii="Book Antiqua" w:hAnsi="Book Antiqua"/>
        </w:rPr>
        <w:t>Ji</w:t>
      </w:r>
      <w:proofErr w:type="spellEnd"/>
      <w:r w:rsidRPr="00202562">
        <w:rPr>
          <w:rFonts w:ascii="Book Antiqua" w:hAnsi="Book Antiqua"/>
        </w:rPr>
        <w:t xml:space="preserve"> FF</w:t>
      </w:r>
      <w:r w:rsidRPr="00202562">
        <w:rPr>
          <w:rFonts w:ascii="Book Antiqua" w:hAnsi="Book Antiqua"/>
          <w:b/>
        </w:rPr>
        <w:t xml:space="preserve"> L-Editor: E-Editor:</w:t>
      </w:r>
    </w:p>
    <w:p w14:paraId="446C9365" w14:textId="0D322A65" w:rsidR="00F35792" w:rsidRPr="009926FC" w:rsidRDefault="00F35792" w:rsidP="009926FC">
      <w:pPr>
        <w:spacing w:after="0" w:line="360" w:lineRule="auto"/>
        <w:jc w:val="both"/>
        <w:rPr>
          <w:rFonts w:ascii="Book Antiqua" w:hAnsi="Book Antiqua"/>
          <w:b/>
        </w:rPr>
      </w:pPr>
      <w:r w:rsidRPr="009926FC">
        <w:rPr>
          <w:rFonts w:ascii="Book Antiqua" w:hAnsi="Book Antiqua"/>
        </w:rPr>
        <w:br w:type="page"/>
      </w:r>
      <w:r w:rsidRPr="009926FC">
        <w:rPr>
          <w:rFonts w:ascii="Book Antiqua" w:hAnsi="Book Antiqua"/>
          <w:b/>
        </w:rPr>
        <w:lastRenderedPageBreak/>
        <w:t>Table 1</w:t>
      </w:r>
      <w:r w:rsidR="009C7F32" w:rsidRPr="009926FC">
        <w:rPr>
          <w:rFonts w:ascii="Book Antiqua" w:hAnsi="Book Antiqua"/>
          <w:b/>
        </w:rPr>
        <w:t xml:space="preserve"> </w:t>
      </w:r>
      <w:r w:rsidR="001C6222" w:rsidRPr="009926FC">
        <w:rPr>
          <w:rFonts w:ascii="Book Antiqua" w:hAnsi="Book Antiqua"/>
          <w:b/>
        </w:rPr>
        <w:t>Characteristics of included s</w:t>
      </w:r>
      <w:r w:rsidR="009C7F32" w:rsidRPr="009926FC">
        <w:rPr>
          <w:rFonts w:ascii="Book Antiqua" w:hAnsi="Book Antiqua"/>
          <w:b/>
        </w:rPr>
        <w:t>tudies</w:t>
      </w:r>
    </w:p>
    <w:tbl>
      <w:tblPr>
        <w:tblStyle w:val="TableGrid"/>
        <w:tblW w:w="0" w:type="auto"/>
        <w:tblLook w:val="04A0" w:firstRow="1" w:lastRow="0" w:firstColumn="1" w:lastColumn="0" w:noHBand="0" w:noVBand="1"/>
      </w:tblPr>
      <w:tblGrid>
        <w:gridCol w:w="1915"/>
        <w:gridCol w:w="1915"/>
        <w:gridCol w:w="1915"/>
        <w:gridCol w:w="1915"/>
        <w:gridCol w:w="1916"/>
      </w:tblGrid>
      <w:tr w:rsidR="009724F1" w:rsidRPr="009926FC" w14:paraId="1BB86EDF" w14:textId="77777777">
        <w:tc>
          <w:tcPr>
            <w:tcW w:w="1915" w:type="dxa"/>
            <w:vAlign w:val="center"/>
          </w:tcPr>
          <w:p w14:paraId="145F52C0" w14:textId="50284900" w:rsidR="00BF59E6" w:rsidRPr="009926FC" w:rsidRDefault="00BF59E6" w:rsidP="009926FC">
            <w:pPr>
              <w:spacing w:line="360" w:lineRule="auto"/>
              <w:jc w:val="both"/>
              <w:rPr>
                <w:rFonts w:ascii="Book Antiqua" w:hAnsi="Book Antiqua"/>
                <w:b/>
              </w:rPr>
            </w:pPr>
            <w:r w:rsidRPr="009926FC">
              <w:rPr>
                <w:rFonts w:ascii="Book Antiqua" w:hAnsi="Book Antiqua"/>
                <w:b/>
              </w:rPr>
              <w:t>Author/</w:t>
            </w:r>
            <w:r w:rsidR="00A11147" w:rsidRPr="009926FC">
              <w:rPr>
                <w:rFonts w:ascii="Book Antiqua" w:hAnsi="Book Antiqua"/>
                <w:b/>
              </w:rPr>
              <w:t>c</w:t>
            </w:r>
            <w:r w:rsidRPr="009926FC">
              <w:rPr>
                <w:rFonts w:ascii="Book Antiqua" w:hAnsi="Book Antiqua"/>
                <w:b/>
              </w:rPr>
              <w:t>itation</w:t>
            </w:r>
          </w:p>
        </w:tc>
        <w:tc>
          <w:tcPr>
            <w:tcW w:w="1915" w:type="dxa"/>
            <w:vAlign w:val="center"/>
          </w:tcPr>
          <w:p w14:paraId="27F6470D" w14:textId="77777777" w:rsidR="00BF59E6" w:rsidRPr="009926FC" w:rsidRDefault="00BF59E6" w:rsidP="009926FC">
            <w:pPr>
              <w:spacing w:line="360" w:lineRule="auto"/>
              <w:jc w:val="both"/>
              <w:rPr>
                <w:rFonts w:ascii="Book Antiqua" w:hAnsi="Book Antiqua"/>
                <w:b/>
              </w:rPr>
            </w:pPr>
            <w:r w:rsidRPr="009926FC">
              <w:rPr>
                <w:rFonts w:ascii="Book Antiqua" w:hAnsi="Book Antiqua"/>
                <w:b/>
              </w:rPr>
              <w:t>Meniscal pathology</w:t>
            </w:r>
          </w:p>
        </w:tc>
        <w:tc>
          <w:tcPr>
            <w:tcW w:w="1915" w:type="dxa"/>
            <w:vAlign w:val="center"/>
          </w:tcPr>
          <w:p w14:paraId="2E107326" w14:textId="77777777" w:rsidR="00BF59E6" w:rsidRPr="009926FC" w:rsidRDefault="00BF59E6" w:rsidP="009926FC">
            <w:pPr>
              <w:spacing w:line="360" w:lineRule="auto"/>
              <w:jc w:val="both"/>
              <w:rPr>
                <w:rFonts w:ascii="Book Antiqua" w:hAnsi="Book Antiqua"/>
                <w:b/>
              </w:rPr>
            </w:pPr>
            <w:r w:rsidRPr="009926FC">
              <w:rPr>
                <w:rFonts w:ascii="Book Antiqua" w:hAnsi="Book Antiqua"/>
                <w:b/>
              </w:rPr>
              <w:t>Associated osteoarthritis</w:t>
            </w:r>
          </w:p>
        </w:tc>
        <w:tc>
          <w:tcPr>
            <w:tcW w:w="1915" w:type="dxa"/>
            <w:vAlign w:val="center"/>
          </w:tcPr>
          <w:p w14:paraId="481E3FD6" w14:textId="77777777" w:rsidR="00BF59E6" w:rsidRPr="009926FC" w:rsidRDefault="00BF59E6" w:rsidP="009926FC">
            <w:pPr>
              <w:spacing w:line="360" w:lineRule="auto"/>
              <w:jc w:val="both"/>
              <w:rPr>
                <w:rFonts w:ascii="Book Antiqua" w:hAnsi="Book Antiqua"/>
                <w:b/>
              </w:rPr>
            </w:pPr>
            <w:r w:rsidRPr="009926FC">
              <w:rPr>
                <w:rFonts w:ascii="Book Antiqua" w:hAnsi="Book Antiqua"/>
                <w:b/>
              </w:rPr>
              <w:t>Operative group treatment</w:t>
            </w:r>
          </w:p>
        </w:tc>
        <w:tc>
          <w:tcPr>
            <w:tcW w:w="1916" w:type="dxa"/>
            <w:vAlign w:val="center"/>
          </w:tcPr>
          <w:p w14:paraId="4B83D613" w14:textId="77777777" w:rsidR="00BF59E6" w:rsidRPr="009926FC" w:rsidRDefault="00BF59E6" w:rsidP="009926FC">
            <w:pPr>
              <w:spacing w:line="360" w:lineRule="auto"/>
              <w:jc w:val="both"/>
              <w:rPr>
                <w:rFonts w:ascii="Book Antiqua" w:hAnsi="Book Antiqua"/>
                <w:b/>
              </w:rPr>
            </w:pPr>
            <w:r w:rsidRPr="009926FC">
              <w:rPr>
                <w:rFonts w:ascii="Book Antiqua" w:hAnsi="Book Antiqua"/>
                <w:b/>
              </w:rPr>
              <w:t>Non-operative group treatment</w:t>
            </w:r>
          </w:p>
        </w:tc>
      </w:tr>
      <w:tr w:rsidR="009724F1" w:rsidRPr="009926FC" w14:paraId="322566AE" w14:textId="77777777">
        <w:tc>
          <w:tcPr>
            <w:tcW w:w="1915" w:type="dxa"/>
            <w:vAlign w:val="center"/>
          </w:tcPr>
          <w:p w14:paraId="0D821DEF" w14:textId="7E07D6A5" w:rsidR="00BF59E6" w:rsidRPr="009926FC" w:rsidRDefault="00BF59E6" w:rsidP="009926FC">
            <w:pPr>
              <w:spacing w:line="360" w:lineRule="auto"/>
              <w:jc w:val="both"/>
              <w:rPr>
                <w:rFonts w:ascii="Book Antiqua" w:hAnsi="Book Antiqua"/>
                <w:vertAlign w:val="superscript"/>
              </w:rPr>
            </w:pPr>
            <w:proofErr w:type="spellStart"/>
            <w:r w:rsidRPr="009926FC">
              <w:rPr>
                <w:rFonts w:ascii="Book Antiqua" w:hAnsi="Book Antiqua"/>
              </w:rPr>
              <w:t>Herrlin</w:t>
            </w:r>
            <w:proofErr w:type="spellEnd"/>
            <w:r w:rsidR="00A11147">
              <w:rPr>
                <w:rFonts w:ascii="Book Antiqua" w:hAnsi="Book Antiqua"/>
                <w:i/>
              </w:rPr>
              <w:t xml:space="preserve"> et al</w:t>
            </w:r>
            <w:r w:rsidR="00987ED4" w:rsidRPr="009926FC">
              <w:rPr>
                <w:rFonts w:ascii="Book Antiqua" w:hAnsi="Book Antiqua"/>
              </w:rPr>
              <w:fldChar w:fldCharType="begin">
                <w:fldData xml:space="preserve">PEVuZE5vdGU+PENpdGU+PEF1dGhvcj5IZXJybGluPC9BdXRob3I+PFllYXI+MjAwNzwvWWVhcj48
UmVjTnVtPjc8L1JlY051bT48RGlzcGxheVRleHQ+PHN0eWxlIGZhY2U9InN1cGVyc2NyaXB0Ij5b
NiwgN108L3N0eWxlPjwvRGlzcGxheVRleHQ+PHJlY29yZD48cmVjLW51bWJlcj43PC9yZWMtbnVt
YmVyPjxmb3JlaWduLWtleXM+PGtleSBhcHA9IkVOIiBkYi1pZD0iZnB0emY1ZXB5cmEwOXNld3Iw
OXhlMmVtNTB0cHhhOWEwdGZmIiB0aW1lc3RhbXA9IjE0MzU1MjE0MTMiPjc8L2tleT48L2ZvcmVp
Z24ta2V5cz48cmVmLXR5cGUgbmFtZT0iSm91cm5hbCBBcnRpY2xlIj4xNzwvcmVmLXR5cGU+PGNv
bnRyaWJ1dG9ycz48YXV0aG9ycz48YXV0aG9yPkhlcnJsaW4sIFMuPC9hdXRob3I+PGF1dGhvcj5I
YWxsYW5kZXIsIE0uPC9hdXRob3I+PGF1dGhvcj5XYW5nZSwgUC48L2F1dGhvcj48YXV0aG9yPldl
aWRlbmhpZWxtLCBMLjwvYXV0aG9yPjxhdXRob3I+V2VybmVyLCBTLjwvYXV0aG9yPjwvYXV0aG9y
cz48L2NvbnRyaWJ1dG9ycz48YXV0aC1hZGRyZXNzPkRlcGFydG1lbnQgb2YgUGh5c2lvdGhlcmFw
eSwgUmVoYWJ0amFuc3QsIFM6dCBFcmlrc2dhdGFuIDQ4LCAxMTIgMzQsIFN0b2NraG9sbSwgU3dl
ZGVuLiBzeWx2aWEuaGVycmxpbkB0ZWxlMi5zZTwvYXV0aC1hZGRyZXNzPjx0aXRsZXM+PHRpdGxl
PkFydGhyb3Njb3BpYyBvciBjb25zZXJ2YXRpdmUgdHJlYXRtZW50IG9mIGRlZ2VuZXJhdGl2ZSBt
ZWRpYWwgbWVuaXNjYWwgdGVhcnM6IGEgcHJvc3BlY3RpdmUgcmFuZG9taXNlZCB0cmlhbDwvdGl0
bGU+PHNlY29uZGFyeS10aXRsZT5LbmVlIFN1cmcgU3BvcnRzIFRyYXVtYXRvbCBBcnRocm9zYzwv
c2Vjb25kYXJ5LXRpdGxlPjxhbHQtdGl0bGU+S25lZSBzdXJnZXJ5LCBzcG9ydHMgdHJhdW1hdG9s
b2d5LCBhcnRocm9zY29weSA6IG9mZmljaWFsIGpvdXJuYWwgb2YgdGhlIEVTU0tBPC9hbHQtdGl0
bGU+PC90aXRsZXM+PHBlcmlvZGljYWw+PGZ1bGwtdGl0bGU+S25lZSBTdXJnIFNwb3J0cyBUcmF1
bWF0b2wgQXJ0aHJvc2M8L2Z1bGwtdGl0bGU+PGFiYnItMT5LbmVlIHN1cmdlcnksIHNwb3J0cyB0
cmF1bWF0b2xvZ3ksIGFydGhyb3Njb3B5IDogb2ZmaWNpYWwgam91cm5hbCBvZiB0aGUgRVNTS0E8
L2FiYnItMT48L3BlcmlvZGljYWw+PGFsdC1wZXJpb2RpY2FsPjxmdWxsLXRpdGxlPktuZWUgU3Vy
ZyBTcG9ydHMgVHJhdW1hdG9sIEFydGhyb3NjPC9mdWxsLXRpdGxlPjxhYmJyLTE+S25lZSBzdXJn
ZXJ5LCBzcG9ydHMgdHJhdW1hdG9sb2d5LCBhcnRocm9zY29weSA6IG9mZmljaWFsIGpvdXJuYWwg
b2YgdGhlIEVTU0tBPC9hYmJyLTE+PC9hbHQtcGVyaW9kaWNhbD48cGFnZXM+MzkzLTQwMTwvcGFn
ZXM+PHZvbHVtZT4xNTwvdm9sdW1lPjxudW1iZXI+NDwvbnVtYmVyPjxlZGl0aW9uPjIwMDcvMDEv
MTI8L2VkaXRpb24+PGtleXdvcmRzPjxrZXl3b3JkPipBcnRocm9zY29weTwva2V5d29yZD48a2V5
d29yZD5DYXJ0aWxhZ2UgRGlzZWFzZXMvc3VyZ2VyeS8qdGhlcmFweTwva2V5d29yZD48a2V5d29y
ZD5FeGVyY2lzZSBUaGVyYXB5PC9rZXl3b3JkPjxrZXl3b3JkPkZlbWFsZTwva2V5d29yZD48a2V5
d29yZD5IdW1hbnM8L2tleXdvcmQ+PGtleXdvcmQ+S25lZSBJbmp1cmllcy8qdGhlcmFweTwva2V5
d29yZD48a2V5d29yZD5NYWxlPC9rZXl3b3JkPjxrZXl3b3JkPk1lbmlzY2ksIFRpYmlhbC8qaW5q
dXJpZXM8L2tleXdvcmQ+PGtleXdvcmQ+TWlkZGxlIEFnZWQ8L2tleXdvcmQ+PGtleXdvcmQ+UGFp
biBNZWFzdXJlbWVudDwva2V5d29yZD48a2V5d29yZD5Qcm9zcGVjdGl2ZSBTdHVkaWVzPC9rZXl3
b3JkPjxrZXl3b3JkPlF1ZXN0aW9ubmFpcmVzPC9rZXl3b3JkPjxrZXl3b3JkPlJhbmdlIG9mIE1v
dGlvbiwgQXJ0aWN1bGFyPC9rZXl3b3JkPjxrZXl3b3JkPlRyZWF0bWVudCBPdXRjb21lPC9rZXl3
b3JkPjwva2V5d29yZHM+PGRhdGVzPjx5ZWFyPjIwMDc8L3llYXI+PHB1Yi1kYXRlcz48ZGF0ZT5B
cHI8L2RhdGU+PC9wdWItZGF0ZXM+PC9kYXRlcz48aXNibj4wOTQyLTIwNTYgKFByaW50KSYjeEQ7
MDk0Mi0yMDU2PC9pc2JuPjxhY2Nlc3Npb24tbnVtPjE3MjE2MjcyPC9hY2Nlc3Npb24tbnVtPjx1
cmxzPjwvdXJscz48ZWxlY3Ryb25pYy1yZXNvdXJjZS1udW0+MTAuMTAwNy9zMDAxNjctMDA2LTAy
NDMtMjwvZWxlY3Ryb25pYy1yZXNvdXJjZS1udW0+PHJlbW90ZS1kYXRhYmFzZS1wcm92aWRlcj5O
TE08L3JlbW90ZS1kYXRhYmFzZS1wcm92aWRlcj48bGFuZ3VhZ2U+ZW5nPC9sYW5ndWFnZT48L3Jl
Y29yZD48L0NpdGU+PENpdGU+PEF1dGhvcj5IZXJybGluPC9BdXRob3I+PFllYXI+MjAxMzwvWWVh
cj48UmVjTnVtPjIzMzQ8L1JlY051bT48cmVjb3JkPjxyZWMtbnVtYmVyPjIzMzQ8L3JlYy1udW1i
ZXI+PGZvcmVpZ24ta2V5cz48a2V5IGFwcD0iRU4iIGRiLWlkPSJmcnJlOTJkejRhZmRwdmV2dHJ6
dmRwcjZwZWYyYTBkdjVhZXIiPjIzMzQ8L2tleT48L2ZvcmVpZ24ta2V5cz48cmVmLXR5cGUgbmFt
ZT0iSm91cm5hbCBBcnRpY2xlIj4xNzwvcmVmLXR5cGU+PGNvbnRyaWJ1dG9ycz48YXV0aG9ycz48
YXV0aG9yPkhlcnJsaW4sIFMuIFYuPC9hdXRob3I+PGF1dGhvcj5XYW5nZSwgUC4gTy48L2F1dGhv
cj48YXV0aG9yPkxhcGlkdXMsIEcuPC9hdXRob3I+PGF1dGhvcj5IYWxsYW5kZXIsIE0uPC9hdXRo
b3I+PGF1dGhvcj5XZXJuZXIsIFMuPC9hdXRob3I+PGF1dGhvcj5XZWlkZW5oaWVsbSwgTC48L2F1
dGhvcj48L2F1dGhvcnM+PC9jb250cmlidXRvcnM+PGF1dGgtYWRkcmVzcz5EZXBhcnRtZW50IG9m
IFBoeXNpb3RoZXJhcHksIEhlcnJsaW4gSW52ZXN0LCBUdW5hdmFnZW4gOCwgMTgxIDY1LCBMaWRp
bmdvLCBTd2VkZW4uIHN5bHZpYS5oZXJybGluQHRlbGUyLnNlPC9hdXRoLWFkZHJlc3M+PHRpdGxl
cz48dGl0bGU+SXMgYXJ0aHJvc2NvcGljIHN1cmdlcnkgYmVuZWZpY2lhbCBpbiB0cmVhdGluZyBu
b24tdHJhdW1hdGljLCBkZWdlbmVyYXRpdmUgbWVkaWFsIG1lbmlzY2FsIHRlYXJzPyBBIGZpdmUg
eWVhciBmb2xsb3ctdXA8L3RpdGxlPjxzZWNvbmRhcnktdGl0bGU+S25lZSBTdXJnIFNwb3J0cyBU
cmF1bWF0b2wgQXJ0aHJvc2M8L3NlY29uZGFyeS10aXRsZT48L3RpdGxlcz48cGVyaW9kaWNhbD48
ZnVsbC10aXRsZT5LbmVlIFN1cmcgU3BvcnRzIFRyYXVtYXRvbCBBcnRocm9zYzwvZnVsbC10aXRs
ZT48L3BlcmlvZGljYWw+PHBhZ2VzPjM1OC02NDwvcGFnZXM+PHZvbHVtZT4yMTwvdm9sdW1lPjxu
dW1iZXI+MjwvbnVtYmVyPjxlZGl0aW9uPjIwMTIvMDMvMjM8L2VkaXRpb24+PGtleXdvcmRzPjxr
ZXl3b3JkPkFydGhyb3Njb3B5PC9rZXl3b3JkPjxrZXl3b3JkPkNhcnRpbGFnZSBEaXNlYXNlcy9y
ZWhhYmlsaXRhdGlvbi8gc3VyZ2VyeTwva2V5d29yZD48a2V5d29yZD5FeGVyY2lzZSBUaGVyYXB5
PC9rZXl3b3JkPjxrZXl3b3JkPkZlbWFsZTwva2V5d29yZD48a2V5d29yZD5Gb2xsb3ctVXAgU3R1
ZGllczwva2V5d29yZD48a2V5d29yZD5IdW1hbnM8L2tleXdvcmQ+PGtleXdvcmQ+TWFnbmV0aWMg
UmVzb25hbmNlIEltYWdpbmc8L2tleXdvcmQ+PGtleXdvcmQ+TWFsZTwva2V5d29yZD48a2V5d29y
ZD5NZW5pc2NpLCBUaWJpYWwvIHN1cmdlcnk8L2tleXdvcmQ+PGtleXdvcmQ+TWlkZGxlIEFnZWQ8
L2tleXdvcmQ+PGtleXdvcmQ+T3N0ZW9hcnRocml0aXMsIEtuZWUvcmVoYWJpbGl0YXRpb24vIHN1
cmdlcnk8L2tleXdvcmQ+PGtleXdvcmQ+UHJvc3BlY3RpdmUgU3R1ZGllczwva2V5d29yZD48a2V5
d29yZD5UcmVhdG1lbnQgT3V0Y29tZTwva2V5d29yZD48L2tleXdvcmRzPjxkYXRlcz48eWVhcj4y
MDEzPC95ZWFyPjxwdWItZGF0ZXM+PGRhdGU+RmViPC9kYXRlPjwvcHViLWRhdGVzPjwvZGF0ZXM+
PGlzYm4+MTQzMy03MzQ3IChFbGVjdHJvbmljKSYjeEQ7MDk0Mi0yMDU2IChMaW5raW5nKTwvaXNi
bj48YWNjZXNzaW9uLW51bT4yMjQzNzY1OTwvYWNjZXNzaW9uLW51bT48dXJscz48L3VybHM+PGVs
ZWN0cm9uaWMtcmVzb3VyY2UtbnVtPjEwLjEwMDcvczAwMTY3LTAxMi0xOTYwLTM8L2VsZWN0cm9u
aWMtcmVzb3VyY2UtbnVtPjxyZW1vdGUtZGF0YWJhc2UtcHJvdmlkZXI+TkxNPC9yZW1vdGUtZGF0
YWJhc2UtcHJvdmlkZXI+PGxhbmd1YWdlPmVuZzwvbGFuZ3VhZ2U+PC9yZWNvcmQ+PC9DaXRlPjwv
RW5kTm90ZT4A
</w:fldData>
              </w:fldChar>
            </w:r>
            <w:r w:rsidR="00140632" w:rsidRPr="009926FC">
              <w:rPr>
                <w:rFonts w:ascii="Book Antiqua" w:hAnsi="Book Antiqua"/>
              </w:rPr>
              <w:instrText xml:space="preserve"> ADDIN EN.CITE </w:instrText>
            </w:r>
            <w:r w:rsidR="00140632" w:rsidRPr="009926FC">
              <w:rPr>
                <w:rFonts w:ascii="Book Antiqua" w:hAnsi="Book Antiqua"/>
              </w:rPr>
              <w:fldChar w:fldCharType="begin">
                <w:fldData xml:space="preserve">PEVuZE5vdGU+PENpdGU+PEF1dGhvcj5IZXJybGluPC9BdXRob3I+PFllYXI+MjAwNzwvWWVhcj48
UmVjTnVtPjc8L1JlY051bT48RGlzcGxheVRleHQ+PHN0eWxlIGZhY2U9InN1cGVyc2NyaXB0Ij5b
NiwgN108L3N0eWxlPjwvRGlzcGxheVRleHQ+PHJlY29yZD48cmVjLW51bWJlcj43PC9yZWMtbnVt
YmVyPjxmb3JlaWduLWtleXM+PGtleSBhcHA9IkVOIiBkYi1pZD0iZnB0emY1ZXB5cmEwOXNld3Iw
OXhlMmVtNTB0cHhhOWEwdGZmIiB0aW1lc3RhbXA9IjE0MzU1MjE0MTMiPjc8L2tleT48L2ZvcmVp
Z24ta2V5cz48cmVmLXR5cGUgbmFtZT0iSm91cm5hbCBBcnRpY2xlIj4xNzwvcmVmLXR5cGU+PGNv
bnRyaWJ1dG9ycz48YXV0aG9ycz48YXV0aG9yPkhlcnJsaW4sIFMuPC9hdXRob3I+PGF1dGhvcj5I
YWxsYW5kZXIsIE0uPC9hdXRob3I+PGF1dGhvcj5XYW5nZSwgUC48L2F1dGhvcj48YXV0aG9yPldl
aWRlbmhpZWxtLCBMLjwvYXV0aG9yPjxhdXRob3I+V2VybmVyLCBTLjwvYXV0aG9yPjwvYXV0aG9y
cz48L2NvbnRyaWJ1dG9ycz48YXV0aC1hZGRyZXNzPkRlcGFydG1lbnQgb2YgUGh5c2lvdGhlcmFw
eSwgUmVoYWJ0amFuc3QsIFM6dCBFcmlrc2dhdGFuIDQ4LCAxMTIgMzQsIFN0b2NraG9sbSwgU3dl
ZGVuLiBzeWx2aWEuaGVycmxpbkB0ZWxlMi5zZTwvYXV0aC1hZGRyZXNzPjx0aXRsZXM+PHRpdGxl
PkFydGhyb3Njb3BpYyBvciBjb25zZXJ2YXRpdmUgdHJlYXRtZW50IG9mIGRlZ2VuZXJhdGl2ZSBt
ZWRpYWwgbWVuaXNjYWwgdGVhcnM6IGEgcHJvc3BlY3RpdmUgcmFuZG9taXNlZCB0cmlhbDwvdGl0
bGU+PHNlY29uZGFyeS10aXRsZT5LbmVlIFN1cmcgU3BvcnRzIFRyYXVtYXRvbCBBcnRocm9zYzwv
c2Vjb25kYXJ5LXRpdGxlPjxhbHQtdGl0bGU+S25lZSBzdXJnZXJ5LCBzcG9ydHMgdHJhdW1hdG9s
b2d5LCBhcnRocm9zY29weSA6IG9mZmljaWFsIGpvdXJuYWwgb2YgdGhlIEVTU0tBPC9hbHQtdGl0
bGU+PC90aXRsZXM+PHBlcmlvZGljYWw+PGZ1bGwtdGl0bGU+S25lZSBTdXJnIFNwb3J0cyBUcmF1
bWF0b2wgQXJ0aHJvc2M8L2Z1bGwtdGl0bGU+PGFiYnItMT5LbmVlIHN1cmdlcnksIHNwb3J0cyB0
cmF1bWF0b2xvZ3ksIGFydGhyb3Njb3B5IDogb2ZmaWNpYWwgam91cm5hbCBvZiB0aGUgRVNTS0E8
L2FiYnItMT48L3BlcmlvZGljYWw+PGFsdC1wZXJpb2RpY2FsPjxmdWxsLXRpdGxlPktuZWUgU3Vy
ZyBTcG9ydHMgVHJhdW1hdG9sIEFydGhyb3NjPC9mdWxsLXRpdGxlPjxhYmJyLTE+S25lZSBzdXJn
ZXJ5LCBzcG9ydHMgdHJhdW1hdG9sb2d5LCBhcnRocm9zY29weSA6IG9mZmljaWFsIGpvdXJuYWwg
b2YgdGhlIEVTU0tBPC9hYmJyLTE+PC9hbHQtcGVyaW9kaWNhbD48cGFnZXM+MzkzLTQwMTwvcGFn
ZXM+PHZvbHVtZT4xNTwvdm9sdW1lPjxudW1iZXI+NDwvbnVtYmVyPjxlZGl0aW9uPjIwMDcvMDEv
MTI8L2VkaXRpb24+PGtleXdvcmRzPjxrZXl3b3JkPipBcnRocm9zY29weTwva2V5d29yZD48a2V5
d29yZD5DYXJ0aWxhZ2UgRGlzZWFzZXMvc3VyZ2VyeS8qdGhlcmFweTwva2V5d29yZD48a2V5d29y
ZD5FeGVyY2lzZSBUaGVyYXB5PC9rZXl3b3JkPjxrZXl3b3JkPkZlbWFsZTwva2V5d29yZD48a2V5
d29yZD5IdW1hbnM8L2tleXdvcmQ+PGtleXdvcmQ+S25lZSBJbmp1cmllcy8qdGhlcmFweTwva2V5
d29yZD48a2V5d29yZD5NYWxlPC9rZXl3b3JkPjxrZXl3b3JkPk1lbmlzY2ksIFRpYmlhbC8qaW5q
dXJpZXM8L2tleXdvcmQ+PGtleXdvcmQ+TWlkZGxlIEFnZWQ8L2tleXdvcmQ+PGtleXdvcmQ+UGFp
biBNZWFzdXJlbWVudDwva2V5d29yZD48a2V5d29yZD5Qcm9zcGVjdGl2ZSBTdHVkaWVzPC9rZXl3
b3JkPjxrZXl3b3JkPlF1ZXN0aW9ubmFpcmVzPC9rZXl3b3JkPjxrZXl3b3JkPlJhbmdlIG9mIE1v
dGlvbiwgQXJ0aWN1bGFyPC9rZXl3b3JkPjxrZXl3b3JkPlRyZWF0bWVudCBPdXRjb21lPC9rZXl3
b3JkPjwva2V5d29yZHM+PGRhdGVzPjx5ZWFyPjIwMDc8L3llYXI+PHB1Yi1kYXRlcz48ZGF0ZT5B
cHI8L2RhdGU+PC9wdWItZGF0ZXM+PC9kYXRlcz48aXNibj4wOTQyLTIwNTYgKFByaW50KSYjeEQ7
MDk0Mi0yMDU2PC9pc2JuPjxhY2Nlc3Npb24tbnVtPjE3MjE2MjcyPC9hY2Nlc3Npb24tbnVtPjx1
cmxzPjwvdXJscz48ZWxlY3Ryb25pYy1yZXNvdXJjZS1udW0+MTAuMTAwNy9zMDAxNjctMDA2LTAy
NDMtMjwvZWxlY3Ryb25pYy1yZXNvdXJjZS1udW0+PHJlbW90ZS1kYXRhYmFzZS1wcm92aWRlcj5O
TE08L3JlbW90ZS1kYXRhYmFzZS1wcm92aWRlcj48bGFuZ3VhZ2U+ZW5nPC9sYW5ndWFnZT48L3Jl
Y29yZD48L0NpdGU+PENpdGU+PEF1dGhvcj5IZXJybGluPC9BdXRob3I+PFllYXI+MjAxMzwvWWVh
cj48UmVjTnVtPjIzMzQ8L1JlY051bT48cmVjb3JkPjxyZWMtbnVtYmVyPjIzMzQ8L3JlYy1udW1i
ZXI+PGZvcmVpZ24ta2V5cz48a2V5IGFwcD0iRU4iIGRiLWlkPSJmcnJlOTJkejRhZmRwdmV2dHJ6
dmRwcjZwZWYyYTBkdjVhZXIiPjIzMzQ8L2tleT48L2ZvcmVpZ24ta2V5cz48cmVmLXR5cGUgbmFt
ZT0iSm91cm5hbCBBcnRpY2xlIj4xNzwvcmVmLXR5cGU+PGNvbnRyaWJ1dG9ycz48YXV0aG9ycz48
YXV0aG9yPkhlcnJsaW4sIFMuIFYuPC9hdXRob3I+PGF1dGhvcj5XYW5nZSwgUC4gTy48L2F1dGhv
cj48YXV0aG9yPkxhcGlkdXMsIEcuPC9hdXRob3I+PGF1dGhvcj5IYWxsYW5kZXIsIE0uPC9hdXRo
b3I+PGF1dGhvcj5XZXJuZXIsIFMuPC9hdXRob3I+PGF1dGhvcj5XZWlkZW5oaWVsbSwgTC48L2F1
dGhvcj48L2F1dGhvcnM+PC9jb250cmlidXRvcnM+PGF1dGgtYWRkcmVzcz5EZXBhcnRtZW50IG9m
IFBoeXNpb3RoZXJhcHksIEhlcnJsaW4gSW52ZXN0LCBUdW5hdmFnZW4gOCwgMTgxIDY1LCBMaWRp
bmdvLCBTd2VkZW4uIHN5bHZpYS5oZXJybGluQHRlbGUyLnNlPC9hdXRoLWFkZHJlc3M+PHRpdGxl
cz48dGl0bGU+SXMgYXJ0aHJvc2NvcGljIHN1cmdlcnkgYmVuZWZpY2lhbCBpbiB0cmVhdGluZyBu
b24tdHJhdW1hdGljLCBkZWdlbmVyYXRpdmUgbWVkaWFsIG1lbmlzY2FsIHRlYXJzPyBBIGZpdmUg
eWVhciBmb2xsb3ctdXA8L3RpdGxlPjxzZWNvbmRhcnktdGl0bGU+S25lZSBTdXJnIFNwb3J0cyBU
cmF1bWF0b2wgQXJ0aHJvc2M8L3NlY29uZGFyeS10aXRsZT48L3RpdGxlcz48cGVyaW9kaWNhbD48
ZnVsbC10aXRsZT5LbmVlIFN1cmcgU3BvcnRzIFRyYXVtYXRvbCBBcnRocm9zYzwvZnVsbC10aXRs
ZT48L3BlcmlvZGljYWw+PHBhZ2VzPjM1OC02NDwvcGFnZXM+PHZvbHVtZT4yMTwvdm9sdW1lPjxu
dW1iZXI+MjwvbnVtYmVyPjxlZGl0aW9uPjIwMTIvMDMvMjM8L2VkaXRpb24+PGtleXdvcmRzPjxr
ZXl3b3JkPkFydGhyb3Njb3B5PC9rZXl3b3JkPjxrZXl3b3JkPkNhcnRpbGFnZSBEaXNlYXNlcy9y
ZWhhYmlsaXRhdGlvbi8gc3VyZ2VyeTwva2V5d29yZD48a2V5d29yZD5FeGVyY2lzZSBUaGVyYXB5
PC9rZXl3b3JkPjxrZXl3b3JkPkZlbWFsZTwva2V5d29yZD48a2V5d29yZD5Gb2xsb3ctVXAgU3R1
ZGllczwva2V5d29yZD48a2V5d29yZD5IdW1hbnM8L2tleXdvcmQ+PGtleXdvcmQ+TWFnbmV0aWMg
UmVzb25hbmNlIEltYWdpbmc8L2tleXdvcmQ+PGtleXdvcmQ+TWFsZTwva2V5d29yZD48a2V5d29y
ZD5NZW5pc2NpLCBUaWJpYWwvIHN1cmdlcnk8L2tleXdvcmQ+PGtleXdvcmQ+TWlkZGxlIEFnZWQ8
L2tleXdvcmQ+PGtleXdvcmQ+T3N0ZW9hcnRocml0aXMsIEtuZWUvcmVoYWJpbGl0YXRpb24vIHN1
cmdlcnk8L2tleXdvcmQ+PGtleXdvcmQ+UHJvc3BlY3RpdmUgU3R1ZGllczwva2V5d29yZD48a2V5
d29yZD5UcmVhdG1lbnQgT3V0Y29tZTwva2V5d29yZD48L2tleXdvcmRzPjxkYXRlcz48eWVhcj4y
MDEzPC95ZWFyPjxwdWItZGF0ZXM+PGRhdGU+RmViPC9kYXRlPjwvcHViLWRhdGVzPjwvZGF0ZXM+
PGlzYm4+MTQzMy03MzQ3IChFbGVjdHJvbmljKSYjeEQ7MDk0Mi0yMDU2IChMaW5raW5nKTwvaXNi
bj48YWNjZXNzaW9uLW51bT4yMjQzNzY1OTwvYWNjZXNzaW9uLW51bT48dXJscz48L3VybHM+PGVs
ZWN0cm9uaWMtcmVzb3VyY2UtbnVtPjEwLjEwMDcvczAwMTY3LTAxMi0xOTYwLTM8L2VsZWN0cm9u
aWMtcmVzb3VyY2UtbnVtPjxyZW1vdGUtZGF0YWJhc2UtcHJvdmlkZXI+TkxNPC9yZW1vdGUtZGF0
YWJhc2UtcHJvdmlkZXI+PGxhbmd1YWdlPmVuZzwvbGFuZ3VhZ2U+PC9yZWNvcmQ+PC9DaXRlPjwv
RW5kTm90ZT4A
</w:fldData>
              </w:fldChar>
            </w:r>
            <w:r w:rsidR="00140632" w:rsidRPr="009926FC">
              <w:rPr>
                <w:rFonts w:ascii="Book Antiqua" w:hAnsi="Book Antiqua"/>
              </w:rPr>
              <w:instrText xml:space="preserve"> ADDIN EN.CITE.DATA </w:instrText>
            </w:r>
            <w:r w:rsidR="00140632" w:rsidRPr="009926FC">
              <w:rPr>
                <w:rFonts w:ascii="Book Antiqua" w:hAnsi="Book Antiqua"/>
              </w:rPr>
            </w:r>
            <w:r w:rsidR="00140632" w:rsidRPr="009926FC">
              <w:rPr>
                <w:rFonts w:ascii="Book Antiqua" w:hAnsi="Book Antiqua"/>
              </w:rPr>
              <w:fldChar w:fldCharType="end"/>
            </w:r>
            <w:r w:rsidR="00987ED4" w:rsidRPr="009926FC">
              <w:rPr>
                <w:rFonts w:ascii="Book Antiqua" w:hAnsi="Book Antiqua"/>
              </w:rPr>
            </w:r>
            <w:r w:rsidR="00987ED4" w:rsidRPr="009926FC">
              <w:rPr>
                <w:rFonts w:ascii="Book Antiqua" w:hAnsi="Book Antiqua"/>
              </w:rPr>
              <w:fldChar w:fldCharType="separate"/>
            </w:r>
            <w:r w:rsidR="00A11147">
              <w:rPr>
                <w:rFonts w:ascii="Book Antiqua" w:hAnsi="Book Antiqua"/>
                <w:noProof/>
                <w:vertAlign w:val="superscript"/>
              </w:rPr>
              <w:t>[6,</w:t>
            </w:r>
            <w:r w:rsidR="00140632" w:rsidRPr="009926FC">
              <w:rPr>
                <w:rFonts w:ascii="Book Antiqua" w:hAnsi="Book Antiqua"/>
                <w:noProof/>
                <w:vertAlign w:val="superscript"/>
              </w:rPr>
              <w:t>7]</w:t>
            </w:r>
            <w:r w:rsidR="00987ED4" w:rsidRPr="009926FC">
              <w:rPr>
                <w:rFonts w:ascii="Book Antiqua" w:hAnsi="Book Antiqua"/>
              </w:rPr>
              <w:fldChar w:fldCharType="end"/>
            </w:r>
          </w:p>
        </w:tc>
        <w:tc>
          <w:tcPr>
            <w:tcW w:w="1915" w:type="dxa"/>
            <w:vAlign w:val="center"/>
          </w:tcPr>
          <w:p w14:paraId="53C300C9" w14:textId="77777777" w:rsidR="00BF59E6" w:rsidRPr="009926FC" w:rsidRDefault="00BF59E6" w:rsidP="009926FC">
            <w:pPr>
              <w:spacing w:line="360" w:lineRule="auto"/>
              <w:jc w:val="both"/>
              <w:rPr>
                <w:rFonts w:ascii="Book Antiqua" w:hAnsi="Book Antiqua"/>
              </w:rPr>
            </w:pPr>
            <w:r w:rsidRPr="009926FC">
              <w:rPr>
                <w:rFonts w:ascii="Book Antiqua" w:hAnsi="Book Antiqua"/>
              </w:rPr>
              <w:t>Medial meniscal tear</w:t>
            </w:r>
          </w:p>
        </w:tc>
        <w:tc>
          <w:tcPr>
            <w:tcW w:w="1915" w:type="dxa"/>
            <w:vAlign w:val="center"/>
          </w:tcPr>
          <w:p w14:paraId="7B020A3D" w14:textId="77777777" w:rsidR="00BF59E6" w:rsidRPr="009926FC" w:rsidRDefault="00BF59E6" w:rsidP="009926FC">
            <w:pPr>
              <w:spacing w:line="360" w:lineRule="auto"/>
              <w:jc w:val="both"/>
              <w:rPr>
                <w:rFonts w:ascii="Book Antiqua" w:hAnsi="Book Antiqua"/>
              </w:rPr>
            </w:pPr>
            <w:proofErr w:type="spellStart"/>
            <w:r w:rsidRPr="009926FC">
              <w:rPr>
                <w:rFonts w:ascii="Book Antiqua" w:hAnsi="Book Antiqua"/>
              </w:rPr>
              <w:t>Ahlback</w:t>
            </w:r>
            <w:proofErr w:type="spellEnd"/>
            <w:r w:rsidRPr="009926FC">
              <w:rPr>
                <w:rFonts w:ascii="Book Antiqua" w:hAnsi="Book Antiqua"/>
              </w:rPr>
              <w:t xml:space="preserve"> grades 0-1</w:t>
            </w:r>
          </w:p>
        </w:tc>
        <w:tc>
          <w:tcPr>
            <w:tcW w:w="1915" w:type="dxa"/>
            <w:vAlign w:val="center"/>
          </w:tcPr>
          <w:p w14:paraId="184FC398" w14:textId="77777777" w:rsidR="00BF59E6" w:rsidRPr="009926FC" w:rsidRDefault="00BF59E6" w:rsidP="009926FC">
            <w:pPr>
              <w:spacing w:line="360" w:lineRule="auto"/>
              <w:jc w:val="both"/>
              <w:rPr>
                <w:rFonts w:ascii="Book Antiqua" w:hAnsi="Book Antiqua"/>
              </w:rPr>
            </w:pPr>
            <w:r w:rsidRPr="009926FC">
              <w:rPr>
                <w:rFonts w:ascii="Book Antiqua" w:hAnsi="Book Antiqua"/>
              </w:rPr>
              <w:t>Exercise + APM</w:t>
            </w:r>
          </w:p>
        </w:tc>
        <w:tc>
          <w:tcPr>
            <w:tcW w:w="1916" w:type="dxa"/>
            <w:vAlign w:val="center"/>
          </w:tcPr>
          <w:p w14:paraId="470F5464" w14:textId="77777777" w:rsidR="00BF59E6" w:rsidRPr="009926FC" w:rsidRDefault="00BF59E6" w:rsidP="009926FC">
            <w:pPr>
              <w:spacing w:line="360" w:lineRule="auto"/>
              <w:jc w:val="both"/>
              <w:rPr>
                <w:rFonts w:ascii="Book Antiqua" w:hAnsi="Book Antiqua"/>
              </w:rPr>
            </w:pPr>
            <w:r w:rsidRPr="009926FC">
              <w:rPr>
                <w:rFonts w:ascii="Book Antiqua" w:hAnsi="Book Antiqua"/>
              </w:rPr>
              <w:t>Exercise</w:t>
            </w:r>
          </w:p>
        </w:tc>
      </w:tr>
      <w:tr w:rsidR="009724F1" w:rsidRPr="009926FC" w14:paraId="51A1DFFB" w14:textId="77777777">
        <w:tc>
          <w:tcPr>
            <w:tcW w:w="1915" w:type="dxa"/>
            <w:vAlign w:val="center"/>
          </w:tcPr>
          <w:p w14:paraId="5FE0FFB2" w14:textId="76F86716" w:rsidR="00BF59E6" w:rsidRPr="009926FC" w:rsidRDefault="00BF59E6" w:rsidP="009926FC">
            <w:pPr>
              <w:spacing w:line="360" w:lineRule="auto"/>
              <w:jc w:val="both"/>
              <w:rPr>
                <w:rFonts w:ascii="Book Antiqua" w:hAnsi="Book Antiqua"/>
              </w:rPr>
            </w:pPr>
            <w:r w:rsidRPr="009926FC">
              <w:rPr>
                <w:rFonts w:ascii="Book Antiqua" w:hAnsi="Book Antiqua"/>
              </w:rPr>
              <w:t>Katz</w:t>
            </w:r>
            <w:r w:rsidR="00A11147" w:rsidRPr="00A11147">
              <w:rPr>
                <w:rFonts w:ascii="Book Antiqua" w:hAnsi="Book Antiqua"/>
                <w:i/>
              </w:rPr>
              <w:t xml:space="preserve"> et al</w:t>
            </w:r>
            <w:r w:rsidR="00987ED4" w:rsidRPr="009926FC">
              <w:rPr>
                <w:rFonts w:ascii="Book Antiqua" w:hAnsi="Book Antiqua"/>
              </w:rPr>
              <w:fldChar w:fldCharType="begin">
                <w:fldData xml:space="preserve">PEVuZE5vdGU+PENpdGU+PEF1dGhvcj5LYXR6PC9BdXRob3I+PFllYXI+MjAxMzwvWWVhcj48UmVj
TnVtPjk8L1JlY051bT48RGlzcGxheVRleHQ+PHN0eWxlIGZhY2U9InN1cGVyc2NyaXB0Ij5bOF08
L3N0eWxlPjwvRGlzcGxheVRleHQ+PHJlY29yZD48cmVjLW51bWJlcj45PC9yZWMtbnVtYmVyPjxm
b3JlaWduLWtleXM+PGtleSBhcHA9IkVOIiBkYi1pZD0iZnB0emY1ZXB5cmEwOXNld3IwOXhlMmVt
NTB0cHhhOWEwdGZmIiB0aW1lc3RhbXA9IjE0MzU1MjE1ODMiPjk8L2tleT48L2ZvcmVpZ24ta2V5
cz48cmVmLXR5cGUgbmFtZT0iSm91cm5hbCBBcnRpY2xlIj4xNzwvcmVmLXR5cGU+PGNvbnRyaWJ1
dG9ycz48YXV0aG9ycz48YXV0aG9yPkthdHosIEouIE4uPC9hdXRob3I+PGF1dGhvcj5Ccm9waHks
IFIuIEguPC9hdXRob3I+PGF1dGhvcj5DaGFpc3NvbiwgQy4gRS48L2F1dGhvcj48YXV0aG9yPmRl
IENoYXZlcywgTC48L2F1dGhvcj48YXV0aG9yPkNvbGUsIEIuIEouPC9hdXRob3I+PGF1dGhvcj5E
YWhtLCBELiBMLjwvYXV0aG9yPjxhdXRob3I+RG9ubmVsbC1GaW5rLCBMLiBBLjwvYXV0aG9yPjxh
dXRob3I+R3Vlcm1hemksIEEuPC9hdXRob3I+PGF1dGhvcj5IYWFzLCBBLiBLLjwvYXV0aG9yPjxh
dXRob3I+Sm9uZXMsIE0uIEguPC9hdXRob3I+PGF1dGhvcj5MZXZ5LCBCLiBBLjwvYXV0aG9yPjxh
dXRob3I+TWFuZGwsIEwuIEEuPC9hdXRob3I+PGF1dGhvcj5NYXJ0aW4sIFMuIEQuPC9hdXRob3I+
PGF1dGhvcj5NYXJ4LCBSLiBHLjwvYXV0aG9yPjxhdXRob3I+TWluaWFjaSwgQS48L2F1dGhvcj48
YXV0aG9yPk1hdGF2YSwgTS4gSi48L2F1dGhvcj48YXV0aG9yPlBhbG1pc2FubywgSi48L2F1dGhv
cj48YXV0aG9yPlJlaW5rZSwgRS4gSy48L2F1dGhvcj48YXV0aG9yPlJpY2hhcmRzb24sIEIuIEUu
PC9hdXRob3I+PGF1dGhvcj5Sb21lLCBCLiBOLjwvYXV0aG9yPjxhdXRob3I+U2FmcmFuLU5vcnRv
biwgQy4gRS48L2F1dGhvcj48YXV0aG9yPlNrb25pZWNraSwgRC4gSi48L2F1dGhvcj48YXV0aG9y
PlNvbG9tb24sIEQuIEguPC9hdXRob3I+PGF1dGhvcj5TbWl0aCwgTS4gVi48L2F1dGhvcj48YXV0
aG9yPlNwaW5kbGVyLCBLLiBQLjwvYXV0aG9yPjxhdXRob3I+U3R1YXJ0LCBNLiBKLjwvYXV0aG9y
PjxhdXRob3I+V3JpZ2h0LCBKLjwvYXV0aG9yPjxhdXRob3I+V3JpZ2h0LCBSLiBXLjwvYXV0aG9y
PjxhdXRob3I+TG9zaW5hLCBFLjwvYXV0aG9yPjwvYXV0aG9ycz48L2NvbnRyaWJ1dG9ycz48YXV0
aC1hZGRyZXNzPk9ydGhvcGVkaWMgYW5kIEFydGhyaXRpcyBDZW50ZXIgZm9yIE91dGNvbWVzIFJl
c2VhcmNoLCBEZXBhcnRtZW50IG9mIE9ydGhvcGVkaWMgU3VyZ2VyeSwgQnJpZ2hhbSBhbmQgV29t
ZW4mYXBvcztzIEhvc3BpdGFsLCBCb3N0b24sIE1BIDAyMTE1LCBVU0EuIGpua2F0ekBwYXJ0bmVy
cy5vcmcuPC9hdXRoLWFkZHJlc3M+PHRpdGxlcz48dGl0bGU+U3VyZ2VyeSB2ZXJzdXMgcGh5c2lj
YWwgdGhlcmFweSBmb3IgYSBtZW5pc2NhbCB0ZWFyIGFuZCBvc3Rlb2FydGhyaXRp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Y3NS04NDwvcGFnZXM+PHZvbHVtZT4zNjg8L3ZvbHVtZT48bnVtYmVy
PjE4PC9udW1iZXI+PGVkaXRpb24+MjAxMy8wMy8yMDwvZWRpdGlvbj48a2V5d29yZHM+PGtleXdv
cmQ+RmVtYWxlPC9rZXl3b3JkPjxrZXl3b3JkPkh1bWFuczwva2V5d29yZD48a2V5d29yZD5JbnRl
bnRpb24gdG8gVHJlYXQgQW5hbHlzaXM8L2tleXdvcmQ+PGtleXdvcmQ+S25lZSBJbmp1cmllcy9z
dXJnZXJ5L3RoZXJhcHk8L2tleXdvcmQ+PGtleXdvcmQ+TWFsZTwva2V5d29yZD48a2V5d29yZD5N
ZW5pc2NpLCBUaWJpYWwvKmluanVyaWVzL3N1cmdlcnk8L2tleXdvcmQ+PGtleXdvcmQ+TWlkZGxl
IEFnZWQ8L2tleXdvcmQ+PGtleXdvcmQ+T3N0ZW9hcnRocml0aXMsIEtuZWUvKnN1cmdlcnkvKnRo
ZXJhcHk8L2tleXdvcmQ+PGtleXdvcmQ+UGFpbiBNZWFzdXJlbWVudDwva2V5d29yZD48a2V5d29y
ZD4qUGh5c2ljYWwgVGhlcmFweSBNb2RhbGl0aWVzL2FkdmVyc2UgZWZmZWN0czwva2V5d29yZD48
a2V5d29yZD5Qb3N0b3BlcmF0aXZlIENvbXBsaWNhdGlvbnM8L2tleXdvcmQ+PGtleXdvcmQ+UmVj
b3Zlcnkgb2YgRnVuY3Rpb248L2tleXdvcmQ+PGtleXdvcmQ+U2V2ZXJpdHkgb2YgSWxsbmVzcyBJ
bmRleDwva2V5d29yZD48L2tleXdvcmRzPjxkYXRlcz48eWVhcj4yMDEzPC95ZWFyPjxwdWItZGF0
ZXM+PGRhdGU+TWF5IDI8L2RhdGU+PC9wdWItZGF0ZXM+PC9kYXRlcz48aXNibj4wMDI4LTQ3OTM8
L2lzYm4+PGFjY2Vzc2lvbi1udW0+MjM1MDY1MTg8L2FjY2Vzc2lvbi1udW0+PHVybHM+PC91cmxz
PjxjdXN0b20yPlBtYzM2OTAxMTk8L2N1c3RvbTI+PGN1c3RvbTY+TmlobXM0NzczMzE8L2N1c3Rv
bTY+PGVsZWN0cm9uaWMtcmVzb3VyY2UtbnVtPjEwLjEwNTYvTkVKTW9hMTMwMTQwODwvZWxlY3Ry
b25pYy1yZXNvdXJjZS1udW0+PHJlbW90ZS1kYXRhYmFzZS1wcm92aWRlcj5OTE08L3JlbW90ZS1k
YXRhYmFzZS1wcm92aWRlcj48bGFuZ3VhZ2U+ZW5nPC9sYW5ndWFnZT48L3JlY29yZD48L0NpdGU+
PC9FbmROb3RlPgB=
</w:fldData>
              </w:fldChar>
            </w:r>
            <w:r w:rsidR="00140632" w:rsidRPr="009926FC">
              <w:rPr>
                <w:rFonts w:ascii="Book Antiqua" w:hAnsi="Book Antiqua"/>
              </w:rPr>
              <w:instrText xml:space="preserve"> ADDIN EN.CITE </w:instrText>
            </w:r>
            <w:r w:rsidR="00140632" w:rsidRPr="009926FC">
              <w:rPr>
                <w:rFonts w:ascii="Book Antiqua" w:hAnsi="Book Antiqua"/>
              </w:rPr>
              <w:fldChar w:fldCharType="begin">
                <w:fldData xml:space="preserve">PEVuZE5vdGU+PENpdGU+PEF1dGhvcj5LYXR6PC9BdXRob3I+PFllYXI+MjAxMzwvWWVhcj48UmVj
TnVtPjk8L1JlY051bT48RGlzcGxheVRleHQ+PHN0eWxlIGZhY2U9InN1cGVyc2NyaXB0Ij5bOF08
L3N0eWxlPjwvRGlzcGxheVRleHQ+PHJlY29yZD48cmVjLW51bWJlcj45PC9yZWMtbnVtYmVyPjxm
b3JlaWduLWtleXM+PGtleSBhcHA9IkVOIiBkYi1pZD0iZnB0emY1ZXB5cmEwOXNld3IwOXhlMmVt
NTB0cHhhOWEwdGZmIiB0aW1lc3RhbXA9IjE0MzU1MjE1ODMiPjk8L2tleT48L2ZvcmVpZ24ta2V5
cz48cmVmLXR5cGUgbmFtZT0iSm91cm5hbCBBcnRpY2xlIj4xNzwvcmVmLXR5cGU+PGNvbnRyaWJ1
dG9ycz48YXV0aG9ycz48YXV0aG9yPkthdHosIEouIE4uPC9hdXRob3I+PGF1dGhvcj5Ccm9waHks
IFIuIEguPC9hdXRob3I+PGF1dGhvcj5DaGFpc3NvbiwgQy4gRS48L2F1dGhvcj48YXV0aG9yPmRl
IENoYXZlcywgTC48L2F1dGhvcj48YXV0aG9yPkNvbGUsIEIuIEouPC9hdXRob3I+PGF1dGhvcj5E
YWhtLCBELiBMLjwvYXV0aG9yPjxhdXRob3I+RG9ubmVsbC1GaW5rLCBMLiBBLjwvYXV0aG9yPjxh
dXRob3I+R3Vlcm1hemksIEEuPC9hdXRob3I+PGF1dGhvcj5IYWFzLCBBLiBLLjwvYXV0aG9yPjxh
dXRob3I+Sm9uZXMsIE0uIEguPC9hdXRob3I+PGF1dGhvcj5MZXZ5LCBCLiBBLjwvYXV0aG9yPjxh
dXRob3I+TWFuZGwsIEwuIEEuPC9hdXRob3I+PGF1dGhvcj5NYXJ0aW4sIFMuIEQuPC9hdXRob3I+
PGF1dGhvcj5NYXJ4LCBSLiBHLjwvYXV0aG9yPjxhdXRob3I+TWluaWFjaSwgQS48L2F1dGhvcj48
YXV0aG9yPk1hdGF2YSwgTS4gSi48L2F1dGhvcj48YXV0aG9yPlBhbG1pc2FubywgSi48L2F1dGhv
cj48YXV0aG9yPlJlaW5rZSwgRS4gSy48L2F1dGhvcj48YXV0aG9yPlJpY2hhcmRzb24sIEIuIEUu
PC9hdXRob3I+PGF1dGhvcj5Sb21lLCBCLiBOLjwvYXV0aG9yPjxhdXRob3I+U2FmcmFuLU5vcnRv
biwgQy4gRS48L2F1dGhvcj48YXV0aG9yPlNrb25pZWNraSwgRC4gSi48L2F1dGhvcj48YXV0aG9y
PlNvbG9tb24sIEQuIEguPC9hdXRob3I+PGF1dGhvcj5TbWl0aCwgTS4gVi48L2F1dGhvcj48YXV0
aG9yPlNwaW5kbGVyLCBLLiBQLjwvYXV0aG9yPjxhdXRob3I+U3R1YXJ0LCBNLiBKLjwvYXV0aG9y
PjxhdXRob3I+V3JpZ2h0LCBKLjwvYXV0aG9yPjxhdXRob3I+V3JpZ2h0LCBSLiBXLjwvYXV0aG9y
PjxhdXRob3I+TG9zaW5hLCBFLjwvYXV0aG9yPjwvYXV0aG9ycz48L2NvbnRyaWJ1dG9ycz48YXV0
aC1hZGRyZXNzPk9ydGhvcGVkaWMgYW5kIEFydGhyaXRpcyBDZW50ZXIgZm9yIE91dGNvbWVzIFJl
c2VhcmNoLCBEZXBhcnRtZW50IG9mIE9ydGhvcGVkaWMgU3VyZ2VyeSwgQnJpZ2hhbSBhbmQgV29t
ZW4mYXBvcztzIEhvc3BpdGFsLCBCb3N0b24sIE1BIDAyMTE1LCBVU0EuIGpua2F0ekBwYXJ0bmVy
cy5vcmcuPC9hdXRoLWFkZHJlc3M+PHRpdGxlcz48dGl0bGU+U3VyZ2VyeSB2ZXJzdXMgcGh5c2lj
YWwgdGhlcmFweSBmb3IgYSBtZW5pc2NhbCB0ZWFyIGFuZCBvc3Rlb2FydGhyaXRp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Y3NS04NDwvcGFnZXM+PHZvbHVtZT4zNjg8L3ZvbHVtZT48bnVtYmVy
PjE4PC9udW1iZXI+PGVkaXRpb24+MjAxMy8wMy8yMDwvZWRpdGlvbj48a2V5d29yZHM+PGtleXdv
cmQ+RmVtYWxlPC9rZXl3b3JkPjxrZXl3b3JkPkh1bWFuczwva2V5d29yZD48a2V5d29yZD5JbnRl
bnRpb24gdG8gVHJlYXQgQW5hbHlzaXM8L2tleXdvcmQ+PGtleXdvcmQ+S25lZSBJbmp1cmllcy9z
dXJnZXJ5L3RoZXJhcHk8L2tleXdvcmQ+PGtleXdvcmQ+TWFsZTwva2V5d29yZD48a2V5d29yZD5N
ZW5pc2NpLCBUaWJpYWwvKmluanVyaWVzL3N1cmdlcnk8L2tleXdvcmQ+PGtleXdvcmQ+TWlkZGxl
IEFnZWQ8L2tleXdvcmQ+PGtleXdvcmQ+T3N0ZW9hcnRocml0aXMsIEtuZWUvKnN1cmdlcnkvKnRo
ZXJhcHk8L2tleXdvcmQ+PGtleXdvcmQ+UGFpbiBNZWFzdXJlbWVudDwva2V5d29yZD48a2V5d29y
ZD4qUGh5c2ljYWwgVGhlcmFweSBNb2RhbGl0aWVzL2FkdmVyc2UgZWZmZWN0czwva2V5d29yZD48
a2V5d29yZD5Qb3N0b3BlcmF0aXZlIENvbXBsaWNhdGlvbnM8L2tleXdvcmQ+PGtleXdvcmQ+UmVj
b3Zlcnkgb2YgRnVuY3Rpb248L2tleXdvcmQ+PGtleXdvcmQ+U2V2ZXJpdHkgb2YgSWxsbmVzcyBJ
bmRleDwva2V5d29yZD48L2tleXdvcmRzPjxkYXRlcz48eWVhcj4yMDEzPC95ZWFyPjxwdWItZGF0
ZXM+PGRhdGU+TWF5IDI8L2RhdGU+PC9wdWItZGF0ZXM+PC9kYXRlcz48aXNibj4wMDI4LTQ3OTM8
L2lzYm4+PGFjY2Vzc2lvbi1udW0+MjM1MDY1MTg8L2FjY2Vzc2lvbi1udW0+PHVybHM+PC91cmxz
PjxjdXN0b20yPlBtYzM2OTAxMTk8L2N1c3RvbTI+PGN1c3RvbTY+TmlobXM0NzczMzE8L2N1c3Rv
bTY+PGVsZWN0cm9uaWMtcmVzb3VyY2UtbnVtPjEwLjEwNTYvTkVKTW9hMTMwMTQwODwvZWxlY3Ry
b25pYy1yZXNvdXJjZS1udW0+PHJlbW90ZS1kYXRhYmFzZS1wcm92aWRlcj5OTE08L3JlbW90ZS1k
YXRhYmFzZS1wcm92aWRlcj48bGFuZ3VhZ2U+ZW5nPC9sYW5ndWFnZT48L3JlY29yZD48L0NpdGU+
PC9FbmROb3RlPgB=
</w:fldData>
              </w:fldChar>
            </w:r>
            <w:r w:rsidR="00140632" w:rsidRPr="009926FC">
              <w:rPr>
                <w:rFonts w:ascii="Book Antiqua" w:hAnsi="Book Antiqua"/>
              </w:rPr>
              <w:instrText xml:space="preserve"> ADDIN EN.CITE.DATA </w:instrText>
            </w:r>
            <w:r w:rsidR="00140632" w:rsidRPr="009926FC">
              <w:rPr>
                <w:rFonts w:ascii="Book Antiqua" w:hAnsi="Book Antiqua"/>
              </w:rPr>
            </w:r>
            <w:r w:rsidR="00140632" w:rsidRPr="009926FC">
              <w:rPr>
                <w:rFonts w:ascii="Book Antiqua" w:hAnsi="Book Antiqua"/>
              </w:rPr>
              <w:fldChar w:fldCharType="end"/>
            </w:r>
            <w:r w:rsidR="00987ED4" w:rsidRPr="009926FC">
              <w:rPr>
                <w:rFonts w:ascii="Book Antiqua" w:hAnsi="Book Antiqua"/>
              </w:rPr>
            </w:r>
            <w:r w:rsidR="00987ED4" w:rsidRPr="009926FC">
              <w:rPr>
                <w:rFonts w:ascii="Book Antiqua" w:hAnsi="Book Antiqua"/>
              </w:rPr>
              <w:fldChar w:fldCharType="separate"/>
            </w:r>
            <w:r w:rsidR="00140632" w:rsidRPr="009926FC">
              <w:rPr>
                <w:rFonts w:ascii="Book Antiqua" w:hAnsi="Book Antiqua"/>
                <w:noProof/>
                <w:vertAlign w:val="superscript"/>
              </w:rPr>
              <w:t>[8]</w:t>
            </w:r>
            <w:r w:rsidR="00987ED4" w:rsidRPr="009926FC">
              <w:rPr>
                <w:rFonts w:ascii="Book Antiqua" w:hAnsi="Book Antiqua"/>
              </w:rPr>
              <w:fldChar w:fldCharType="end"/>
            </w:r>
          </w:p>
        </w:tc>
        <w:tc>
          <w:tcPr>
            <w:tcW w:w="1915" w:type="dxa"/>
            <w:vAlign w:val="center"/>
          </w:tcPr>
          <w:p w14:paraId="55BE2B60" w14:textId="77777777" w:rsidR="00BF59E6" w:rsidRPr="009926FC" w:rsidRDefault="00BF59E6" w:rsidP="009926FC">
            <w:pPr>
              <w:spacing w:line="360" w:lineRule="auto"/>
              <w:jc w:val="both"/>
              <w:rPr>
                <w:rFonts w:ascii="Book Antiqua" w:hAnsi="Book Antiqua"/>
              </w:rPr>
            </w:pPr>
            <w:r w:rsidRPr="009926FC">
              <w:rPr>
                <w:rFonts w:ascii="Book Antiqua" w:hAnsi="Book Antiqua"/>
              </w:rPr>
              <w:t>Meniscal tear</w:t>
            </w:r>
          </w:p>
        </w:tc>
        <w:tc>
          <w:tcPr>
            <w:tcW w:w="1915" w:type="dxa"/>
            <w:vAlign w:val="center"/>
          </w:tcPr>
          <w:p w14:paraId="7B92E84C" w14:textId="77777777" w:rsidR="00BF59E6" w:rsidRPr="009926FC" w:rsidRDefault="00BF59E6" w:rsidP="009926FC">
            <w:pPr>
              <w:spacing w:line="360" w:lineRule="auto"/>
              <w:jc w:val="both"/>
              <w:rPr>
                <w:rFonts w:ascii="Book Antiqua" w:hAnsi="Book Antiqua"/>
              </w:rPr>
            </w:pPr>
            <w:proofErr w:type="spellStart"/>
            <w:r w:rsidRPr="009926FC">
              <w:rPr>
                <w:rFonts w:ascii="Book Antiqua" w:hAnsi="Book Antiqua"/>
              </w:rPr>
              <w:t>Kellgren</w:t>
            </w:r>
            <w:proofErr w:type="spellEnd"/>
            <w:r w:rsidRPr="009926FC">
              <w:rPr>
                <w:rFonts w:ascii="Book Antiqua" w:hAnsi="Book Antiqua"/>
              </w:rPr>
              <w:t>-Lawrence grades 0-3</w:t>
            </w:r>
          </w:p>
        </w:tc>
        <w:tc>
          <w:tcPr>
            <w:tcW w:w="1915" w:type="dxa"/>
            <w:vAlign w:val="center"/>
          </w:tcPr>
          <w:p w14:paraId="4DE6B76D" w14:textId="77777777" w:rsidR="00BF59E6" w:rsidRPr="009926FC" w:rsidRDefault="00BF59E6" w:rsidP="009926FC">
            <w:pPr>
              <w:spacing w:line="360" w:lineRule="auto"/>
              <w:jc w:val="both"/>
              <w:rPr>
                <w:rFonts w:ascii="Book Antiqua" w:hAnsi="Book Antiqua"/>
              </w:rPr>
            </w:pPr>
            <w:r w:rsidRPr="009926FC">
              <w:rPr>
                <w:rFonts w:ascii="Book Antiqua" w:hAnsi="Book Antiqua"/>
              </w:rPr>
              <w:t>Exercise + APM</w:t>
            </w:r>
          </w:p>
        </w:tc>
        <w:tc>
          <w:tcPr>
            <w:tcW w:w="1916" w:type="dxa"/>
            <w:vAlign w:val="center"/>
          </w:tcPr>
          <w:p w14:paraId="2717A857" w14:textId="77777777" w:rsidR="00BF59E6" w:rsidRPr="009926FC" w:rsidRDefault="00BF59E6" w:rsidP="009926FC">
            <w:pPr>
              <w:spacing w:line="360" w:lineRule="auto"/>
              <w:jc w:val="both"/>
              <w:rPr>
                <w:rFonts w:ascii="Book Antiqua" w:hAnsi="Book Antiqua"/>
              </w:rPr>
            </w:pPr>
            <w:r w:rsidRPr="009926FC">
              <w:rPr>
                <w:rFonts w:ascii="Book Antiqua" w:hAnsi="Book Antiqua"/>
              </w:rPr>
              <w:t>Exercise</w:t>
            </w:r>
          </w:p>
        </w:tc>
      </w:tr>
      <w:tr w:rsidR="009724F1" w:rsidRPr="009926FC" w14:paraId="3D0938A3" w14:textId="77777777">
        <w:tc>
          <w:tcPr>
            <w:tcW w:w="1915" w:type="dxa"/>
            <w:vAlign w:val="center"/>
          </w:tcPr>
          <w:p w14:paraId="4A1A79DF" w14:textId="00E5F04B" w:rsidR="00BF59E6" w:rsidRPr="009926FC" w:rsidRDefault="00BF59E6" w:rsidP="009926FC">
            <w:pPr>
              <w:spacing w:line="360" w:lineRule="auto"/>
              <w:jc w:val="both"/>
              <w:rPr>
                <w:rFonts w:ascii="Book Antiqua" w:hAnsi="Book Antiqua"/>
              </w:rPr>
            </w:pPr>
            <w:proofErr w:type="spellStart"/>
            <w:r w:rsidRPr="009926FC">
              <w:rPr>
                <w:rFonts w:ascii="Book Antiqua" w:hAnsi="Book Antiqua"/>
              </w:rPr>
              <w:t>Yim</w:t>
            </w:r>
            <w:proofErr w:type="spellEnd"/>
            <w:r w:rsidR="00A11147" w:rsidRPr="00A11147">
              <w:rPr>
                <w:rFonts w:ascii="Book Antiqua" w:hAnsi="Book Antiqua"/>
                <w:i/>
              </w:rPr>
              <w:t xml:space="preserve"> et al</w:t>
            </w:r>
            <w:r w:rsidR="00987ED4" w:rsidRPr="009926FC">
              <w:rPr>
                <w:rFonts w:ascii="Book Antiqua" w:hAnsi="Book Antiqua"/>
              </w:rPr>
              <w:fldChar w:fldCharType="begin"/>
            </w:r>
            <w:r w:rsidR="00140632" w:rsidRPr="009926FC">
              <w:rPr>
                <w:rFonts w:ascii="Book Antiqua" w:hAnsi="Book Antiqua"/>
              </w:rPr>
              <w:instrText xml:space="preserve"> ADDIN EN.CITE &lt;EndNote&gt;&lt;Cite&gt;&lt;Author&gt;Yim&lt;/Author&gt;&lt;Year&gt;2013&lt;/Year&gt;&lt;RecNum&gt;2352&lt;/RecNum&gt;&lt;DisplayText&gt;&lt;style face="superscript"&gt;[10]&lt;/style&gt;&lt;/DisplayText&gt;&lt;record&gt;&lt;rec-number&gt;2352&lt;/rec-number&gt;&lt;foreign-keys&gt;&lt;key app="EN" db-id="frre92dz4afdpvevtrzvdpr6pef2a0dv5aer"&gt;2352&lt;/key&gt;&lt;/foreign-keys&gt;&lt;ref-type name="Journal Article"&gt;17&lt;/ref-type&gt;&lt;contributors&gt;&lt;authors&gt;&lt;author&gt;Yim, J. H.&lt;/author&gt;&lt;author&gt;Seon, J. K.&lt;/author&gt;&lt;author&gt;Song, E. K.&lt;/author&gt;&lt;author&gt;Choi, J. I.&lt;/author&gt;&lt;author&gt;Kim, M. C.&lt;/author&gt;&lt;author&gt;Lee, K. B.&lt;/author&gt;&lt;author&gt;Seo, H. Y.&lt;/author&gt;&lt;/authors&gt;&lt;/contributors&gt;&lt;auth-address&gt;Department of Orthopedic Surgery, Gwangju Hyundae Hospital, Gwangju, Korea.&lt;/auth-address&gt;&lt;titles&gt;&lt;title&gt;A comparative study of meniscectomy and nonoperative treatment for degenerative horizontal tears of the medial meniscus&lt;/title&gt;&lt;secondary-title&gt;Am J Sports Med&lt;/secondary-title&gt;&lt;/titles&gt;&lt;periodical&gt;&lt;full-title&gt;Am J Sports Med&lt;/full-title&gt;&lt;/periodical&gt;&lt;pages&gt;1565-70&lt;/pages&gt;&lt;volume&gt;41&lt;/volume&gt;&lt;number&gt;7&lt;/number&gt;&lt;edition&gt;2013/05/25&lt;/edition&gt;&lt;keywords&gt;&lt;keyword&gt;Adult&lt;/keyword&gt;&lt;keyword&gt;Arthroscopy&lt;/keyword&gt;&lt;keyword&gt;Exercise Therapy&lt;/keyword&gt;&lt;keyword&gt;Female&lt;/keyword&gt;&lt;keyword&gt;Humans&lt;/keyword&gt;&lt;keyword&gt;Knee Injuries/ therapy&lt;/keyword&gt;&lt;keyword&gt;Male&lt;/keyword&gt;&lt;keyword&gt;Menisci, Tibial/ injuries&lt;/keyword&gt;&lt;keyword&gt;Middle Aged&lt;/keyword&gt;&lt;keyword&gt;Patient Satisfaction&lt;/keyword&gt;&lt;/keywords&gt;&lt;dates&gt;&lt;year&gt;2013&lt;/year&gt;&lt;pub-dates&gt;&lt;date&gt;Jul&lt;/date&gt;&lt;/pub-dates&gt;&lt;/dates&gt;&lt;isbn&gt;1552-3365 (Electronic)&amp;#xD;0363-5465 (Linking)&lt;/isbn&gt;&lt;accession-num&gt;23703915&lt;/accession-num&gt;&lt;urls&gt;&lt;/urls&gt;&lt;electronic-resource-num&gt;10.1177/0363546513488518&lt;/electronic-resource-num&gt;&lt;remote-database-provider&gt;NLM&lt;/remote-database-provider&gt;&lt;language&gt;eng&lt;/language&gt;&lt;/record&gt;&lt;/Cite&gt;&lt;/EndNote&gt;</w:instrText>
            </w:r>
            <w:r w:rsidR="00987ED4" w:rsidRPr="009926FC">
              <w:rPr>
                <w:rFonts w:ascii="Book Antiqua" w:hAnsi="Book Antiqua"/>
              </w:rPr>
              <w:fldChar w:fldCharType="separate"/>
            </w:r>
            <w:r w:rsidR="00140632" w:rsidRPr="009926FC">
              <w:rPr>
                <w:rFonts w:ascii="Book Antiqua" w:hAnsi="Book Antiqua"/>
                <w:noProof/>
                <w:vertAlign w:val="superscript"/>
              </w:rPr>
              <w:t>[10]</w:t>
            </w:r>
            <w:r w:rsidR="00987ED4" w:rsidRPr="009926FC">
              <w:rPr>
                <w:rFonts w:ascii="Book Antiqua" w:hAnsi="Book Antiqua"/>
              </w:rPr>
              <w:fldChar w:fldCharType="end"/>
            </w:r>
          </w:p>
        </w:tc>
        <w:tc>
          <w:tcPr>
            <w:tcW w:w="1915" w:type="dxa"/>
            <w:vAlign w:val="center"/>
          </w:tcPr>
          <w:p w14:paraId="74C24A1B" w14:textId="77777777" w:rsidR="00BF59E6" w:rsidRPr="009926FC" w:rsidRDefault="00BF59E6" w:rsidP="009926FC">
            <w:pPr>
              <w:spacing w:line="360" w:lineRule="auto"/>
              <w:jc w:val="both"/>
              <w:rPr>
                <w:rFonts w:ascii="Book Antiqua" w:hAnsi="Book Antiqua"/>
              </w:rPr>
            </w:pPr>
            <w:r w:rsidRPr="009926FC">
              <w:rPr>
                <w:rFonts w:ascii="Book Antiqua" w:hAnsi="Book Antiqua"/>
              </w:rPr>
              <w:t>Horizontal medial meniscal tear</w:t>
            </w:r>
          </w:p>
        </w:tc>
        <w:tc>
          <w:tcPr>
            <w:tcW w:w="1915" w:type="dxa"/>
            <w:vAlign w:val="center"/>
          </w:tcPr>
          <w:p w14:paraId="5CA1F5CD" w14:textId="77777777" w:rsidR="00BF59E6" w:rsidRPr="009926FC" w:rsidRDefault="00BF59E6" w:rsidP="009926FC">
            <w:pPr>
              <w:spacing w:line="360" w:lineRule="auto"/>
              <w:jc w:val="both"/>
              <w:rPr>
                <w:rFonts w:ascii="Book Antiqua" w:hAnsi="Book Antiqua"/>
              </w:rPr>
            </w:pPr>
            <w:proofErr w:type="spellStart"/>
            <w:r w:rsidRPr="009926FC">
              <w:rPr>
                <w:rFonts w:ascii="Book Antiqua" w:hAnsi="Book Antiqua"/>
              </w:rPr>
              <w:t>Kellgren</w:t>
            </w:r>
            <w:proofErr w:type="spellEnd"/>
            <w:r w:rsidRPr="009926FC">
              <w:rPr>
                <w:rFonts w:ascii="Book Antiqua" w:hAnsi="Book Antiqua"/>
              </w:rPr>
              <w:t>-Lawrence grades 0-1</w:t>
            </w:r>
          </w:p>
        </w:tc>
        <w:tc>
          <w:tcPr>
            <w:tcW w:w="1915" w:type="dxa"/>
            <w:vAlign w:val="center"/>
          </w:tcPr>
          <w:p w14:paraId="4C5FAD63" w14:textId="77777777" w:rsidR="00BF59E6" w:rsidRPr="009926FC" w:rsidRDefault="00BF59E6" w:rsidP="009926FC">
            <w:pPr>
              <w:spacing w:line="360" w:lineRule="auto"/>
              <w:jc w:val="both"/>
              <w:rPr>
                <w:rFonts w:ascii="Book Antiqua" w:hAnsi="Book Antiqua"/>
              </w:rPr>
            </w:pPr>
            <w:r w:rsidRPr="009926FC">
              <w:rPr>
                <w:rFonts w:ascii="Book Antiqua" w:hAnsi="Book Antiqua"/>
              </w:rPr>
              <w:t>APM</w:t>
            </w:r>
          </w:p>
        </w:tc>
        <w:tc>
          <w:tcPr>
            <w:tcW w:w="1916" w:type="dxa"/>
            <w:vAlign w:val="center"/>
          </w:tcPr>
          <w:p w14:paraId="0D8B88BB" w14:textId="77777777" w:rsidR="00BF59E6" w:rsidRPr="009926FC" w:rsidRDefault="00BF59E6" w:rsidP="009926FC">
            <w:pPr>
              <w:spacing w:line="360" w:lineRule="auto"/>
              <w:jc w:val="both"/>
              <w:rPr>
                <w:rFonts w:ascii="Book Antiqua" w:hAnsi="Book Antiqua"/>
              </w:rPr>
            </w:pPr>
            <w:r w:rsidRPr="009926FC">
              <w:rPr>
                <w:rFonts w:ascii="Book Antiqua" w:hAnsi="Book Antiqua"/>
              </w:rPr>
              <w:t>Strength exercises</w:t>
            </w:r>
          </w:p>
        </w:tc>
      </w:tr>
      <w:tr w:rsidR="009724F1" w:rsidRPr="009926FC" w14:paraId="22FCC3AE" w14:textId="77777777">
        <w:tc>
          <w:tcPr>
            <w:tcW w:w="1915" w:type="dxa"/>
            <w:vAlign w:val="center"/>
          </w:tcPr>
          <w:p w14:paraId="25CEA2BA" w14:textId="05CCDB0D" w:rsidR="00BF59E6" w:rsidRPr="009926FC" w:rsidRDefault="00BF59E6" w:rsidP="009926FC">
            <w:pPr>
              <w:spacing w:line="360" w:lineRule="auto"/>
              <w:jc w:val="both"/>
              <w:rPr>
                <w:rFonts w:ascii="Book Antiqua" w:hAnsi="Book Antiqua"/>
              </w:rPr>
            </w:pPr>
            <w:proofErr w:type="spellStart"/>
            <w:r w:rsidRPr="009926FC">
              <w:rPr>
                <w:rFonts w:ascii="Book Antiqua" w:hAnsi="Book Antiqua"/>
              </w:rPr>
              <w:t>Sihvonen</w:t>
            </w:r>
            <w:proofErr w:type="spellEnd"/>
            <w:r w:rsidR="00A11147" w:rsidRPr="00A11147">
              <w:rPr>
                <w:rFonts w:ascii="Book Antiqua" w:hAnsi="Book Antiqua"/>
                <w:i/>
              </w:rPr>
              <w:t xml:space="preserve"> et al</w:t>
            </w:r>
            <w:r w:rsidR="00987ED4" w:rsidRPr="009926FC">
              <w:rPr>
                <w:rFonts w:ascii="Book Antiqua" w:hAnsi="Book Antiqua"/>
              </w:rPr>
              <w:fldChar w:fldCharType="begin">
                <w:fldData xml:space="preserve">PEVuZE5vdGU+PENpdGU+PEF1dGhvcj5TaWh2b25lbjwvQXV0aG9yPjxZZWFyPjIwMTM8L1llYXI+
PFJlY051bT4xMTwvUmVjTnVtPjxEaXNwbGF5VGV4dD48c3R5bGUgZmFjZT0ic3VwZXJzY3JpcHQi
Pls5XTwvc3R5bGU+PC9EaXNwbGF5VGV4dD48cmVjb3JkPjxyZWMtbnVtYmVyPjExPC9yZWMtbnVt
YmVyPjxmb3JlaWduLWtleXM+PGtleSBhcHA9IkVOIiBkYi1pZD0iZnB0emY1ZXB5cmEwOXNld3Iw
OXhlMmVtNTB0cHhhOWEwdGZmIiB0aW1lc3RhbXA9IjE0MzU1MjE3MDgiPjExPC9rZXk+PC9mb3Jl
aWduLWtleXM+PHJlZi10eXBlIG5hbWU9IkpvdXJuYWwgQXJ0aWNsZSI+MTc8L3JlZi10eXBlPjxj
b250cmlidXRvcnM+PGF1dGhvcnM+PGF1dGhvcj5TaWh2b25lbiwgUi48L2F1dGhvcj48YXV0aG9y
PlBhYXZvbGEsIE0uPC9hdXRob3I+PGF1dGhvcj5NYWxtaXZhYXJhLCBBLjwvYXV0aG9yPjxhdXRo
b3I+SXRhbGEsIEEuPC9hdXRob3I+PGF1dGhvcj5Kb3VrYWluZW4sIEEuPC9hdXRob3I+PGF1dGhv
cj5OdXJtaSwgSC48L2F1dGhvcj48YXV0aG9yPkthbHNrZSwgSi48L2F1dGhvcj48YXV0aG9yPkph
cnZpbmVuLCBULiBMLjwvYXV0aG9yPjxhdXRob3I+RmlubmlzaCBEZWdlbmVyYXRpdmUgTWVuaXNj
YWwgTGVzaW9uIFN0dWR5LCBHcm91cDwvYXV0aG9yPjwvYXV0aG9ycz48L2NvbnRyaWJ1dG9ycz48
YXV0aC1hZGRyZXNzPkZyb20gdGhlIERlcGFydG1lbnQgb2YgT3J0aG9wZWRpY3MgYW5kIFRyYXVt
YXRvbG9neSwgSGF0YW5wYWEgQ2l0eSBIb3NwaXRhbCwgVGFtcGVyZSAoUi5TLiksIHRoZSBEZXBh
cnRtZW50IG9mIE9ydGhvcGVkaWNzIGFuZCBUcmF1bWF0b2xvZ3ksIEhlbHNpbmtpIFVuaXZlcnNp
dHkgQ2VudHJhbCBIb3NwaXRhbCBhbmQgVW5pdmVyc2l0eSBvZiBIZWxzaW5raSAoTS5QLiwgSi5L
LiwgVC5MLk4uSi4pLCBhbmQgdGhlIE5hdGlvbmFsIEluc3RpdHV0ZSBmb3IgSGVhbHRoIGFuZCBX
ZWxmYXJlLCBDZW50ZXIgZm9yIEhlYWx0aCBhbmQgU29jaWFsIEVjb25vbWljcyAoQS5NLiksIEhl
bHNpbmtpLCB0aGUgRGVwYXJ0bWVudCBvZiBPcnRob3BlZGljcyBhbmQgVHJhdW1hdG9sb2d5LCBV
bml2ZXJzaXR5IG9mIFR1cmt1LCBUdXJrdSAoQS5JLiksIHRoZSBEZXBhcnRtZW50IG9mIE9ydGhv
cGVkaWNzLCBUcmF1bWF0b2xvZ3ksIGFuZCBIYW5kIFN1cmdlcnksIEt1b3BpbyBVbml2ZXJzaXR5
IEhvc3BpdGFsLCBLdW9waW8gKEEuSi4pLCBhbmQgdGhlIERlcGFydG1lbnQgb2YgT3J0aG9wZWRp
Y3MgYW5kIFRyYXVtYXRvbG9neSwgQ2VudHJhbCBGaW5sYW5kIENlbnRyYWwgSG9zcGl0YWwsIEp5
dmFza3lsYSAoSC5OLikgLSBhbGwgaW4gRmlubGFuZC48L2F1dGgtYWRkcmVzcz48dGl0bGVzPjx0
aXRsZT5BcnRocm9zY29waWMgcGFydGlhbCBtZW5pc2NlY3RvbXkgdmVyc3VzIHNoYW0gc3VyZ2Vy
eSBmb3IgYSBkZWdlbmVyYXRpdmUgbWVuaXNjYWwgdGVhcj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jUxNS0yNDwvcGFnZXM+PHZvbHVtZT4zNjk8L3ZvbHVtZT48bnVtYmVyPjI2PC9udW1iZXI+PGtl
eXdvcmRzPjxrZXl3b3JkPkFkdWx0PC9rZXl3b3JkPjxrZXl3b3JkPkFnZWQ8L2tleXdvcmQ+PGtl
eXdvcmQ+KkFydGhyb3Njb3B5L21ldGhvZHM8L2tleXdvcmQ+PGtleXdvcmQ+RG91YmxlLUJsaW5k
IE1ldGhvZDwva2V5d29yZD48a2V5d29yZD4qRXhlcmNpc2UgVGhlcmFweTwva2V5d29yZD48a2V5
d29yZD5GZW1hbGU8L2tleXdvcmQ+PGtleXdvcmQ+SHVtYW5zPC9rZXl3b3JkPjxrZXl3b3JkPklu
dGVudGlvbiB0byBUcmVhdCBBbmFseXNpczwva2V5d29yZD48a2V5d29yZD5LbmVlIEluanVyaWVz
L3JlaGFiaWxpdGF0aW9uLypzdXJnZXJ5PC9rZXl3b3JkPjxrZXl3b3JkPk1hbGU8L2tleXdvcmQ+
PGtleXdvcmQ+TWVuaXNjaSwgVGliaWFsLyppbmp1cmllcy8qc3VyZ2VyeTwva2V5d29yZD48a2V5
d29yZD5NaWRkbGUgQWdlZDwva2V5d29yZD48a2V5d29yZD5QYWluPC9rZXl3b3JkPjxrZXl3b3Jk
PlBhaW4gTWVhc3VyZW1lbnQ8L2tleXdvcmQ+PGtleXdvcmQ+UGxhY2Vib3M8L2tleXdvcmQ+PGtl
eXdvcmQ+UG9zdG9wZXJhdGl2ZSBDYXJlPC9rZXl3b3JkPjxrZXl3b3JkPlRyZWF0bWVudCBPdXRj
b21lPC9rZXl3b3JkPjwva2V5d29yZHM+PGRhdGVzPjx5ZWFyPjIwMTM8L3llYXI+PHB1Yi1kYXRl
cz48ZGF0ZT5EZWMgMjY8L2RhdGU+PC9wdWItZGF0ZXM+PC9kYXRlcz48aXNibj4xNTMzLTQ0MDYg
KEVsZWN0cm9uaWMpJiN4RDswMDI4LTQ3OTMgKExpbmtpbmcpPC9pc2JuPjxhY2Nlc3Npb24tbnVt
PjI0MzY5MDc2PC9hY2Nlc3Npb24tbnVtPjx1cmxzPjxyZWxhdGVkLXVybHM+PHVybD5odHRwOi8v
d3d3Lm5jYmkubmxtLm5paC5nb3YvcHVibWVkLzI0MzY5MDc2PC91cmw+PC9yZWxhdGVkLXVybHM+
PC91cmxzPjxlbGVjdHJvbmljLXJlc291cmNlLW51bT4xMC4xMDU2L05FSk1vYTEzMDUxODk8L2Vs
ZWN0cm9uaWMtcmVzb3VyY2UtbnVtPjwvcmVjb3JkPjwvQ2l0ZT48L0VuZE5vdGU+AG==
</w:fldData>
              </w:fldChar>
            </w:r>
            <w:r w:rsidR="00140632" w:rsidRPr="009926FC">
              <w:rPr>
                <w:rFonts w:ascii="Book Antiqua" w:hAnsi="Book Antiqua"/>
              </w:rPr>
              <w:instrText xml:space="preserve"> ADDIN EN.CITE </w:instrText>
            </w:r>
            <w:r w:rsidR="00140632" w:rsidRPr="009926FC">
              <w:rPr>
                <w:rFonts w:ascii="Book Antiqua" w:hAnsi="Book Antiqua"/>
              </w:rPr>
              <w:fldChar w:fldCharType="begin">
                <w:fldData xml:space="preserve">PEVuZE5vdGU+PENpdGU+PEF1dGhvcj5TaWh2b25lbjwvQXV0aG9yPjxZZWFyPjIwMTM8L1llYXI+
PFJlY051bT4xMTwvUmVjTnVtPjxEaXNwbGF5VGV4dD48c3R5bGUgZmFjZT0ic3VwZXJzY3JpcHQi
Pls5XTwvc3R5bGU+PC9EaXNwbGF5VGV4dD48cmVjb3JkPjxyZWMtbnVtYmVyPjExPC9yZWMtbnVt
YmVyPjxmb3JlaWduLWtleXM+PGtleSBhcHA9IkVOIiBkYi1pZD0iZnB0emY1ZXB5cmEwOXNld3Iw
OXhlMmVtNTB0cHhhOWEwdGZmIiB0aW1lc3RhbXA9IjE0MzU1MjE3MDgiPjExPC9rZXk+PC9mb3Jl
aWduLWtleXM+PHJlZi10eXBlIG5hbWU9IkpvdXJuYWwgQXJ0aWNsZSI+MTc8L3JlZi10eXBlPjxj
b250cmlidXRvcnM+PGF1dGhvcnM+PGF1dGhvcj5TaWh2b25lbiwgUi48L2F1dGhvcj48YXV0aG9y
PlBhYXZvbGEsIE0uPC9hdXRob3I+PGF1dGhvcj5NYWxtaXZhYXJhLCBBLjwvYXV0aG9yPjxhdXRo
b3I+SXRhbGEsIEEuPC9hdXRob3I+PGF1dGhvcj5Kb3VrYWluZW4sIEEuPC9hdXRob3I+PGF1dGhv
cj5OdXJtaSwgSC48L2F1dGhvcj48YXV0aG9yPkthbHNrZSwgSi48L2F1dGhvcj48YXV0aG9yPkph
cnZpbmVuLCBULiBMLjwvYXV0aG9yPjxhdXRob3I+RmlubmlzaCBEZWdlbmVyYXRpdmUgTWVuaXNj
YWwgTGVzaW9uIFN0dWR5LCBHcm91cDwvYXV0aG9yPjwvYXV0aG9ycz48L2NvbnRyaWJ1dG9ycz48
YXV0aC1hZGRyZXNzPkZyb20gdGhlIERlcGFydG1lbnQgb2YgT3J0aG9wZWRpY3MgYW5kIFRyYXVt
YXRvbG9neSwgSGF0YW5wYWEgQ2l0eSBIb3NwaXRhbCwgVGFtcGVyZSAoUi5TLiksIHRoZSBEZXBh
cnRtZW50IG9mIE9ydGhvcGVkaWNzIGFuZCBUcmF1bWF0b2xvZ3ksIEhlbHNpbmtpIFVuaXZlcnNp
dHkgQ2VudHJhbCBIb3NwaXRhbCBhbmQgVW5pdmVyc2l0eSBvZiBIZWxzaW5raSAoTS5QLiwgSi5L
LiwgVC5MLk4uSi4pLCBhbmQgdGhlIE5hdGlvbmFsIEluc3RpdHV0ZSBmb3IgSGVhbHRoIGFuZCBX
ZWxmYXJlLCBDZW50ZXIgZm9yIEhlYWx0aCBhbmQgU29jaWFsIEVjb25vbWljcyAoQS5NLiksIEhl
bHNpbmtpLCB0aGUgRGVwYXJ0bWVudCBvZiBPcnRob3BlZGljcyBhbmQgVHJhdW1hdG9sb2d5LCBV
bml2ZXJzaXR5IG9mIFR1cmt1LCBUdXJrdSAoQS5JLiksIHRoZSBEZXBhcnRtZW50IG9mIE9ydGhv
cGVkaWNzLCBUcmF1bWF0b2xvZ3ksIGFuZCBIYW5kIFN1cmdlcnksIEt1b3BpbyBVbml2ZXJzaXR5
IEhvc3BpdGFsLCBLdW9waW8gKEEuSi4pLCBhbmQgdGhlIERlcGFydG1lbnQgb2YgT3J0aG9wZWRp
Y3MgYW5kIFRyYXVtYXRvbG9neSwgQ2VudHJhbCBGaW5sYW5kIENlbnRyYWwgSG9zcGl0YWwsIEp5
dmFza3lsYSAoSC5OLikgLSBhbGwgaW4gRmlubGFuZC48L2F1dGgtYWRkcmVzcz48dGl0bGVzPjx0
aXRsZT5BcnRocm9zY29waWMgcGFydGlhbCBtZW5pc2NlY3RvbXkgdmVyc3VzIHNoYW0gc3VyZ2Vy
eSBmb3IgYSBkZWdlbmVyYXRpdmUgbWVuaXNjYWwgdGVhcj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jUxNS0yNDwvcGFnZXM+PHZvbHVtZT4zNjk8L3ZvbHVtZT48bnVtYmVyPjI2PC9udW1iZXI+PGtl
eXdvcmRzPjxrZXl3b3JkPkFkdWx0PC9rZXl3b3JkPjxrZXl3b3JkPkFnZWQ8L2tleXdvcmQ+PGtl
eXdvcmQ+KkFydGhyb3Njb3B5L21ldGhvZHM8L2tleXdvcmQ+PGtleXdvcmQ+RG91YmxlLUJsaW5k
IE1ldGhvZDwva2V5d29yZD48a2V5d29yZD4qRXhlcmNpc2UgVGhlcmFweTwva2V5d29yZD48a2V5
d29yZD5GZW1hbGU8L2tleXdvcmQ+PGtleXdvcmQ+SHVtYW5zPC9rZXl3b3JkPjxrZXl3b3JkPklu
dGVudGlvbiB0byBUcmVhdCBBbmFseXNpczwva2V5d29yZD48a2V5d29yZD5LbmVlIEluanVyaWVz
L3JlaGFiaWxpdGF0aW9uLypzdXJnZXJ5PC9rZXl3b3JkPjxrZXl3b3JkPk1hbGU8L2tleXdvcmQ+
PGtleXdvcmQ+TWVuaXNjaSwgVGliaWFsLyppbmp1cmllcy8qc3VyZ2VyeTwva2V5d29yZD48a2V5
d29yZD5NaWRkbGUgQWdlZDwva2V5d29yZD48a2V5d29yZD5QYWluPC9rZXl3b3JkPjxrZXl3b3Jk
PlBhaW4gTWVhc3VyZW1lbnQ8L2tleXdvcmQ+PGtleXdvcmQ+UGxhY2Vib3M8L2tleXdvcmQ+PGtl
eXdvcmQ+UG9zdG9wZXJhdGl2ZSBDYXJlPC9rZXl3b3JkPjxrZXl3b3JkPlRyZWF0bWVudCBPdXRj
b21lPC9rZXl3b3JkPjwva2V5d29yZHM+PGRhdGVzPjx5ZWFyPjIwMTM8L3llYXI+PHB1Yi1kYXRl
cz48ZGF0ZT5EZWMgMjY8L2RhdGU+PC9wdWItZGF0ZXM+PC9kYXRlcz48aXNibj4xNTMzLTQ0MDYg
KEVsZWN0cm9uaWMpJiN4RDswMDI4LTQ3OTMgKExpbmtpbmcpPC9pc2JuPjxhY2Nlc3Npb24tbnVt
PjI0MzY5MDc2PC9hY2Nlc3Npb24tbnVtPjx1cmxzPjxyZWxhdGVkLXVybHM+PHVybD5odHRwOi8v
d3d3Lm5jYmkubmxtLm5paC5nb3YvcHVibWVkLzI0MzY5MDc2PC91cmw+PC9yZWxhdGVkLXVybHM+
PC91cmxzPjxlbGVjdHJvbmljLXJlc291cmNlLW51bT4xMC4xMDU2L05FSk1vYTEzMDUxODk8L2Vs
ZWN0cm9uaWMtcmVzb3VyY2UtbnVtPjwvcmVjb3JkPjwvQ2l0ZT48L0VuZE5vdGU+AG==
</w:fldData>
              </w:fldChar>
            </w:r>
            <w:r w:rsidR="00140632" w:rsidRPr="009926FC">
              <w:rPr>
                <w:rFonts w:ascii="Book Antiqua" w:hAnsi="Book Antiqua"/>
              </w:rPr>
              <w:instrText xml:space="preserve"> ADDIN EN.CITE.DATA </w:instrText>
            </w:r>
            <w:r w:rsidR="00140632" w:rsidRPr="009926FC">
              <w:rPr>
                <w:rFonts w:ascii="Book Antiqua" w:hAnsi="Book Antiqua"/>
              </w:rPr>
            </w:r>
            <w:r w:rsidR="00140632" w:rsidRPr="009926FC">
              <w:rPr>
                <w:rFonts w:ascii="Book Antiqua" w:hAnsi="Book Antiqua"/>
              </w:rPr>
              <w:fldChar w:fldCharType="end"/>
            </w:r>
            <w:r w:rsidR="00987ED4" w:rsidRPr="009926FC">
              <w:rPr>
                <w:rFonts w:ascii="Book Antiqua" w:hAnsi="Book Antiqua"/>
              </w:rPr>
            </w:r>
            <w:r w:rsidR="00987ED4" w:rsidRPr="009926FC">
              <w:rPr>
                <w:rFonts w:ascii="Book Antiqua" w:hAnsi="Book Antiqua"/>
              </w:rPr>
              <w:fldChar w:fldCharType="separate"/>
            </w:r>
            <w:r w:rsidR="00140632" w:rsidRPr="009926FC">
              <w:rPr>
                <w:rFonts w:ascii="Book Antiqua" w:hAnsi="Book Antiqua"/>
                <w:noProof/>
                <w:vertAlign w:val="superscript"/>
              </w:rPr>
              <w:t>[9]</w:t>
            </w:r>
            <w:r w:rsidR="00987ED4" w:rsidRPr="009926FC">
              <w:rPr>
                <w:rFonts w:ascii="Book Antiqua" w:hAnsi="Book Antiqua"/>
              </w:rPr>
              <w:fldChar w:fldCharType="end"/>
            </w:r>
          </w:p>
        </w:tc>
        <w:tc>
          <w:tcPr>
            <w:tcW w:w="1915" w:type="dxa"/>
            <w:vAlign w:val="center"/>
          </w:tcPr>
          <w:p w14:paraId="0345876D" w14:textId="77777777" w:rsidR="00BF59E6" w:rsidRPr="009926FC" w:rsidRDefault="00BF59E6" w:rsidP="009926FC">
            <w:pPr>
              <w:spacing w:line="360" w:lineRule="auto"/>
              <w:jc w:val="both"/>
              <w:rPr>
                <w:rFonts w:ascii="Book Antiqua" w:hAnsi="Book Antiqua"/>
              </w:rPr>
            </w:pPr>
            <w:r w:rsidRPr="009926FC">
              <w:rPr>
                <w:rFonts w:ascii="Book Antiqua" w:hAnsi="Book Antiqua"/>
              </w:rPr>
              <w:t>Meniscal tear</w:t>
            </w:r>
          </w:p>
        </w:tc>
        <w:tc>
          <w:tcPr>
            <w:tcW w:w="1915" w:type="dxa"/>
            <w:vAlign w:val="center"/>
          </w:tcPr>
          <w:p w14:paraId="1D690983" w14:textId="77777777" w:rsidR="00BF59E6" w:rsidRPr="009926FC" w:rsidRDefault="00BF59E6" w:rsidP="009926FC">
            <w:pPr>
              <w:spacing w:line="360" w:lineRule="auto"/>
              <w:jc w:val="both"/>
              <w:rPr>
                <w:rFonts w:ascii="Book Antiqua" w:hAnsi="Book Antiqua"/>
              </w:rPr>
            </w:pPr>
            <w:proofErr w:type="spellStart"/>
            <w:r w:rsidRPr="009926FC">
              <w:rPr>
                <w:rFonts w:ascii="Book Antiqua" w:hAnsi="Book Antiqua"/>
              </w:rPr>
              <w:t>Kellgren</w:t>
            </w:r>
            <w:proofErr w:type="spellEnd"/>
            <w:r w:rsidRPr="009926FC">
              <w:rPr>
                <w:rFonts w:ascii="Book Antiqua" w:hAnsi="Book Antiqua"/>
              </w:rPr>
              <w:t>-Lawrence grades 0-1</w:t>
            </w:r>
          </w:p>
        </w:tc>
        <w:tc>
          <w:tcPr>
            <w:tcW w:w="1915" w:type="dxa"/>
            <w:vAlign w:val="center"/>
          </w:tcPr>
          <w:p w14:paraId="619EA0CF" w14:textId="77777777" w:rsidR="00BF59E6" w:rsidRPr="009926FC" w:rsidRDefault="00BF59E6" w:rsidP="009926FC">
            <w:pPr>
              <w:spacing w:line="360" w:lineRule="auto"/>
              <w:jc w:val="both"/>
              <w:rPr>
                <w:rFonts w:ascii="Book Antiqua" w:hAnsi="Book Antiqua"/>
              </w:rPr>
            </w:pPr>
            <w:r w:rsidRPr="009926FC">
              <w:rPr>
                <w:rFonts w:ascii="Book Antiqua" w:hAnsi="Book Antiqua"/>
              </w:rPr>
              <w:t>APM</w:t>
            </w:r>
          </w:p>
        </w:tc>
        <w:tc>
          <w:tcPr>
            <w:tcW w:w="1916" w:type="dxa"/>
            <w:vAlign w:val="center"/>
          </w:tcPr>
          <w:p w14:paraId="1D8C1B37" w14:textId="77777777" w:rsidR="00BF59E6" w:rsidRPr="009926FC" w:rsidRDefault="00BF59E6" w:rsidP="009926FC">
            <w:pPr>
              <w:spacing w:line="360" w:lineRule="auto"/>
              <w:jc w:val="both"/>
              <w:rPr>
                <w:rFonts w:ascii="Book Antiqua" w:hAnsi="Book Antiqua"/>
              </w:rPr>
            </w:pPr>
            <w:r w:rsidRPr="009926FC">
              <w:rPr>
                <w:rFonts w:ascii="Book Antiqua" w:hAnsi="Book Antiqua"/>
              </w:rPr>
              <w:t>Sham surgery</w:t>
            </w:r>
          </w:p>
        </w:tc>
      </w:tr>
      <w:tr w:rsidR="009724F1" w:rsidRPr="009926FC" w14:paraId="58262A50" w14:textId="77777777">
        <w:tc>
          <w:tcPr>
            <w:tcW w:w="1915" w:type="dxa"/>
            <w:vAlign w:val="center"/>
          </w:tcPr>
          <w:p w14:paraId="55EBB49D" w14:textId="4AEF7A04" w:rsidR="00BF59E6" w:rsidRPr="009926FC" w:rsidRDefault="00BF59E6" w:rsidP="009926FC">
            <w:pPr>
              <w:spacing w:line="360" w:lineRule="auto"/>
              <w:jc w:val="both"/>
              <w:rPr>
                <w:rFonts w:ascii="Book Antiqua" w:hAnsi="Book Antiqua"/>
              </w:rPr>
            </w:pPr>
            <w:proofErr w:type="spellStart"/>
            <w:r w:rsidRPr="009926FC">
              <w:rPr>
                <w:rFonts w:ascii="Book Antiqua" w:hAnsi="Book Antiqua"/>
              </w:rPr>
              <w:t>Gauffin</w:t>
            </w:r>
            <w:proofErr w:type="spellEnd"/>
            <w:r w:rsidR="00A11147" w:rsidRPr="00A11147">
              <w:rPr>
                <w:rFonts w:ascii="Book Antiqua" w:hAnsi="Book Antiqua"/>
                <w:i/>
              </w:rPr>
              <w:t xml:space="preserve"> et al</w:t>
            </w:r>
            <w:r w:rsidR="00987ED4" w:rsidRPr="009926FC">
              <w:rPr>
                <w:rFonts w:ascii="Book Antiqua" w:hAnsi="Book Antiqua"/>
              </w:rPr>
              <w:fldChar w:fldCharType="begin"/>
            </w:r>
            <w:r w:rsidR="00140632" w:rsidRPr="009926FC">
              <w:rPr>
                <w:rFonts w:ascii="Book Antiqua" w:hAnsi="Book Antiqua"/>
              </w:rPr>
              <w:instrText xml:space="preserve"> ADDIN EN.CITE &lt;EndNote&gt;&lt;Cite&gt;&lt;Author&gt;Gauffin&lt;/Author&gt;&lt;Year&gt;2014&lt;/Year&gt;&lt;RecNum&gt;2336&lt;/RecNum&gt;&lt;DisplayText&gt;&lt;style face="superscript"&gt;[18]&lt;/style&gt;&lt;/DisplayText&gt;&lt;record&gt;&lt;rec-number&gt;2336&lt;/rec-number&gt;&lt;foreign-keys&gt;&lt;key app="EN" db-id="frre92dz4afdpvevtrzvdpr6pef2a0dv5aer"&gt;2336&lt;/key&gt;&lt;/foreign-keys&gt;&lt;ref-type name="Journal Article"&gt;17&lt;/ref-type&gt;&lt;contributors&gt;&lt;authors&gt;&lt;author&gt;Gauffin, H.&lt;/author&gt;&lt;author&gt;Tagesson, S.&lt;/author&gt;&lt;author&gt;Meunier, A.&lt;/author&gt;&lt;author&gt;Magnusson, H.&lt;/author&gt;&lt;author&gt;Kvist, J.&lt;/author&gt;&lt;/authors&gt;&lt;/contributors&gt;&lt;auth-address&gt;Orthopaedic Department, Linkoping University, Linkoping, Sweden. Electronic address: hakan.gauffin@lio.se.&amp;#xD;Division of Physiotherapy, Department of Medical and Health Sciences, Linkoping University, Linkoping, Sweden.&amp;#xD;Orthopaedic Department, Linkoping University, Linkoping, Sweden.&lt;/auth-address&gt;&lt;titles&gt;&lt;title&gt;Knee arthroscopic surgery is beneficial to middle-aged patients with meniscal symptoms: a prospective, randomised, single-blinded study&lt;/title&gt;&lt;secondary-title&gt;Osteoarthritis Cartilage&lt;/secondary-title&gt;&lt;/titles&gt;&lt;periodical&gt;&lt;full-title&gt;Osteoarthritis Cartilage&lt;/full-title&gt;&lt;/periodical&gt;&lt;pages&gt;1808-16&lt;/pages&gt;&lt;volume&gt;22&lt;/volume&gt;&lt;number&gt;11&lt;/number&gt;&lt;edition&gt;2014/08/03&lt;/edition&gt;&lt;dates&gt;&lt;year&gt;2014&lt;/year&gt;&lt;pub-dates&gt;&lt;date&gt;Nov&lt;/date&gt;&lt;/pub-dates&gt;&lt;/dates&gt;&lt;isbn&gt;1522-9653 (Electronic)&amp;#xD;1063-4584 (Linking)&lt;/isbn&gt;&lt;accession-num&gt;25086401&lt;/accession-num&gt;&lt;urls&gt;&lt;/urls&gt;&lt;electronic-resource-num&gt;10.1016/j.joca.2014.07.017&lt;/electronic-resource-num&gt;&lt;remote-database-provider&gt;NLM&lt;/remote-database-provider&gt;&lt;language&gt;eng&lt;/language&gt;&lt;/record&gt;&lt;/Cite&gt;&lt;/EndNote&gt;</w:instrText>
            </w:r>
            <w:r w:rsidR="00987ED4" w:rsidRPr="009926FC">
              <w:rPr>
                <w:rFonts w:ascii="Book Antiqua" w:hAnsi="Book Antiqua"/>
              </w:rPr>
              <w:fldChar w:fldCharType="separate"/>
            </w:r>
            <w:r w:rsidR="00140632" w:rsidRPr="009926FC">
              <w:rPr>
                <w:rFonts w:ascii="Book Antiqua" w:hAnsi="Book Antiqua"/>
                <w:noProof/>
                <w:vertAlign w:val="superscript"/>
              </w:rPr>
              <w:t>[18]</w:t>
            </w:r>
            <w:r w:rsidR="00987ED4" w:rsidRPr="009926FC">
              <w:rPr>
                <w:rFonts w:ascii="Book Antiqua" w:hAnsi="Book Antiqua"/>
              </w:rPr>
              <w:fldChar w:fldCharType="end"/>
            </w:r>
          </w:p>
        </w:tc>
        <w:tc>
          <w:tcPr>
            <w:tcW w:w="1915" w:type="dxa"/>
            <w:vAlign w:val="center"/>
          </w:tcPr>
          <w:p w14:paraId="4E7CD309" w14:textId="77777777" w:rsidR="00BF59E6" w:rsidRPr="009926FC" w:rsidRDefault="00BF59E6" w:rsidP="009926FC">
            <w:pPr>
              <w:spacing w:line="360" w:lineRule="auto"/>
              <w:jc w:val="both"/>
              <w:rPr>
                <w:rFonts w:ascii="Book Antiqua" w:hAnsi="Book Antiqua"/>
              </w:rPr>
            </w:pPr>
            <w:r w:rsidRPr="009926FC">
              <w:rPr>
                <w:rFonts w:ascii="Book Antiqua" w:hAnsi="Book Antiqua"/>
              </w:rPr>
              <w:t>Meniscal tear</w:t>
            </w:r>
          </w:p>
        </w:tc>
        <w:tc>
          <w:tcPr>
            <w:tcW w:w="1915" w:type="dxa"/>
            <w:vAlign w:val="center"/>
          </w:tcPr>
          <w:p w14:paraId="25B8DE9B" w14:textId="77777777" w:rsidR="00BF59E6" w:rsidRPr="009926FC" w:rsidRDefault="00BF59E6" w:rsidP="009926FC">
            <w:pPr>
              <w:spacing w:line="360" w:lineRule="auto"/>
              <w:jc w:val="both"/>
              <w:rPr>
                <w:rFonts w:ascii="Book Antiqua" w:hAnsi="Book Antiqua"/>
              </w:rPr>
            </w:pPr>
            <w:proofErr w:type="spellStart"/>
            <w:r w:rsidRPr="009926FC">
              <w:rPr>
                <w:rFonts w:ascii="Book Antiqua" w:hAnsi="Book Antiqua"/>
              </w:rPr>
              <w:t>Kellgren</w:t>
            </w:r>
            <w:proofErr w:type="spellEnd"/>
            <w:r w:rsidRPr="009926FC">
              <w:rPr>
                <w:rFonts w:ascii="Book Antiqua" w:hAnsi="Book Antiqua"/>
              </w:rPr>
              <w:t>-Lawrence grades 0-2</w:t>
            </w:r>
          </w:p>
        </w:tc>
        <w:tc>
          <w:tcPr>
            <w:tcW w:w="1915" w:type="dxa"/>
            <w:vAlign w:val="center"/>
          </w:tcPr>
          <w:p w14:paraId="4040AE16" w14:textId="77777777" w:rsidR="00BF59E6" w:rsidRPr="009926FC" w:rsidRDefault="00BF59E6" w:rsidP="009926FC">
            <w:pPr>
              <w:spacing w:line="360" w:lineRule="auto"/>
              <w:jc w:val="both"/>
              <w:rPr>
                <w:rFonts w:ascii="Book Antiqua" w:hAnsi="Book Antiqua"/>
              </w:rPr>
            </w:pPr>
            <w:r w:rsidRPr="009926FC">
              <w:rPr>
                <w:rFonts w:ascii="Book Antiqua" w:hAnsi="Book Antiqua"/>
              </w:rPr>
              <w:t>Exercise + APM</w:t>
            </w:r>
          </w:p>
        </w:tc>
        <w:tc>
          <w:tcPr>
            <w:tcW w:w="1916" w:type="dxa"/>
            <w:vAlign w:val="center"/>
          </w:tcPr>
          <w:p w14:paraId="0C634A4D" w14:textId="77777777" w:rsidR="00BF59E6" w:rsidRPr="009926FC" w:rsidRDefault="00BF59E6" w:rsidP="009926FC">
            <w:pPr>
              <w:spacing w:line="360" w:lineRule="auto"/>
              <w:jc w:val="both"/>
              <w:rPr>
                <w:rFonts w:ascii="Book Antiqua" w:hAnsi="Book Antiqua"/>
              </w:rPr>
            </w:pPr>
            <w:r w:rsidRPr="009926FC">
              <w:rPr>
                <w:rFonts w:ascii="Book Antiqua" w:hAnsi="Book Antiqua"/>
              </w:rPr>
              <w:t>Exercise</w:t>
            </w:r>
          </w:p>
        </w:tc>
      </w:tr>
    </w:tbl>
    <w:p w14:paraId="07667B80" w14:textId="77777777" w:rsidR="00A11147" w:rsidRDefault="00A11147" w:rsidP="009926FC">
      <w:pPr>
        <w:spacing w:after="0" w:line="360" w:lineRule="auto"/>
        <w:jc w:val="both"/>
        <w:rPr>
          <w:rFonts w:ascii="Book Antiqua" w:eastAsia="宋体" w:hAnsi="Book Antiqua"/>
          <w:lang w:eastAsia="zh-CN"/>
        </w:rPr>
      </w:pPr>
    </w:p>
    <w:p w14:paraId="260C3E33" w14:textId="77777777" w:rsidR="00A11147" w:rsidRDefault="00A11147" w:rsidP="009926FC">
      <w:pPr>
        <w:spacing w:after="0" w:line="360" w:lineRule="auto"/>
        <w:jc w:val="both"/>
        <w:rPr>
          <w:rFonts w:ascii="Book Antiqua" w:eastAsia="宋体" w:hAnsi="Book Antiqua"/>
          <w:lang w:eastAsia="zh-CN"/>
        </w:rPr>
      </w:pPr>
      <w:r w:rsidRPr="009926FC">
        <w:rPr>
          <w:rFonts w:ascii="Book Antiqua" w:hAnsi="Book Antiqua"/>
        </w:rPr>
        <w:t>APM</w:t>
      </w:r>
      <w:r>
        <w:rPr>
          <w:rFonts w:ascii="Book Antiqua" w:eastAsia="宋体" w:hAnsi="Book Antiqua" w:hint="eastAsia"/>
          <w:lang w:eastAsia="zh-CN"/>
        </w:rPr>
        <w:t xml:space="preserve">: </w:t>
      </w:r>
      <w:r w:rsidRPr="009926FC">
        <w:rPr>
          <w:rFonts w:ascii="Book Antiqua" w:hAnsi="Book Antiqua"/>
        </w:rPr>
        <w:t>A</w:t>
      </w:r>
      <w:r>
        <w:rPr>
          <w:rFonts w:ascii="Book Antiqua" w:hAnsi="Book Antiqua"/>
        </w:rPr>
        <w:t xml:space="preserve">rthroscopic partial </w:t>
      </w:r>
      <w:proofErr w:type="spellStart"/>
      <w:r>
        <w:rPr>
          <w:rFonts w:ascii="Book Antiqua" w:hAnsi="Book Antiqua"/>
        </w:rPr>
        <w:t>meniscect</w:t>
      </w:r>
      <w:bookmarkStart w:id="4" w:name="_GoBack"/>
      <w:bookmarkEnd w:id="4"/>
      <w:r>
        <w:rPr>
          <w:rFonts w:ascii="Book Antiqua" w:hAnsi="Book Antiqua"/>
        </w:rPr>
        <w:t>om</w:t>
      </w:r>
      <w:proofErr w:type="spellEnd"/>
      <w:r>
        <w:rPr>
          <w:rFonts w:ascii="Book Antiqua" w:eastAsia="宋体" w:hAnsi="Book Antiqua" w:hint="eastAsia"/>
          <w:lang w:eastAsia="zh-CN"/>
        </w:rPr>
        <w:t>.</w:t>
      </w:r>
      <w:r w:rsidRPr="009926FC">
        <w:rPr>
          <w:rFonts w:ascii="Book Antiqua" w:hAnsi="Book Antiqua"/>
        </w:rPr>
        <w:t xml:space="preserve"> </w:t>
      </w:r>
    </w:p>
    <w:p w14:paraId="1F153D17" w14:textId="2489FF84" w:rsidR="00F35792" w:rsidRPr="009926FC" w:rsidRDefault="00F35792" w:rsidP="009926FC">
      <w:pPr>
        <w:spacing w:after="0" w:line="360" w:lineRule="auto"/>
        <w:jc w:val="both"/>
        <w:rPr>
          <w:rFonts w:ascii="Book Antiqua" w:hAnsi="Book Antiqua"/>
          <w:b/>
        </w:rPr>
      </w:pPr>
      <w:r w:rsidRPr="009926FC">
        <w:rPr>
          <w:rFonts w:ascii="Book Antiqua" w:hAnsi="Book Antiqua"/>
        </w:rPr>
        <w:br w:type="page"/>
      </w:r>
      <w:r w:rsidRPr="009926FC">
        <w:rPr>
          <w:rFonts w:ascii="Book Antiqua" w:hAnsi="Book Antiqua"/>
          <w:b/>
        </w:rPr>
        <w:lastRenderedPageBreak/>
        <w:t>Table 2</w:t>
      </w:r>
      <w:r w:rsidR="001C6222" w:rsidRPr="009926FC">
        <w:rPr>
          <w:rFonts w:ascii="Book Antiqua" w:hAnsi="Book Antiqua"/>
          <w:b/>
        </w:rPr>
        <w:t xml:space="preserve"> Outcomes of a</w:t>
      </w:r>
      <w:r w:rsidR="009C7F32" w:rsidRPr="009926FC">
        <w:rPr>
          <w:rFonts w:ascii="Book Antiqua" w:hAnsi="Book Antiqua"/>
          <w:b/>
        </w:rPr>
        <w:t>nalysis</w:t>
      </w:r>
    </w:p>
    <w:tbl>
      <w:tblPr>
        <w:tblStyle w:val="TableGrid"/>
        <w:tblW w:w="0" w:type="auto"/>
        <w:tblLook w:val="04A0" w:firstRow="1" w:lastRow="0" w:firstColumn="1" w:lastColumn="0" w:noHBand="0" w:noVBand="1"/>
      </w:tblPr>
      <w:tblGrid>
        <w:gridCol w:w="1967"/>
        <w:gridCol w:w="1868"/>
        <w:gridCol w:w="2249"/>
        <w:gridCol w:w="1575"/>
        <w:gridCol w:w="1917"/>
      </w:tblGrid>
      <w:tr w:rsidR="009724F1" w:rsidRPr="009926FC" w14:paraId="7DD6935C" w14:textId="77777777" w:rsidTr="00A11147">
        <w:tc>
          <w:tcPr>
            <w:tcW w:w="1967" w:type="dxa"/>
            <w:vAlign w:val="center"/>
          </w:tcPr>
          <w:p w14:paraId="0CD56BE8" w14:textId="1E71497A" w:rsidR="003A63BB" w:rsidRPr="009926FC" w:rsidRDefault="003A63BB" w:rsidP="009926FC">
            <w:pPr>
              <w:spacing w:line="360" w:lineRule="auto"/>
              <w:jc w:val="both"/>
              <w:rPr>
                <w:rFonts w:ascii="Book Antiqua" w:hAnsi="Book Antiqua"/>
                <w:b/>
              </w:rPr>
            </w:pPr>
            <w:r w:rsidRPr="009926FC">
              <w:rPr>
                <w:rFonts w:ascii="Book Antiqua" w:hAnsi="Book Antiqua"/>
                <w:b/>
              </w:rPr>
              <w:t>Author/</w:t>
            </w:r>
            <w:r w:rsidR="00A11147" w:rsidRPr="009926FC">
              <w:rPr>
                <w:rFonts w:ascii="Book Antiqua" w:hAnsi="Book Antiqua"/>
                <w:b/>
              </w:rPr>
              <w:t>c</w:t>
            </w:r>
            <w:r w:rsidRPr="009926FC">
              <w:rPr>
                <w:rFonts w:ascii="Book Antiqua" w:hAnsi="Book Antiqua"/>
                <w:b/>
              </w:rPr>
              <w:t>itation</w:t>
            </w:r>
          </w:p>
        </w:tc>
        <w:tc>
          <w:tcPr>
            <w:tcW w:w="1868" w:type="dxa"/>
            <w:vAlign w:val="center"/>
          </w:tcPr>
          <w:p w14:paraId="729960DF" w14:textId="30D7692F" w:rsidR="003A63BB" w:rsidRPr="009926FC" w:rsidRDefault="003A63BB" w:rsidP="009926FC">
            <w:pPr>
              <w:spacing w:line="360" w:lineRule="auto"/>
              <w:jc w:val="both"/>
              <w:rPr>
                <w:rFonts w:ascii="Book Antiqua" w:hAnsi="Book Antiqua"/>
                <w:b/>
              </w:rPr>
            </w:pPr>
            <w:r w:rsidRPr="009926FC">
              <w:rPr>
                <w:rFonts w:ascii="Book Antiqua" w:hAnsi="Book Antiqua"/>
                <w:b/>
              </w:rPr>
              <w:t xml:space="preserve">Potential </w:t>
            </w:r>
            <w:r w:rsidR="00A11147" w:rsidRPr="009926FC">
              <w:rPr>
                <w:rFonts w:ascii="Book Antiqua" w:hAnsi="Book Antiqua"/>
                <w:b/>
              </w:rPr>
              <w:t>b</w:t>
            </w:r>
            <w:r w:rsidRPr="009926FC">
              <w:rPr>
                <w:rFonts w:ascii="Book Antiqua" w:hAnsi="Book Antiqua"/>
                <w:b/>
              </w:rPr>
              <w:t>ias</w:t>
            </w:r>
          </w:p>
        </w:tc>
        <w:tc>
          <w:tcPr>
            <w:tcW w:w="2249" w:type="dxa"/>
            <w:vAlign w:val="center"/>
          </w:tcPr>
          <w:p w14:paraId="012630B2" w14:textId="1C3173C5" w:rsidR="003A63BB" w:rsidRPr="009926FC" w:rsidRDefault="003A63BB" w:rsidP="009926FC">
            <w:pPr>
              <w:spacing w:line="360" w:lineRule="auto"/>
              <w:jc w:val="both"/>
              <w:rPr>
                <w:rFonts w:ascii="Book Antiqua" w:hAnsi="Book Antiqua"/>
                <w:b/>
              </w:rPr>
            </w:pPr>
            <w:r w:rsidRPr="009926FC">
              <w:rPr>
                <w:rFonts w:ascii="Book Antiqua" w:hAnsi="Book Antiqua"/>
                <w:b/>
              </w:rPr>
              <w:t xml:space="preserve">Results </w:t>
            </w:r>
            <w:r w:rsidR="00A11147" w:rsidRPr="009926FC">
              <w:rPr>
                <w:rFonts w:ascii="Book Antiqua" w:hAnsi="Book Antiqua"/>
                <w:b/>
              </w:rPr>
              <w:t>as reporte</w:t>
            </w:r>
            <w:r w:rsidRPr="009926FC">
              <w:rPr>
                <w:rFonts w:ascii="Book Antiqua" w:hAnsi="Book Antiqua"/>
                <w:b/>
              </w:rPr>
              <w:t>d</w:t>
            </w:r>
          </w:p>
        </w:tc>
        <w:tc>
          <w:tcPr>
            <w:tcW w:w="1575" w:type="dxa"/>
            <w:vAlign w:val="center"/>
          </w:tcPr>
          <w:p w14:paraId="361AA8A3" w14:textId="56689177" w:rsidR="003A63BB" w:rsidRPr="009154F2" w:rsidRDefault="009154F2" w:rsidP="009926FC">
            <w:pPr>
              <w:spacing w:line="360" w:lineRule="auto"/>
              <w:jc w:val="both"/>
              <w:rPr>
                <w:rFonts w:ascii="Book Antiqua" w:eastAsia="宋体" w:hAnsi="Book Antiqua"/>
                <w:b/>
                <w:lang w:eastAsia="zh-CN"/>
              </w:rPr>
            </w:pPr>
            <w:r>
              <w:rPr>
                <w:rFonts w:ascii="Book Antiqua" w:hAnsi="Book Antiqua"/>
                <w:b/>
              </w:rPr>
              <w:t>Crossovers</w:t>
            </w:r>
            <w:r>
              <w:rPr>
                <w:rFonts w:ascii="Book Antiqua" w:eastAsia="宋体" w:hAnsi="Book Antiqua" w:hint="eastAsia"/>
                <w:b/>
                <w:lang w:eastAsia="zh-CN"/>
              </w:rPr>
              <w:t xml:space="preserve"> </w:t>
            </w:r>
            <w:r w:rsidR="003A63BB" w:rsidRPr="00A11147">
              <w:rPr>
                <w:rFonts w:ascii="Book Antiqua" w:hAnsi="Book Antiqua"/>
                <w:b/>
                <w:i/>
              </w:rPr>
              <w:t>n</w:t>
            </w:r>
            <w:r w:rsidR="003A63BB" w:rsidRPr="009926FC">
              <w:rPr>
                <w:rFonts w:ascii="Book Antiqua" w:hAnsi="Book Antiqua"/>
                <w:b/>
              </w:rPr>
              <w:t xml:space="preserve"> (%)</w:t>
            </w:r>
          </w:p>
        </w:tc>
        <w:tc>
          <w:tcPr>
            <w:tcW w:w="1917" w:type="dxa"/>
            <w:vAlign w:val="center"/>
          </w:tcPr>
          <w:p w14:paraId="37C4394A" w14:textId="6FD258B5" w:rsidR="003A63BB" w:rsidRPr="009926FC" w:rsidRDefault="003A63BB" w:rsidP="009926FC">
            <w:pPr>
              <w:spacing w:line="360" w:lineRule="auto"/>
              <w:jc w:val="both"/>
              <w:rPr>
                <w:rFonts w:ascii="Book Antiqua" w:hAnsi="Book Antiqua"/>
                <w:b/>
              </w:rPr>
            </w:pPr>
            <w:r w:rsidRPr="009926FC">
              <w:rPr>
                <w:rFonts w:ascii="Book Antiqua" w:hAnsi="Book Antiqua"/>
                <w:b/>
              </w:rPr>
              <w:t xml:space="preserve">Treatment </w:t>
            </w:r>
            <w:r w:rsidR="00A11147" w:rsidRPr="009926FC">
              <w:rPr>
                <w:rFonts w:ascii="Book Antiqua" w:hAnsi="Book Antiqua"/>
                <w:b/>
              </w:rPr>
              <w:t>success by gro</w:t>
            </w:r>
            <w:r w:rsidRPr="009926FC">
              <w:rPr>
                <w:rFonts w:ascii="Book Antiqua" w:hAnsi="Book Antiqua"/>
                <w:b/>
              </w:rPr>
              <w:t>up</w:t>
            </w:r>
          </w:p>
        </w:tc>
      </w:tr>
      <w:tr w:rsidR="009724F1" w:rsidRPr="009926FC" w14:paraId="720C9601" w14:textId="77777777" w:rsidTr="00A11147">
        <w:tc>
          <w:tcPr>
            <w:tcW w:w="1967" w:type="dxa"/>
            <w:vAlign w:val="center"/>
          </w:tcPr>
          <w:p w14:paraId="2BE03B91" w14:textId="0F57E5DB" w:rsidR="003A63BB" w:rsidRPr="009926FC" w:rsidRDefault="003A63BB" w:rsidP="009926FC">
            <w:pPr>
              <w:spacing w:line="360" w:lineRule="auto"/>
              <w:jc w:val="both"/>
              <w:rPr>
                <w:rFonts w:ascii="Book Antiqua" w:hAnsi="Book Antiqua"/>
              </w:rPr>
            </w:pPr>
            <w:proofErr w:type="spellStart"/>
            <w:r w:rsidRPr="009926FC">
              <w:rPr>
                <w:rFonts w:ascii="Book Antiqua" w:hAnsi="Book Antiqua"/>
              </w:rPr>
              <w:t>Herrlin</w:t>
            </w:r>
            <w:proofErr w:type="spellEnd"/>
            <w:r w:rsidR="00A11147" w:rsidRPr="00A11147">
              <w:rPr>
                <w:rFonts w:ascii="Book Antiqua" w:hAnsi="Book Antiqua"/>
                <w:i/>
              </w:rPr>
              <w:t xml:space="preserve"> et al</w:t>
            </w:r>
            <w:r w:rsidR="00987ED4" w:rsidRPr="009926FC">
              <w:rPr>
                <w:rFonts w:ascii="Book Antiqua" w:hAnsi="Book Antiqua"/>
              </w:rPr>
              <w:fldChar w:fldCharType="begin">
                <w:fldData xml:space="preserve">PEVuZE5vdGU+PENpdGU+PEF1dGhvcj5IZXJybGluPC9BdXRob3I+PFllYXI+MjAwNzwvWWVhcj48
UmVjTnVtPjc8L1JlY051bT48RGlzcGxheVRleHQ+PHN0eWxlIGZhY2U9InN1cGVyc2NyaXB0Ij5b
NiwgN108L3N0eWxlPjwvRGlzcGxheVRleHQ+PHJlY29yZD48cmVjLW51bWJlcj43PC9yZWMtbnVt
YmVyPjxmb3JlaWduLWtleXM+PGtleSBhcHA9IkVOIiBkYi1pZD0iZnB0emY1ZXB5cmEwOXNld3Iw
OXhlMmVtNTB0cHhhOWEwdGZmIiB0aW1lc3RhbXA9IjE0MzU1MjE0MTMiPjc8L2tleT48L2ZvcmVp
Z24ta2V5cz48cmVmLXR5cGUgbmFtZT0iSm91cm5hbCBBcnRpY2xlIj4xNzwvcmVmLXR5cGU+PGNv
bnRyaWJ1dG9ycz48YXV0aG9ycz48YXV0aG9yPkhlcnJsaW4sIFMuPC9hdXRob3I+PGF1dGhvcj5I
YWxsYW5kZXIsIE0uPC9hdXRob3I+PGF1dGhvcj5XYW5nZSwgUC48L2F1dGhvcj48YXV0aG9yPldl
aWRlbmhpZWxtLCBMLjwvYXV0aG9yPjxhdXRob3I+V2VybmVyLCBTLjwvYXV0aG9yPjwvYXV0aG9y
cz48L2NvbnRyaWJ1dG9ycz48YXV0aC1hZGRyZXNzPkRlcGFydG1lbnQgb2YgUGh5c2lvdGhlcmFw
eSwgUmVoYWJ0amFuc3QsIFM6dCBFcmlrc2dhdGFuIDQ4LCAxMTIgMzQsIFN0b2NraG9sbSwgU3dl
ZGVuLiBzeWx2aWEuaGVycmxpbkB0ZWxlMi5zZTwvYXV0aC1hZGRyZXNzPjx0aXRsZXM+PHRpdGxl
PkFydGhyb3Njb3BpYyBvciBjb25zZXJ2YXRpdmUgdHJlYXRtZW50IG9mIGRlZ2VuZXJhdGl2ZSBt
ZWRpYWwgbWVuaXNjYWwgdGVhcnM6IGEgcHJvc3BlY3RpdmUgcmFuZG9taXNlZCB0cmlhbDwvdGl0
bGU+PHNlY29uZGFyeS10aXRsZT5LbmVlIFN1cmcgU3BvcnRzIFRyYXVtYXRvbCBBcnRocm9zYzwv
c2Vjb25kYXJ5LXRpdGxlPjxhbHQtdGl0bGU+S25lZSBzdXJnZXJ5LCBzcG9ydHMgdHJhdW1hdG9s
b2d5LCBhcnRocm9zY29weSA6IG9mZmljaWFsIGpvdXJuYWwgb2YgdGhlIEVTU0tBPC9hbHQtdGl0
bGU+PC90aXRsZXM+PHBlcmlvZGljYWw+PGZ1bGwtdGl0bGU+S25lZSBTdXJnIFNwb3J0cyBUcmF1
bWF0b2wgQXJ0aHJvc2M8L2Z1bGwtdGl0bGU+PGFiYnItMT5LbmVlIHN1cmdlcnksIHNwb3J0cyB0
cmF1bWF0b2xvZ3ksIGFydGhyb3Njb3B5IDogb2ZmaWNpYWwgam91cm5hbCBvZiB0aGUgRVNTS0E8
L2FiYnItMT48L3BlcmlvZGljYWw+PGFsdC1wZXJpb2RpY2FsPjxmdWxsLXRpdGxlPktuZWUgU3Vy
ZyBTcG9ydHMgVHJhdW1hdG9sIEFydGhyb3NjPC9mdWxsLXRpdGxlPjxhYmJyLTE+S25lZSBzdXJn
ZXJ5LCBzcG9ydHMgdHJhdW1hdG9sb2d5LCBhcnRocm9zY29weSA6IG9mZmljaWFsIGpvdXJuYWwg
b2YgdGhlIEVTU0tBPC9hYmJyLTE+PC9hbHQtcGVyaW9kaWNhbD48cGFnZXM+MzkzLTQwMTwvcGFn
ZXM+PHZvbHVtZT4xNTwvdm9sdW1lPjxudW1iZXI+NDwvbnVtYmVyPjxlZGl0aW9uPjIwMDcvMDEv
MTI8L2VkaXRpb24+PGtleXdvcmRzPjxrZXl3b3JkPipBcnRocm9zY29weTwva2V5d29yZD48a2V5
d29yZD5DYXJ0aWxhZ2UgRGlzZWFzZXMvc3VyZ2VyeS8qdGhlcmFweTwva2V5d29yZD48a2V5d29y
ZD5FeGVyY2lzZSBUaGVyYXB5PC9rZXl3b3JkPjxrZXl3b3JkPkZlbWFsZTwva2V5d29yZD48a2V5
d29yZD5IdW1hbnM8L2tleXdvcmQ+PGtleXdvcmQ+S25lZSBJbmp1cmllcy8qdGhlcmFweTwva2V5
d29yZD48a2V5d29yZD5NYWxlPC9rZXl3b3JkPjxrZXl3b3JkPk1lbmlzY2ksIFRpYmlhbC8qaW5q
dXJpZXM8L2tleXdvcmQ+PGtleXdvcmQ+TWlkZGxlIEFnZWQ8L2tleXdvcmQ+PGtleXdvcmQ+UGFp
biBNZWFzdXJlbWVudDwva2V5d29yZD48a2V5d29yZD5Qcm9zcGVjdGl2ZSBTdHVkaWVzPC9rZXl3
b3JkPjxrZXl3b3JkPlF1ZXN0aW9ubmFpcmVzPC9rZXl3b3JkPjxrZXl3b3JkPlJhbmdlIG9mIE1v
dGlvbiwgQXJ0aWN1bGFyPC9rZXl3b3JkPjxrZXl3b3JkPlRyZWF0bWVudCBPdXRjb21lPC9rZXl3
b3JkPjwva2V5d29yZHM+PGRhdGVzPjx5ZWFyPjIwMDc8L3llYXI+PHB1Yi1kYXRlcz48ZGF0ZT5B
cHI8L2RhdGU+PC9wdWItZGF0ZXM+PC9kYXRlcz48aXNibj4wOTQyLTIwNTYgKFByaW50KSYjeEQ7
MDk0Mi0yMDU2PC9pc2JuPjxhY2Nlc3Npb24tbnVtPjE3MjE2MjcyPC9hY2Nlc3Npb24tbnVtPjx1
cmxzPjwvdXJscz48ZWxlY3Ryb25pYy1yZXNvdXJjZS1udW0+MTAuMTAwNy9zMDAxNjctMDA2LTAy
NDMtMjwvZWxlY3Ryb25pYy1yZXNvdXJjZS1udW0+PHJlbW90ZS1kYXRhYmFzZS1wcm92aWRlcj5O
TE08L3JlbW90ZS1kYXRhYmFzZS1wcm92aWRlcj48bGFuZ3VhZ2U+ZW5nPC9sYW5ndWFnZT48L3Jl
Y29yZD48L0NpdGU+PENpdGU+PEF1dGhvcj5IZXJybGluPC9BdXRob3I+PFllYXI+MjAxMzwvWWVh
cj48UmVjTnVtPjIzMzQ8L1JlY051bT48cmVjb3JkPjxyZWMtbnVtYmVyPjIzMzQ8L3JlYy1udW1i
ZXI+PGZvcmVpZ24ta2V5cz48a2V5IGFwcD0iRU4iIGRiLWlkPSJmcnJlOTJkejRhZmRwdmV2dHJ6
dmRwcjZwZWYyYTBkdjVhZXIiPjIzMzQ8L2tleT48L2ZvcmVpZ24ta2V5cz48cmVmLXR5cGUgbmFt
ZT0iSm91cm5hbCBBcnRpY2xlIj4xNzwvcmVmLXR5cGU+PGNvbnRyaWJ1dG9ycz48YXV0aG9ycz48
YXV0aG9yPkhlcnJsaW4sIFMuIFYuPC9hdXRob3I+PGF1dGhvcj5XYW5nZSwgUC4gTy48L2F1dGhv
cj48YXV0aG9yPkxhcGlkdXMsIEcuPC9hdXRob3I+PGF1dGhvcj5IYWxsYW5kZXIsIE0uPC9hdXRo
b3I+PGF1dGhvcj5XZXJuZXIsIFMuPC9hdXRob3I+PGF1dGhvcj5XZWlkZW5oaWVsbSwgTC48L2F1
dGhvcj48L2F1dGhvcnM+PC9jb250cmlidXRvcnM+PGF1dGgtYWRkcmVzcz5EZXBhcnRtZW50IG9m
IFBoeXNpb3RoZXJhcHksIEhlcnJsaW4gSW52ZXN0LCBUdW5hdmFnZW4gOCwgMTgxIDY1LCBMaWRp
bmdvLCBTd2VkZW4uIHN5bHZpYS5oZXJybGluQHRlbGUyLnNlPC9hdXRoLWFkZHJlc3M+PHRpdGxl
cz48dGl0bGU+SXMgYXJ0aHJvc2NvcGljIHN1cmdlcnkgYmVuZWZpY2lhbCBpbiB0cmVhdGluZyBu
b24tdHJhdW1hdGljLCBkZWdlbmVyYXRpdmUgbWVkaWFsIG1lbmlzY2FsIHRlYXJzPyBBIGZpdmUg
eWVhciBmb2xsb3ctdXA8L3RpdGxlPjxzZWNvbmRhcnktdGl0bGU+S25lZSBTdXJnIFNwb3J0cyBU
cmF1bWF0b2wgQXJ0aHJvc2M8L3NlY29uZGFyeS10aXRsZT48L3RpdGxlcz48cGVyaW9kaWNhbD48
ZnVsbC10aXRsZT5LbmVlIFN1cmcgU3BvcnRzIFRyYXVtYXRvbCBBcnRocm9zYzwvZnVsbC10aXRs
ZT48L3BlcmlvZGljYWw+PHBhZ2VzPjM1OC02NDwvcGFnZXM+PHZvbHVtZT4yMTwvdm9sdW1lPjxu
dW1iZXI+MjwvbnVtYmVyPjxlZGl0aW9uPjIwMTIvMDMvMjM8L2VkaXRpb24+PGtleXdvcmRzPjxr
ZXl3b3JkPkFydGhyb3Njb3B5PC9rZXl3b3JkPjxrZXl3b3JkPkNhcnRpbGFnZSBEaXNlYXNlcy9y
ZWhhYmlsaXRhdGlvbi8gc3VyZ2VyeTwva2V5d29yZD48a2V5d29yZD5FeGVyY2lzZSBUaGVyYXB5
PC9rZXl3b3JkPjxrZXl3b3JkPkZlbWFsZTwva2V5d29yZD48a2V5d29yZD5Gb2xsb3ctVXAgU3R1
ZGllczwva2V5d29yZD48a2V5d29yZD5IdW1hbnM8L2tleXdvcmQ+PGtleXdvcmQ+TWFnbmV0aWMg
UmVzb25hbmNlIEltYWdpbmc8L2tleXdvcmQ+PGtleXdvcmQ+TWFsZTwva2V5d29yZD48a2V5d29y
ZD5NZW5pc2NpLCBUaWJpYWwvIHN1cmdlcnk8L2tleXdvcmQ+PGtleXdvcmQ+TWlkZGxlIEFnZWQ8
L2tleXdvcmQ+PGtleXdvcmQ+T3N0ZW9hcnRocml0aXMsIEtuZWUvcmVoYWJpbGl0YXRpb24vIHN1
cmdlcnk8L2tleXdvcmQ+PGtleXdvcmQ+UHJvc3BlY3RpdmUgU3R1ZGllczwva2V5d29yZD48a2V5
d29yZD5UcmVhdG1lbnQgT3V0Y29tZTwva2V5d29yZD48L2tleXdvcmRzPjxkYXRlcz48eWVhcj4y
MDEzPC95ZWFyPjxwdWItZGF0ZXM+PGRhdGU+RmViPC9kYXRlPjwvcHViLWRhdGVzPjwvZGF0ZXM+
PGlzYm4+MTQzMy03MzQ3IChFbGVjdHJvbmljKSYjeEQ7MDk0Mi0yMDU2IChMaW5raW5nKTwvaXNi
bj48YWNjZXNzaW9uLW51bT4yMjQzNzY1OTwvYWNjZXNzaW9uLW51bT48dXJscz48L3VybHM+PGVs
ZWN0cm9uaWMtcmVzb3VyY2UtbnVtPjEwLjEwMDcvczAwMTY3LTAxMi0xOTYwLTM8L2VsZWN0cm9u
aWMtcmVzb3VyY2UtbnVtPjxyZW1vdGUtZGF0YWJhc2UtcHJvdmlkZXI+TkxNPC9yZW1vdGUtZGF0
YWJhc2UtcHJvdmlkZXI+PGxhbmd1YWdlPmVuZzwvbGFuZ3VhZ2U+PC9yZWNvcmQ+PC9DaXRlPjwv
RW5kTm90ZT4A
</w:fldData>
              </w:fldChar>
            </w:r>
            <w:r w:rsidR="00140632" w:rsidRPr="009926FC">
              <w:rPr>
                <w:rFonts w:ascii="Book Antiqua" w:hAnsi="Book Antiqua"/>
              </w:rPr>
              <w:instrText xml:space="preserve"> ADDIN EN.CITE </w:instrText>
            </w:r>
            <w:r w:rsidR="00140632" w:rsidRPr="009926FC">
              <w:rPr>
                <w:rFonts w:ascii="Book Antiqua" w:hAnsi="Book Antiqua"/>
              </w:rPr>
              <w:fldChar w:fldCharType="begin">
                <w:fldData xml:space="preserve">PEVuZE5vdGU+PENpdGU+PEF1dGhvcj5IZXJybGluPC9BdXRob3I+PFllYXI+MjAwNzwvWWVhcj48
UmVjTnVtPjc8L1JlY051bT48RGlzcGxheVRleHQ+PHN0eWxlIGZhY2U9InN1cGVyc2NyaXB0Ij5b
NiwgN108L3N0eWxlPjwvRGlzcGxheVRleHQ+PHJlY29yZD48cmVjLW51bWJlcj43PC9yZWMtbnVt
YmVyPjxmb3JlaWduLWtleXM+PGtleSBhcHA9IkVOIiBkYi1pZD0iZnB0emY1ZXB5cmEwOXNld3Iw
OXhlMmVtNTB0cHhhOWEwdGZmIiB0aW1lc3RhbXA9IjE0MzU1MjE0MTMiPjc8L2tleT48L2ZvcmVp
Z24ta2V5cz48cmVmLXR5cGUgbmFtZT0iSm91cm5hbCBBcnRpY2xlIj4xNzwvcmVmLXR5cGU+PGNv
bnRyaWJ1dG9ycz48YXV0aG9ycz48YXV0aG9yPkhlcnJsaW4sIFMuPC9hdXRob3I+PGF1dGhvcj5I
YWxsYW5kZXIsIE0uPC9hdXRob3I+PGF1dGhvcj5XYW5nZSwgUC48L2F1dGhvcj48YXV0aG9yPldl
aWRlbmhpZWxtLCBMLjwvYXV0aG9yPjxhdXRob3I+V2VybmVyLCBTLjwvYXV0aG9yPjwvYXV0aG9y
cz48L2NvbnRyaWJ1dG9ycz48YXV0aC1hZGRyZXNzPkRlcGFydG1lbnQgb2YgUGh5c2lvdGhlcmFw
eSwgUmVoYWJ0amFuc3QsIFM6dCBFcmlrc2dhdGFuIDQ4LCAxMTIgMzQsIFN0b2NraG9sbSwgU3dl
ZGVuLiBzeWx2aWEuaGVycmxpbkB0ZWxlMi5zZTwvYXV0aC1hZGRyZXNzPjx0aXRsZXM+PHRpdGxl
PkFydGhyb3Njb3BpYyBvciBjb25zZXJ2YXRpdmUgdHJlYXRtZW50IG9mIGRlZ2VuZXJhdGl2ZSBt
ZWRpYWwgbWVuaXNjYWwgdGVhcnM6IGEgcHJvc3BlY3RpdmUgcmFuZG9taXNlZCB0cmlhbDwvdGl0
bGU+PHNlY29uZGFyeS10aXRsZT5LbmVlIFN1cmcgU3BvcnRzIFRyYXVtYXRvbCBBcnRocm9zYzwv
c2Vjb25kYXJ5LXRpdGxlPjxhbHQtdGl0bGU+S25lZSBzdXJnZXJ5LCBzcG9ydHMgdHJhdW1hdG9s
b2d5LCBhcnRocm9zY29weSA6IG9mZmljaWFsIGpvdXJuYWwgb2YgdGhlIEVTU0tBPC9hbHQtdGl0
bGU+PC90aXRsZXM+PHBlcmlvZGljYWw+PGZ1bGwtdGl0bGU+S25lZSBTdXJnIFNwb3J0cyBUcmF1
bWF0b2wgQXJ0aHJvc2M8L2Z1bGwtdGl0bGU+PGFiYnItMT5LbmVlIHN1cmdlcnksIHNwb3J0cyB0
cmF1bWF0b2xvZ3ksIGFydGhyb3Njb3B5IDogb2ZmaWNpYWwgam91cm5hbCBvZiB0aGUgRVNTS0E8
L2FiYnItMT48L3BlcmlvZGljYWw+PGFsdC1wZXJpb2RpY2FsPjxmdWxsLXRpdGxlPktuZWUgU3Vy
ZyBTcG9ydHMgVHJhdW1hdG9sIEFydGhyb3NjPC9mdWxsLXRpdGxlPjxhYmJyLTE+S25lZSBzdXJn
ZXJ5LCBzcG9ydHMgdHJhdW1hdG9sb2d5LCBhcnRocm9zY29weSA6IG9mZmljaWFsIGpvdXJuYWwg
b2YgdGhlIEVTU0tBPC9hYmJyLTE+PC9hbHQtcGVyaW9kaWNhbD48cGFnZXM+MzkzLTQwMTwvcGFn
ZXM+PHZvbHVtZT4xNTwvdm9sdW1lPjxudW1iZXI+NDwvbnVtYmVyPjxlZGl0aW9uPjIwMDcvMDEv
MTI8L2VkaXRpb24+PGtleXdvcmRzPjxrZXl3b3JkPipBcnRocm9zY29weTwva2V5d29yZD48a2V5
d29yZD5DYXJ0aWxhZ2UgRGlzZWFzZXMvc3VyZ2VyeS8qdGhlcmFweTwva2V5d29yZD48a2V5d29y
ZD5FeGVyY2lzZSBUaGVyYXB5PC9rZXl3b3JkPjxrZXl3b3JkPkZlbWFsZTwva2V5d29yZD48a2V5
d29yZD5IdW1hbnM8L2tleXdvcmQ+PGtleXdvcmQ+S25lZSBJbmp1cmllcy8qdGhlcmFweTwva2V5
d29yZD48a2V5d29yZD5NYWxlPC9rZXl3b3JkPjxrZXl3b3JkPk1lbmlzY2ksIFRpYmlhbC8qaW5q
dXJpZXM8L2tleXdvcmQ+PGtleXdvcmQ+TWlkZGxlIEFnZWQ8L2tleXdvcmQ+PGtleXdvcmQ+UGFp
biBNZWFzdXJlbWVudDwva2V5d29yZD48a2V5d29yZD5Qcm9zcGVjdGl2ZSBTdHVkaWVzPC9rZXl3
b3JkPjxrZXl3b3JkPlF1ZXN0aW9ubmFpcmVzPC9rZXl3b3JkPjxrZXl3b3JkPlJhbmdlIG9mIE1v
dGlvbiwgQXJ0aWN1bGFyPC9rZXl3b3JkPjxrZXl3b3JkPlRyZWF0bWVudCBPdXRjb21lPC9rZXl3
b3JkPjwva2V5d29yZHM+PGRhdGVzPjx5ZWFyPjIwMDc8L3llYXI+PHB1Yi1kYXRlcz48ZGF0ZT5B
cHI8L2RhdGU+PC9wdWItZGF0ZXM+PC9kYXRlcz48aXNibj4wOTQyLTIwNTYgKFByaW50KSYjeEQ7
MDk0Mi0yMDU2PC9pc2JuPjxhY2Nlc3Npb24tbnVtPjE3MjE2MjcyPC9hY2Nlc3Npb24tbnVtPjx1
cmxzPjwvdXJscz48ZWxlY3Ryb25pYy1yZXNvdXJjZS1udW0+MTAuMTAwNy9zMDAxNjctMDA2LTAy
NDMtMjwvZWxlY3Ryb25pYy1yZXNvdXJjZS1udW0+PHJlbW90ZS1kYXRhYmFzZS1wcm92aWRlcj5O
TE08L3JlbW90ZS1kYXRhYmFzZS1wcm92aWRlcj48bGFuZ3VhZ2U+ZW5nPC9sYW5ndWFnZT48L3Jl
Y29yZD48L0NpdGU+PENpdGU+PEF1dGhvcj5IZXJybGluPC9BdXRob3I+PFllYXI+MjAxMzwvWWVh
cj48UmVjTnVtPjIzMzQ8L1JlY051bT48cmVjb3JkPjxyZWMtbnVtYmVyPjIzMzQ8L3JlYy1udW1i
ZXI+PGZvcmVpZ24ta2V5cz48a2V5IGFwcD0iRU4iIGRiLWlkPSJmcnJlOTJkejRhZmRwdmV2dHJ6
dmRwcjZwZWYyYTBkdjVhZXIiPjIzMzQ8L2tleT48L2ZvcmVpZ24ta2V5cz48cmVmLXR5cGUgbmFt
ZT0iSm91cm5hbCBBcnRpY2xlIj4xNzwvcmVmLXR5cGU+PGNvbnRyaWJ1dG9ycz48YXV0aG9ycz48
YXV0aG9yPkhlcnJsaW4sIFMuIFYuPC9hdXRob3I+PGF1dGhvcj5XYW5nZSwgUC4gTy48L2F1dGhv
cj48YXV0aG9yPkxhcGlkdXMsIEcuPC9hdXRob3I+PGF1dGhvcj5IYWxsYW5kZXIsIE0uPC9hdXRo
b3I+PGF1dGhvcj5XZXJuZXIsIFMuPC9hdXRob3I+PGF1dGhvcj5XZWlkZW5oaWVsbSwgTC48L2F1
dGhvcj48L2F1dGhvcnM+PC9jb250cmlidXRvcnM+PGF1dGgtYWRkcmVzcz5EZXBhcnRtZW50IG9m
IFBoeXNpb3RoZXJhcHksIEhlcnJsaW4gSW52ZXN0LCBUdW5hdmFnZW4gOCwgMTgxIDY1LCBMaWRp
bmdvLCBTd2VkZW4uIHN5bHZpYS5oZXJybGluQHRlbGUyLnNlPC9hdXRoLWFkZHJlc3M+PHRpdGxl
cz48dGl0bGU+SXMgYXJ0aHJvc2NvcGljIHN1cmdlcnkgYmVuZWZpY2lhbCBpbiB0cmVhdGluZyBu
b24tdHJhdW1hdGljLCBkZWdlbmVyYXRpdmUgbWVkaWFsIG1lbmlzY2FsIHRlYXJzPyBBIGZpdmUg
eWVhciBmb2xsb3ctdXA8L3RpdGxlPjxzZWNvbmRhcnktdGl0bGU+S25lZSBTdXJnIFNwb3J0cyBU
cmF1bWF0b2wgQXJ0aHJvc2M8L3NlY29uZGFyeS10aXRsZT48L3RpdGxlcz48cGVyaW9kaWNhbD48
ZnVsbC10aXRsZT5LbmVlIFN1cmcgU3BvcnRzIFRyYXVtYXRvbCBBcnRocm9zYzwvZnVsbC10aXRs
ZT48L3BlcmlvZGljYWw+PHBhZ2VzPjM1OC02NDwvcGFnZXM+PHZvbHVtZT4yMTwvdm9sdW1lPjxu
dW1iZXI+MjwvbnVtYmVyPjxlZGl0aW9uPjIwMTIvMDMvMjM8L2VkaXRpb24+PGtleXdvcmRzPjxr
ZXl3b3JkPkFydGhyb3Njb3B5PC9rZXl3b3JkPjxrZXl3b3JkPkNhcnRpbGFnZSBEaXNlYXNlcy9y
ZWhhYmlsaXRhdGlvbi8gc3VyZ2VyeTwva2V5d29yZD48a2V5d29yZD5FeGVyY2lzZSBUaGVyYXB5
PC9rZXl3b3JkPjxrZXl3b3JkPkZlbWFsZTwva2V5d29yZD48a2V5d29yZD5Gb2xsb3ctVXAgU3R1
ZGllczwva2V5d29yZD48a2V5d29yZD5IdW1hbnM8L2tleXdvcmQ+PGtleXdvcmQ+TWFnbmV0aWMg
UmVzb25hbmNlIEltYWdpbmc8L2tleXdvcmQ+PGtleXdvcmQ+TWFsZTwva2V5d29yZD48a2V5d29y
ZD5NZW5pc2NpLCBUaWJpYWwvIHN1cmdlcnk8L2tleXdvcmQ+PGtleXdvcmQ+TWlkZGxlIEFnZWQ8
L2tleXdvcmQ+PGtleXdvcmQ+T3N0ZW9hcnRocml0aXMsIEtuZWUvcmVoYWJpbGl0YXRpb24vIHN1
cmdlcnk8L2tleXdvcmQ+PGtleXdvcmQ+UHJvc3BlY3RpdmUgU3R1ZGllczwva2V5d29yZD48a2V5
d29yZD5UcmVhdG1lbnQgT3V0Y29tZTwva2V5d29yZD48L2tleXdvcmRzPjxkYXRlcz48eWVhcj4y
MDEzPC95ZWFyPjxwdWItZGF0ZXM+PGRhdGU+RmViPC9kYXRlPjwvcHViLWRhdGVzPjwvZGF0ZXM+
PGlzYm4+MTQzMy03MzQ3IChFbGVjdHJvbmljKSYjeEQ7MDk0Mi0yMDU2IChMaW5raW5nKTwvaXNi
bj48YWNjZXNzaW9uLW51bT4yMjQzNzY1OTwvYWNjZXNzaW9uLW51bT48dXJscz48L3VybHM+PGVs
ZWN0cm9uaWMtcmVzb3VyY2UtbnVtPjEwLjEwMDcvczAwMTY3LTAxMi0xOTYwLTM8L2VsZWN0cm9u
aWMtcmVzb3VyY2UtbnVtPjxyZW1vdGUtZGF0YWJhc2UtcHJvdmlkZXI+TkxNPC9yZW1vdGUtZGF0
YWJhc2UtcHJvdmlkZXI+PGxhbmd1YWdlPmVuZzwvbGFuZ3VhZ2U+PC9yZWNvcmQ+PC9DaXRlPjwv
RW5kTm90ZT4A
</w:fldData>
              </w:fldChar>
            </w:r>
            <w:r w:rsidR="00140632" w:rsidRPr="009926FC">
              <w:rPr>
                <w:rFonts w:ascii="Book Antiqua" w:hAnsi="Book Antiqua"/>
              </w:rPr>
              <w:instrText xml:space="preserve"> ADDIN EN.CITE.DATA </w:instrText>
            </w:r>
            <w:r w:rsidR="00140632" w:rsidRPr="009926FC">
              <w:rPr>
                <w:rFonts w:ascii="Book Antiqua" w:hAnsi="Book Antiqua"/>
              </w:rPr>
            </w:r>
            <w:r w:rsidR="00140632" w:rsidRPr="009926FC">
              <w:rPr>
                <w:rFonts w:ascii="Book Antiqua" w:hAnsi="Book Antiqua"/>
              </w:rPr>
              <w:fldChar w:fldCharType="end"/>
            </w:r>
            <w:r w:rsidR="00987ED4" w:rsidRPr="009926FC">
              <w:rPr>
                <w:rFonts w:ascii="Book Antiqua" w:hAnsi="Book Antiqua"/>
              </w:rPr>
            </w:r>
            <w:r w:rsidR="00987ED4" w:rsidRPr="009926FC">
              <w:rPr>
                <w:rFonts w:ascii="Book Antiqua" w:hAnsi="Book Antiqua"/>
              </w:rPr>
              <w:fldChar w:fldCharType="separate"/>
            </w:r>
            <w:r w:rsidR="00A11147">
              <w:rPr>
                <w:rFonts w:ascii="Book Antiqua" w:hAnsi="Book Antiqua"/>
                <w:noProof/>
                <w:vertAlign w:val="superscript"/>
              </w:rPr>
              <w:t>[6,</w:t>
            </w:r>
            <w:r w:rsidR="00140632" w:rsidRPr="009926FC">
              <w:rPr>
                <w:rFonts w:ascii="Book Antiqua" w:hAnsi="Book Antiqua"/>
                <w:noProof/>
                <w:vertAlign w:val="superscript"/>
              </w:rPr>
              <w:t>7]</w:t>
            </w:r>
            <w:r w:rsidR="00987ED4" w:rsidRPr="009926FC">
              <w:rPr>
                <w:rFonts w:ascii="Book Antiqua" w:hAnsi="Book Antiqua"/>
              </w:rPr>
              <w:fldChar w:fldCharType="end"/>
            </w:r>
          </w:p>
        </w:tc>
        <w:tc>
          <w:tcPr>
            <w:tcW w:w="1868" w:type="dxa"/>
            <w:vAlign w:val="center"/>
          </w:tcPr>
          <w:p w14:paraId="5459E8FD" w14:textId="23E41EF1" w:rsidR="003A63BB" w:rsidRPr="009926FC" w:rsidRDefault="00DD0B16" w:rsidP="009926FC">
            <w:pPr>
              <w:spacing w:line="360" w:lineRule="auto"/>
              <w:jc w:val="both"/>
              <w:rPr>
                <w:rFonts w:ascii="Book Antiqua" w:hAnsi="Book Antiqua"/>
              </w:rPr>
            </w:pPr>
            <w:r w:rsidRPr="009926FC">
              <w:rPr>
                <w:rFonts w:ascii="Book Antiqua" w:hAnsi="Book Antiqua"/>
              </w:rPr>
              <w:t>Selection</w:t>
            </w:r>
          </w:p>
          <w:p w14:paraId="184C1E69" w14:textId="77777777" w:rsidR="003A63BB" w:rsidRPr="009926FC" w:rsidRDefault="003A63BB" w:rsidP="009926FC">
            <w:pPr>
              <w:spacing w:line="360" w:lineRule="auto"/>
              <w:jc w:val="both"/>
              <w:rPr>
                <w:rFonts w:ascii="Book Antiqua" w:hAnsi="Book Antiqua"/>
              </w:rPr>
            </w:pPr>
            <w:r w:rsidRPr="009926FC">
              <w:rPr>
                <w:rFonts w:ascii="Book Antiqua" w:hAnsi="Book Antiqua"/>
              </w:rPr>
              <w:t>Detection</w:t>
            </w:r>
          </w:p>
          <w:p w14:paraId="3B375638" w14:textId="77777777" w:rsidR="003A63BB" w:rsidRPr="009926FC" w:rsidRDefault="003A63BB" w:rsidP="009926FC">
            <w:pPr>
              <w:spacing w:line="360" w:lineRule="auto"/>
              <w:jc w:val="both"/>
              <w:rPr>
                <w:rFonts w:ascii="Book Antiqua" w:hAnsi="Book Antiqua"/>
              </w:rPr>
            </w:pPr>
            <w:r w:rsidRPr="009926FC">
              <w:rPr>
                <w:rFonts w:ascii="Book Antiqua" w:hAnsi="Book Antiqua"/>
              </w:rPr>
              <w:t>Transfer</w:t>
            </w:r>
          </w:p>
        </w:tc>
        <w:tc>
          <w:tcPr>
            <w:tcW w:w="2249" w:type="dxa"/>
            <w:vAlign w:val="center"/>
          </w:tcPr>
          <w:p w14:paraId="54F38566" w14:textId="5F689C7E" w:rsidR="003A63BB" w:rsidRPr="009926FC" w:rsidRDefault="00F60101" w:rsidP="009926FC">
            <w:pPr>
              <w:spacing w:line="360" w:lineRule="auto"/>
              <w:jc w:val="both"/>
              <w:rPr>
                <w:rFonts w:ascii="Book Antiqua" w:hAnsi="Book Antiqua"/>
              </w:rPr>
            </w:pPr>
            <w:r w:rsidRPr="009926FC">
              <w:rPr>
                <w:rFonts w:ascii="Book Antiqua" w:hAnsi="Book Antiqua"/>
              </w:rPr>
              <w:t>APM group showed 9-</w:t>
            </w:r>
            <w:r w:rsidR="003A63BB" w:rsidRPr="009926FC">
              <w:rPr>
                <w:rFonts w:ascii="Book Antiqua" w:hAnsi="Book Antiqua"/>
              </w:rPr>
              <w:t>point greater improvement in KOOS Pain scores (</w:t>
            </w:r>
            <w:r w:rsidR="00DE550B">
              <w:rPr>
                <w:rFonts w:ascii="Book Antiqua" w:hAnsi="Book Antiqua"/>
              </w:rPr>
              <w:t>NS</w:t>
            </w:r>
            <w:r w:rsidR="003A63BB" w:rsidRPr="009926FC">
              <w:rPr>
                <w:rFonts w:ascii="Book Antiqua" w:hAnsi="Book Antiqua"/>
              </w:rPr>
              <w:t>)</w:t>
            </w:r>
          </w:p>
        </w:tc>
        <w:tc>
          <w:tcPr>
            <w:tcW w:w="1575" w:type="dxa"/>
            <w:vAlign w:val="center"/>
          </w:tcPr>
          <w:p w14:paraId="1D5178D7" w14:textId="77777777" w:rsidR="003A63BB" w:rsidRPr="009926FC" w:rsidRDefault="003A63BB" w:rsidP="009926FC">
            <w:pPr>
              <w:spacing w:line="360" w:lineRule="auto"/>
              <w:jc w:val="both"/>
              <w:rPr>
                <w:rFonts w:ascii="Book Antiqua" w:hAnsi="Book Antiqua"/>
              </w:rPr>
            </w:pPr>
            <w:r w:rsidRPr="009926FC">
              <w:rPr>
                <w:rFonts w:ascii="Book Antiqua" w:hAnsi="Book Antiqua"/>
              </w:rPr>
              <w:t>13/49 (27%)</w:t>
            </w:r>
            <w:r w:rsidR="00FE5C56" w:rsidRPr="009926FC">
              <w:rPr>
                <w:rFonts w:ascii="Book Antiqua" w:hAnsi="Book Antiqua"/>
              </w:rPr>
              <w:t xml:space="preserve"> from PT to APM</w:t>
            </w:r>
          </w:p>
        </w:tc>
        <w:tc>
          <w:tcPr>
            <w:tcW w:w="1917" w:type="dxa"/>
            <w:vAlign w:val="center"/>
          </w:tcPr>
          <w:p w14:paraId="5995A154" w14:textId="77777777" w:rsidR="00F60101" w:rsidRPr="009926FC" w:rsidRDefault="003A63BB" w:rsidP="009926FC">
            <w:pPr>
              <w:spacing w:line="360" w:lineRule="auto"/>
              <w:jc w:val="both"/>
              <w:rPr>
                <w:rFonts w:ascii="Book Antiqua" w:hAnsi="Book Antiqua"/>
              </w:rPr>
            </w:pPr>
            <w:r w:rsidRPr="009926FC">
              <w:rPr>
                <w:rFonts w:ascii="Book Antiqua" w:hAnsi="Book Antiqua"/>
              </w:rPr>
              <w:t xml:space="preserve">APM - </w:t>
            </w:r>
            <w:r w:rsidR="00F60101" w:rsidRPr="009926FC">
              <w:rPr>
                <w:rFonts w:ascii="Book Antiqua" w:hAnsi="Book Antiqua"/>
              </w:rPr>
              <w:t>42/47 (89%)</w:t>
            </w:r>
          </w:p>
          <w:p w14:paraId="5C5AE975" w14:textId="77777777" w:rsidR="003A63BB" w:rsidRPr="009926FC" w:rsidRDefault="003A63BB" w:rsidP="009926FC">
            <w:pPr>
              <w:spacing w:line="360" w:lineRule="auto"/>
              <w:jc w:val="both"/>
              <w:rPr>
                <w:rFonts w:ascii="Book Antiqua" w:hAnsi="Book Antiqua"/>
              </w:rPr>
            </w:pPr>
            <w:r w:rsidRPr="009926FC">
              <w:rPr>
                <w:rFonts w:ascii="Book Antiqua" w:hAnsi="Book Antiqua"/>
              </w:rPr>
              <w:t>PT - 34/49 (69%)</w:t>
            </w:r>
          </w:p>
          <w:p w14:paraId="26BB1475" w14:textId="2A83FA83" w:rsidR="003A63BB" w:rsidRPr="009926FC" w:rsidRDefault="003A63BB" w:rsidP="009926FC">
            <w:pPr>
              <w:spacing w:line="360" w:lineRule="auto"/>
              <w:jc w:val="both"/>
              <w:rPr>
                <w:rFonts w:ascii="Book Antiqua" w:hAnsi="Book Antiqua"/>
              </w:rPr>
            </w:pPr>
            <w:r w:rsidRPr="009926FC">
              <w:rPr>
                <w:rFonts w:ascii="Book Antiqua" w:hAnsi="Book Antiqua"/>
              </w:rPr>
              <w:t>(</w:t>
            </w:r>
            <w:r w:rsidR="00A11147" w:rsidRPr="00A11147">
              <w:rPr>
                <w:rFonts w:ascii="Book Antiqua" w:hAnsi="Book Antiqua"/>
                <w:i/>
              </w:rPr>
              <w:t>P</w:t>
            </w:r>
            <w:r w:rsidRPr="009926FC">
              <w:rPr>
                <w:rFonts w:ascii="Book Antiqua" w:hAnsi="Book Antiqua"/>
              </w:rPr>
              <w:t xml:space="preserve"> = 0.023)</w:t>
            </w:r>
          </w:p>
        </w:tc>
      </w:tr>
      <w:tr w:rsidR="009724F1" w:rsidRPr="009926FC" w14:paraId="28F1D20F" w14:textId="77777777" w:rsidTr="00A11147">
        <w:tc>
          <w:tcPr>
            <w:tcW w:w="1967" w:type="dxa"/>
            <w:vAlign w:val="center"/>
          </w:tcPr>
          <w:p w14:paraId="67E3ABD5" w14:textId="02526D64" w:rsidR="003A63BB" w:rsidRPr="009926FC" w:rsidRDefault="003A63BB" w:rsidP="009926FC">
            <w:pPr>
              <w:spacing w:line="360" w:lineRule="auto"/>
              <w:jc w:val="both"/>
              <w:rPr>
                <w:rFonts w:ascii="Book Antiqua" w:hAnsi="Book Antiqua"/>
              </w:rPr>
            </w:pPr>
            <w:r w:rsidRPr="009926FC">
              <w:rPr>
                <w:rFonts w:ascii="Book Antiqua" w:hAnsi="Book Antiqua"/>
              </w:rPr>
              <w:t>Katz</w:t>
            </w:r>
            <w:r w:rsidR="00A11147" w:rsidRPr="00A11147">
              <w:rPr>
                <w:rFonts w:ascii="Book Antiqua" w:hAnsi="Book Antiqua"/>
                <w:i/>
              </w:rPr>
              <w:t xml:space="preserve"> et al</w:t>
            </w:r>
            <w:r w:rsidR="00987ED4" w:rsidRPr="009926FC">
              <w:rPr>
                <w:rFonts w:ascii="Book Antiqua" w:hAnsi="Book Antiqua"/>
              </w:rPr>
              <w:fldChar w:fldCharType="begin">
                <w:fldData xml:space="preserve">PEVuZE5vdGU+PENpdGU+PEF1dGhvcj5LYXR6PC9BdXRob3I+PFllYXI+MjAxMzwvWWVhcj48UmVj
TnVtPjk8L1JlY051bT48RGlzcGxheVRleHQ+PHN0eWxlIGZhY2U9InN1cGVyc2NyaXB0Ij5bOF08
L3N0eWxlPjwvRGlzcGxheVRleHQ+PHJlY29yZD48cmVjLW51bWJlcj45PC9yZWMtbnVtYmVyPjxm
b3JlaWduLWtleXM+PGtleSBhcHA9IkVOIiBkYi1pZD0iZnB0emY1ZXB5cmEwOXNld3IwOXhlMmVt
NTB0cHhhOWEwdGZmIiB0aW1lc3RhbXA9IjE0MzU1MjE1ODMiPjk8L2tleT48L2ZvcmVpZ24ta2V5
cz48cmVmLXR5cGUgbmFtZT0iSm91cm5hbCBBcnRpY2xlIj4xNzwvcmVmLXR5cGU+PGNvbnRyaWJ1
dG9ycz48YXV0aG9ycz48YXV0aG9yPkthdHosIEouIE4uPC9hdXRob3I+PGF1dGhvcj5Ccm9waHks
IFIuIEguPC9hdXRob3I+PGF1dGhvcj5DaGFpc3NvbiwgQy4gRS48L2F1dGhvcj48YXV0aG9yPmRl
IENoYXZlcywgTC48L2F1dGhvcj48YXV0aG9yPkNvbGUsIEIuIEouPC9hdXRob3I+PGF1dGhvcj5E
YWhtLCBELiBMLjwvYXV0aG9yPjxhdXRob3I+RG9ubmVsbC1GaW5rLCBMLiBBLjwvYXV0aG9yPjxh
dXRob3I+R3Vlcm1hemksIEEuPC9hdXRob3I+PGF1dGhvcj5IYWFzLCBBLiBLLjwvYXV0aG9yPjxh
dXRob3I+Sm9uZXMsIE0uIEguPC9hdXRob3I+PGF1dGhvcj5MZXZ5LCBCLiBBLjwvYXV0aG9yPjxh
dXRob3I+TWFuZGwsIEwuIEEuPC9hdXRob3I+PGF1dGhvcj5NYXJ0aW4sIFMuIEQuPC9hdXRob3I+
PGF1dGhvcj5NYXJ4LCBSLiBHLjwvYXV0aG9yPjxhdXRob3I+TWluaWFjaSwgQS48L2F1dGhvcj48
YXV0aG9yPk1hdGF2YSwgTS4gSi48L2F1dGhvcj48YXV0aG9yPlBhbG1pc2FubywgSi48L2F1dGhv
cj48YXV0aG9yPlJlaW5rZSwgRS4gSy48L2F1dGhvcj48YXV0aG9yPlJpY2hhcmRzb24sIEIuIEUu
PC9hdXRob3I+PGF1dGhvcj5Sb21lLCBCLiBOLjwvYXV0aG9yPjxhdXRob3I+U2FmcmFuLU5vcnRv
biwgQy4gRS48L2F1dGhvcj48YXV0aG9yPlNrb25pZWNraSwgRC4gSi48L2F1dGhvcj48YXV0aG9y
PlNvbG9tb24sIEQuIEguPC9hdXRob3I+PGF1dGhvcj5TbWl0aCwgTS4gVi48L2F1dGhvcj48YXV0
aG9yPlNwaW5kbGVyLCBLLiBQLjwvYXV0aG9yPjxhdXRob3I+U3R1YXJ0LCBNLiBKLjwvYXV0aG9y
PjxhdXRob3I+V3JpZ2h0LCBKLjwvYXV0aG9yPjxhdXRob3I+V3JpZ2h0LCBSLiBXLjwvYXV0aG9y
PjxhdXRob3I+TG9zaW5hLCBFLjwvYXV0aG9yPjwvYXV0aG9ycz48L2NvbnRyaWJ1dG9ycz48YXV0
aC1hZGRyZXNzPk9ydGhvcGVkaWMgYW5kIEFydGhyaXRpcyBDZW50ZXIgZm9yIE91dGNvbWVzIFJl
c2VhcmNoLCBEZXBhcnRtZW50IG9mIE9ydGhvcGVkaWMgU3VyZ2VyeSwgQnJpZ2hhbSBhbmQgV29t
ZW4mYXBvcztzIEhvc3BpdGFsLCBCb3N0b24sIE1BIDAyMTE1LCBVU0EuIGpua2F0ekBwYXJ0bmVy
cy5vcmcuPC9hdXRoLWFkZHJlc3M+PHRpdGxlcz48dGl0bGU+U3VyZ2VyeSB2ZXJzdXMgcGh5c2lj
YWwgdGhlcmFweSBmb3IgYSBtZW5pc2NhbCB0ZWFyIGFuZCBvc3Rlb2FydGhyaXRp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Y3NS04NDwvcGFnZXM+PHZvbHVtZT4zNjg8L3ZvbHVtZT48bnVtYmVy
PjE4PC9udW1iZXI+PGVkaXRpb24+MjAxMy8wMy8yMDwvZWRpdGlvbj48a2V5d29yZHM+PGtleXdv
cmQ+RmVtYWxlPC9rZXl3b3JkPjxrZXl3b3JkPkh1bWFuczwva2V5d29yZD48a2V5d29yZD5JbnRl
bnRpb24gdG8gVHJlYXQgQW5hbHlzaXM8L2tleXdvcmQ+PGtleXdvcmQ+S25lZSBJbmp1cmllcy9z
dXJnZXJ5L3RoZXJhcHk8L2tleXdvcmQ+PGtleXdvcmQ+TWFsZTwva2V5d29yZD48a2V5d29yZD5N
ZW5pc2NpLCBUaWJpYWwvKmluanVyaWVzL3N1cmdlcnk8L2tleXdvcmQ+PGtleXdvcmQ+TWlkZGxl
IEFnZWQ8L2tleXdvcmQ+PGtleXdvcmQ+T3N0ZW9hcnRocml0aXMsIEtuZWUvKnN1cmdlcnkvKnRo
ZXJhcHk8L2tleXdvcmQ+PGtleXdvcmQ+UGFpbiBNZWFzdXJlbWVudDwva2V5d29yZD48a2V5d29y
ZD4qUGh5c2ljYWwgVGhlcmFweSBNb2RhbGl0aWVzL2FkdmVyc2UgZWZmZWN0czwva2V5d29yZD48
a2V5d29yZD5Qb3N0b3BlcmF0aXZlIENvbXBsaWNhdGlvbnM8L2tleXdvcmQ+PGtleXdvcmQ+UmVj
b3Zlcnkgb2YgRnVuY3Rpb248L2tleXdvcmQ+PGtleXdvcmQ+U2V2ZXJpdHkgb2YgSWxsbmVzcyBJ
bmRleDwva2V5d29yZD48L2tleXdvcmRzPjxkYXRlcz48eWVhcj4yMDEzPC95ZWFyPjxwdWItZGF0
ZXM+PGRhdGU+TWF5IDI8L2RhdGU+PC9wdWItZGF0ZXM+PC9kYXRlcz48aXNibj4wMDI4LTQ3OTM8
L2lzYm4+PGFjY2Vzc2lvbi1udW0+MjM1MDY1MTg8L2FjY2Vzc2lvbi1udW0+PHVybHM+PC91cmxz
PjxjdXN0b20yPlBtYzM2OTAxMTk8L2N1c3RvbTI+PGN1c3RvbTY+TmlobXM0NzczMzE8L2N1c3Rv
bTY+PGVsZWN0cm9uaWMtcmVzb3VyY2UtbnVtPjEwLjEwNTYvTkVKTW9hMTMwMTQwODwvZWxlY3Ry
b25pYy1yZXNvdXJjZS1udW0+PHJlbW90ZS1kYXRhYmFzZS1wcm92aWRlcj5OTE08L3JlbW90ZS1k
YXRhYmFzZS1wcm92aWRlcj48bGFuZ3VhZ2U+ZW5nPC9sYW5ndWFnZT48L3JlY29yZD48L0NpdGU+
PC9FbmROb3RlPgB=
</w:fldData>
              </w:fldChar>
            </w:r>
            <w:r w:rsidR="00140632" w:rsidRPr="009926FC">
              <w:rPr>
                <w:rFonts w:ascii="Book Antiqua" w:hAnsi="Book Antiqua"/>
              </w:rPr>
              <w:instrText xml:space="preserve"> ADDIN EN.CITE </w:instrText>
            </w:r>
            <w:r w:rsidR="00140632" w:rsidRPr="009926FC">
              <w:rPr>
                <w:rFonts w:ascii="Book Antiqua" w:hAnsi="Book Antiqua"/>
              </w:rPr>
              <w:fldChar w:fldCharType="begin">
                <w:fldData xml:space="preserve">PEVuZE5vdGU+PENpdGU+PEF1dGhvcj5LYXR6PC9BdXRob3I+PFllYXI+MjAxMzwvWWVhcj48UmVj
TnVtPjk8L1JlY051bT48RGlzcGxheVRleHQ+PHN0eWxlIGZhY2U9InN1cGVyc2NyaXB0Ij5bOF08
L3N0eWxlPjwvRGlzcGxheVRleHQ+PHJlY29yZD48cmVjLW51bWJlcj45PC9yZWMtbnVtYmVyPjxm
b3JlaWduLWtleXM+PGtleSBhcHA9IkVOIiBkYi1pZD0iZnB0emY1ZXB5cmEwOXNld3IwOXhlMmVt
NTB0cHhhOWEwdGZmIiB0aW1lc3RhbXA9IjE0MzU1MjE1ODMiPjk8L2tleT48L2ZvcmVpZ24ta2V5
cz48cmVmLXR5cGUgbmFtZT0iSm91cm5hbCBBcnRpY2xlIj4xNzwvcmVmLXR5cGU+PGNvbnRyaWJ1
dG9ycz48YXV0aG9ycz48YXV0aG9yPkthdHosIEouIE4uPC9hdXRob3I+PGF1dGhvcj5Ccm9waHks
IFIuIEguPC9hdXRob3I+PGF1dGhvcj5DaGFpc3NvbiwgQy4gRS48L2F1dGhvcj48YXV0aG9yPmRl
IENoYXZlcywgTC48L2F1dGhvcj48YXV0aG9yPkNvbGUsIEIuIEouPC9hdXRob3I+PGF1dGhvcj5E
YWhtLCBELiBMLjwvYXV0aG9yPjxhdXRob3I+RG9ubmVsbC1GaW5rLCBMLiBBLjwvYXV0aG9yPjxh
dXRob3I+R3Vlcm1hemksIEEuPC9hdXRob3I+PGF1dGhvcj5IYWFzLCBBLiBLLjwvYXV0aG9yPjxh
dXRob3I+Sm9uZXMsIE0uIEguPC9hdXRob3I+PGF1dGhvcj5MZXZ5LCBCLiBBLjwvYXV0aG9yPjxh
dXRob3I+TWFuZGwsIEwuIEEuPC9hdXRob3I+PGF1dGhvcj5NYXJ0aW4sIFMuIEQuPC9hdXRob3I+
PGF1dGhvcj5NYXJ4LCBSLiBHLjwvYXV0aG9yPjxhdXRob3I+TWluaWFjaSwgQS48L2F1dGhvcj48
YXV0aG9yPk1hdGF2YSwgTS4gSi48L2F1dGhvcj48YXV0aG9yPlBhbG1pc2FubywgSi48L2F1dGhv
cj48YXV0aG9yPlJlaW5rZSwgRS4gSy48L2F1dGhvcj48YXV0aG9yPlJpY2hhcmRzb24sIEIuIEUu
PC9hdXRob3I+PGF1dGhvcj5Sb21lLCBCLiBOLjwvYXV0aG9yPjxhdXRob3I+U2FmcmFuLU5vcnRv
biwgQy4gRS48L2F1dGhvcj48YXV0aG9yPlNrb25pZWNraSwgRC4gSi48L2F1dGhvcj48YXV0aG9y
PlNvbG9tb24sIEQuIEguPC9hdXRob3I+PGF1dGhvcj5TbWl0aCwgTS4gVi48L2F1dGhvcj48YXV0
aG9yPlNwaW5kbGVyLCBLLiBQLjwvYXV0aG9yPjxhdXRob3I+U3R1YXJ0LCBNLiBKLjwvYXV0aG9y
PjxhdXRob3I+V3JpZ2h0LCBKLjwvYXV0aG9yPjxhdXRob3I+V3JpZ2h0LCBSLiBXLjwvYXV0aG9y
PjxhdXRob3I+TG9zaW5hLCBFLjwvYXV0aG9yPjwvYXV0aG9ycz48L2NvbnRyaWJ1dG9ycz48YXV0
aC1hZGRyZXNzPk9ydGhvcGVkaWMgYW5kIEFydGhyaXRpcyBDZW50ZXIgZm9yIE91dGNvbWVzIFJl
c2VhcmNoLCBEZXBhcnRtZW50IG9mIE9ydGhvcGVkaWMgU3VyZ2VyeSwgQnJpZ2hhbSBhbmQgV29t
ZW4mYXBvcztzIEhvc3BpdGFsLCBCb3N0b24sIE1BIDAyMTE1LCBVU0EuIGpua2F0ekBwYXJ0bmVy
cy5vcmcuPC9hdXRoLWFkZHJlc3M+PHRpdGxlcz48dGl0bGU+U3VyZ2VyeSB2ZXJzdXMgcGh5c2lj
YWwgdGhlcmFweSBmb3IgYSBtZW5pc2NhbCB0ZWFyIGFuZCBvc3Rlb2FydGhyaXRp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Y3NS04NDwvcGFnZXM+PHZvbHVtZT4zNjg8L3ZvbHVtZT48bnVtYmVy
PjE4PC9udW1iZXI+PGVkaXRpb24+MjAxMy8wMy8yMDwvZWRpdGlvbj48a2V5d29yZHM+PGtleXdv
cmQ+RmVtYWxlPC9rZXl3b3JkPjxrZXl3b3JkPkh1bWFuczwva2V5d29yZD48a2V5d29yZD5JbnRl
bnRpb24gdG8gVHJlYXQgQW5hbHlzaXM8L2tleXdvcmQ+PGtleXdvcmQ+S25lZSBJbmp1cmllcy9z
dXJnZXJ5L3RoZXJhcHk8L2tleXdvcmQ+PGtleXdvcmQ+TWFsZTwva2V5d29yZD48a2V5d29yZD5N
ZW5pc2NpLCBUaWJpYWwvKmluanVyaWVzL3N1cmdlcnk8L2tleXdvcmQ+PGtleXdvcmQ+TWlkZGxl
IEFnZWQ8L2tleXdvcmQ+PGtleXdvcmQ+T3N0ZW9hcnRocml0aXMsIEtuZWUvKnN1cmdlcnkvKnRo
ZXJhcHk8L2tleXdvcmQ+PGtleXdvcmQ+UGFpbiBNZWFzdXJlbWVudDwva2V5d29yZD48a2V5d29y
ZD4qUGh5c2ljYWwgVGhlcmFweSBNb2RhbGl0aWVzL2FkdmVyc2UgZWZmZWN0czwva2V5d29yZD48
a2V5d29yZD5Qb3N0b3BlcmF0aXZlIENvbXBsaWNhdGlvbnM8L2tleXdvcmQ+PGtleXdvcmQ+UmVj
b3Zlcnkgb2YgRnVuY3Rpb248L2tleXdvcmQ+PGtleXdvcmQ+U2V2ZXJpdHkgb2YgSWxsbmVzcyBJ
bmRleDwva2V5d29yZD48L2tleXdvcmRzPjxkYXRlcz48eWVhcj4yMDEzPC95ZWFyPjxwdWItZGF0
ZXM+PGRhdGU+TWF5IDI8L2RhdGU+PC9wdWItZGF0ZXM+PC9kYXRlcz48aXNibj4wMDI4LTQ3OTM8
L2lzYm4+PGFjY2Vzc2lvbi1udW0+MjM1MDY1MTg8L2FjY2Vzc2lvbi1udW0+PHVybHM+PC91cmxz
PjxjdXN0b20yPlBtYzM2OTAxMTk8L2N1c3RvbTI+PGN1c3RvbTY+TmlobXM0NzczMzE8L2N1c3Rv
bTY+PGVsZWN0cm9uaWMtcmVzb3VyY2UtbnVtPjEwLjEwNTYvTkVKTW9hMTMwMTQwODwvZWxlY3Ry
b25pYy1yZXNvdXJjZS1udW0+PHJlbW90ZS1kYXRhYmFzZS1wcm92aWRlcj5OTE08L3JlbW90ZS1k
YXRhYmFzZS1wcm92aWRlcj48bGFuZ3VhZ2U+ZW5nPC9sYW5ndWFnZT48L3JlY29yZD48L0NpdGU+
PC9FbmROb3RlPgB=
</w:fldData>
              </w:fldChar>
            </w:r>
            <w:r w:rsidR="00140632" w:rsidRPr="009926FC">
              <w:rPr>
                <w:rFonts w:ascii="Book Antiqua" w:hAnsi="Book Antiqua"/>
              </w:rPr>
              <w:instrText xml:space="preserve"> ADDIN EN.CITE.DATA </w:instrText>
            </w:r>
            <w:r w:rsidR="00140632" w:rsidRPr="009926FC">
              <w:rPr>
                <w:rFonts w:ascii="Book Antiqua" w:hAnsi="Book Antiqua"/>
              </w:rPr>
            </w:r>
            <w:r w:rsidR="00140632" w:rsidRPr="009926FC">
              <w:rPr>
                <w:rFonts w:ascii="Book Antiqua" w:hAnsi="Book Antiqua"/>
              </w:rPr>
              <w:fldChar w:fldCharType="end"/>
            </w:r>
            <w:r w:rsidR="00987ED4" w:rsidRPr="009926FC">
              <w:rPr>
                <w:rFonts w:ascii="Book Antiqua" w:hAnsi="Book Antiqua"/>
              </w:rPr>
            </w:r>
            <w:r w:rsidR="00987ED4" w:rsidRPr="009926FC">
              <w:rPr>
                <w:rFonts w:ascii="Book Antiqua" w:hAnsi="Book Antiqua"/>
              </w:rPr>
              <w:fldChar w:fldCharType="separate"/>
            </w:r>
            <w:r w:rsidR="00140632" w:rsidRPr="009926FC">
              <w:rPr>
                <w:rFonts w:ascii="Book Antiqua" w:hAnsi="Book Antiqua"/>
                <w:noProof/>
                <w:vertAlign w:val="superscript"/>
              </w:rPr>
              <w:t>[8]</w:t>
            </w:r>
            <w:r w:rsidR="00987ED4" w:rsidRPr="009926FC">
              <w:rPr>
                <w:rFonts w:ascii="Book Antiqua" w:hAnsi="Book Antiqua"/>
              </w:rPr>
              <w:fldChar w:fldCharType="end"/>
            </w:r>
          </w:p>
        </w:tc>
        <w:tc>
          <w:tcPr>
            <w:tcW w:w="1868" w:type="dxa"/>
            <w:vAlign w:val="center"/>
          </w:tcPr>
          <w:p w14:paraId="2443F3CE" w14:textId="36A3C71C" w:rsidR="003A63BB" w:rsidRPr="009926FC" w:rsidRDefault="00DD0B16" w:rsidP="009926FC">
            <w:pPr>
              <w:spacing w:line="360" w:lineRule="auto"/>
              <w:jc w:val="both"/>
              <w:rPr>
                <w:rFonts w:ascii="Book Antiqua" w:hAnsi="Book Antiqua"/>
              </w:rPr>
            </w:pPr>
            <w:r w:rsidRPr="009926FC">
              <w:rPr>
                <w:rFonts w:ascii="Book Antiqua" w:hAnsi="Book Antiqua"/>
              </w:rPr>
              <w:t>Selection</w:t>
            </w:r>
          </w:p>
          <w:p w14:paraId="5DECEF1D" w14:textId="77777777" w:rsidR="003A63BB" w:rsidRPr="009926FC" w:rsidRDefault="003A63BB" w:rsidP="009926FC">
            <w:pPr>
              <w:spacing w:line="360" w:lineRule="auto"/>
              <w:jc w:val="both"/>
              <w:rPr>
                <w:rFonts w:ascii="Book Antiqua" w:hAnsi="Book Antiqua"/>
              </w:rPr>
            </w:pPr>
            <w:r w:rsidRPr="009926FC">
              <w:rPr>
                <w:rFonts w:ascii="Book Antiqua" w:hAnsi="Book Antiqua"/>
              </w:rPr>
              <w:t>Performance</w:t>
            </w:r>
          </w:p>
          <w:p w14:paraId="659E1E19" w14:textId="77777777" w:rsidR="003A63BB" w:rsidRPr="009926FC" w:rsidRDefault="003A63BB" w:rsidP="009926FC">
            <w:pPr>
              <w:spacing w:line="360" w:lineRule="auto"/>
              <w:jc w:val="both"/>
              <w:rPr>
                <w:rFonts w:ascii="Book Antiqua" w:hAnsi="Book Antiqua"/>
              </w:rPr>
            </w:pPr>
            <w:r w:rsidRPr="009926FC">
              <w:rPr>
                <w:rFonts w:ascii="Book Antiqua" w:hAnsi="Book Antiqua"/>
              </w:rPr>
              <w:t>Detection</w:t>
            </w:r>
          </w:p>
          <w:p w14:paraId="7DF59ADE" w14:textId="77777777" w:rsidR="003A63BB" w:rsidRPr="009926FC" w:rsidRDefault="003A63BB" w:rsidP="009926FC">
            <w:pPr>
              <w:spacing w:line="360" w:lineRule="auto"/>
              <w:jc w:val="both"/>
              <w:rPr>
                <w:rFonts w:ascii="Book Antiqua" w:hAnsi="Book Antiqua"/>
              </w:rPr>
            </w:pPr>
            <w:r w:rsidRPr="009926FC">
              <w:rPr>
                <w:rFonts w:ascii="Book Antiqua" w:hAnsi="Book Antiqua"/>
              </w:rPr>
              <w:t>Transfer</w:t>
            </w:r>
          </w:p>
        </w:tc>
        <w:tc>
          <w:tcPr>
            <w:tcW w:w="2249" w:type="dxa"/>
            <w:vAlign w:val="center"/>
          </w:tcPr>
          <w:p w14:paraId="5243252B" w14:textId="3896F274" w:rsidR="003A63BB" w:rsidRPr="009926FC" w:rsidRDefault="00F60101" w:rsidP="009926FC">
            <w:pPr>
              <w:spacing w:line="360" w:lineRule="auto"/>
              <w:jc w:val="both"/>
              <w:rPr>
                <w:rFonts w:ascii="Book Antiqua" w:hAnsi="Book Antiqua"/>
              </w:rPr>
            </w:pPr>
            <w:r w:rsidRPr="009926FC">
              <w:rPr>
                <w:rFonts w:ascii="Book Antiqua" w:hAnsi="Book Antiqua"/>
              </w:rPr>
              <w:t>APM group showed 2.4-point greater improvement in WOMAC scores (</w:t>
            </w:r>
            <w:r w:rsidR="00DE550B">
              <w:rPr>
                <w:rFonts w:ascii="Book Antiqua" w:hAnsi="Book Antiqua"/>
              </w:rPr>
              <w:t>NS</w:t>
            </w:r>
            <w:r w:rsidRPr="009926FC">
              <w:rPr>
                <w:rFonts w:ascii="Book Antiqua" w:hAnsi="Book Antiqua"/>
              </w:rPr>
              <w:t>)</w:t>
            </w:r>
          </w:p>
        </w:tc>
        <w:tc>
          <w:tcPr>
            <w:tcW w:w="1575" w:type="dxa"/>
            <w:vAlign w:val="center"/>
          </w:tcPr>
          <w:p w14:paraId="74F5B976" w14:textId="77777777" w:rsidR="003A63BB" w:rsidRPr="009926FC" w:rsidRDefault="00F60101" w:rsidP="009926FC">
            <w:pPr>
              <w:spacing w:line="360" w:lineRule="auto"/>
              <w:jc w:val="both"/>
              <w:rPr>
                <w:rFonts w:ascii="Book Antiqua" w:hAnsi="Book Antiqua"/>
              </w:rPr>
            </w:pPr>
            <w:r w:rsidRPr="009926FC">
              <w:rPr>
                <w:rFonts w:ascii="Book Antiqua" w:hAnsi="Book Antiqua"/>
              </w:rPr>
              <w:t>51/177 (29%)</w:t>
            </w:r>
            <w:r w:rsidR="00FE5C56" w:rsidRPr="009926FC">
              <w:rPr>
                <w:rFonts w:ascii="Book Antiqua" w:hAnsi="Book Antiqua"/>
              </w:rPr>
              <w:t xml:space="preserve"> from PT to APM</w:t>
            </w:r>
            <w:r w:rsidRPr="009926FC">
              <w:rPr>
                <w:rFonts w:ascii="Book Antiqua" w:hAnsi="Book Antiqua"/>
              </w:rPr>
              <w:t xml:space="preserve"> at 6 months post-op.</w:t>
            </w:r>
          </w:p>
        </w:tc>
        <w:tc>
          <w:tcPr>
            <w:tcW w:w="1917" w:type="dxa"/>
            <w:vAlign w:val="center"/>
          </w:tcPr>
          <w:p w14:paraId="11D8D1B7" w14:textId="6C53F86B" w:rsidR="00F60101" w:rsidRPr="009926FC" w:rsidRDefault="00A93BE0" w:rsidP="009926FC">
            <w:pPr>
              <w:spacing w:line="360" w:lineRule="auto"/>
              <w:jc w:val="both"/>
              <w:rPr>
                <w:rFonts w:ascii="Book Antiqua" w:hAnsi="Book Antiqua"/>
              </w:rPr>
            </w:pPr>
            <w:r w:rsidRPr="009926FC">
              <w:rPr>
                <w:rFonts w:ascii="Book Antiqua" w:hAnsi="Book Antiqua"/>
              </w:rPr>
              <w:t>APM - 108/161 (67</w:t>
            </w:r>
            <w:r w:rsidR="00F60101" w:rsidRPr="009926FC">
              <w:rPr>
                <w:rFonts w:ascii="Book Antiqua" w:hAnsi="Book Antiqua"/>
              </w:rPr>
              <w:t>%)</w:t>
            </w:r>
          </w:p>
          <w:p w14:paraId="45F2180C" w14:textId="5514E8F6" w:rsidR="00F60101" w:rsidRPr="009926FC" w:rsidRDefault="00A93BE0" w:rsidP="009926FC">
            <w:pPr>
              <w:spacing w:line="360" w:lineRule="auto"/>
              <w:jc w:val="both"/>
              <w:rPr>
                <w:rFonts w:ascii="Book Antiqua" w:hAnsi="Book Antiqua"/>
              </w:rPr>
            </w:pPr>
            <w:r w:rsidRPr="009926FC">
              <w:rPr>
                <w:rFonts w:ascii="Book Antiqua" w:hAnsi="Book Antiqua"/>
              </w:rPr>
              <w:t>PT - 74/169 (44</w:t>
            </w:r>
            <w:r w:rsidR="00F60101" w:rsidRPr="009926FC">
              <w:rPr>
                <w:rFonts w:ascii="Book Antiqua" w:hAnsi="Book Antiqua"/>
              </w:rPr>
              <w:t>%)</w:t>
            </w:r>
          </w:p>
          <w:p w14:paraId="73915188" w14:textId="352936DC" w:rsidR="003A63BB" w:rsidRPr="009926FC" w:rsidRDefault="00F60101" w:rsidP="009926FC">
            <w:pPr>
              <w:spacing w:line="360" w:lineRule="auto"/>
              <w:jc w:val="both"/>
              <w:rPr>
                <w:rFonts w:ascii="Book Antiqua" w:hAnsi="Book Antiqua"/>
              </w:rPr>
            </w:pPr>
            <w:r w:rsidRPr="009926FC">
              <w:rPr>
                <w:rFonts w:ascii="Book Antiqua" w:hAnsi="Book Antiqua"/>
              </w:rPr>
              <w:t>(</w:t>
            </w:r>
            <w:r w:rsidR="00A11147" w:rsidRPr="00A11147">
              <w:rPr>
                <w:rFonts w:ascii="Book Antiqua" w:hAnsi="Book Antiqua"/>
                <w:i/>
              </w:rPr>
              <w:t>P</w:t>
            </w:r>
            <w:r w:rsidRPr="009926FC">
              <w:rPr>
                <w:rFonts w:ascii="Book Antiqua" w:hAnsi="Book Antiqua"/>
              </w:rPr>
              <w:t xml:space="preserve"> &lt; 0.0001)</w:t>
            </w:r>
          </w:p>
        </w:tc>
      </w:tr>
      <w:tr w:rsidR="009724F1" w:rsidRPr="009926FC" w14:paraId="5A6C7A83" w14:textId="77777777" w:rsidTr="00A11147">
        <w:tc>
          <w:tcPr>
            <w:tcW w:w="1967" w:type="dxa"/>
            <w:vAlign w:val="center"/>
          </w:tcPr>
          <w:p w14:paraId="60144278" w14:textId="10D21399" w:rsidR="003A63BB" w:rsidRPr="009926FC" w:rsidRDefault="003A63BB" w:rsidP="009926FC">
            <w:pPr>
              <w:spacing w:line="360" w:lineRule="auto"/>
              <w:jc w:val="both"/>
              <w:rPr>
                <w:rFonts w:ascii="Book Antiqua" w:hAnsi="Book Antiqua"/>
              </w:rPr>
            </w:pPr>
            <w:proofErr w:type="spellStart"/>
            <w:r w:rsidRPr="009926FC">
              <w:rPr>
                <w:rFonts w:ascii="Book Antiqua" w:hAnsi="Book Antiqua"/>
              </w:rPr>
              <w:t>Yim</w:t>
            </w:r>
            <w:proofErr w:type="spellEnd"/>
            <w:r w:rsidR="00A11147" w:rsidRPr="00A11147">
              <w:rPr>
                <w:rFonts w:ascii="Book Antiqua" w:hAnsi="Book Antiqua"/>
                <w:i/>
              </w:rPr>
              <w:t xml:space="preserve"> et al</w:t>
            </w:r>
            <w:r w:rsidR="00987ED4" w:rsidRPr="009926FC">
              <w:rPr>
                <w:rFonts w:ascii="Book Antiqua" w:hAnsi="Book Antiqua"/>
              </w:rPr>
              <w:fldChar w:fldCharType="begin"/>
            </w:r>
            <w:r w:rsidR="00140632" w:rsidRPr="009926FC">
              <w:rPr>
                <w:rFonts w:ascii="Book Antiqua" w:hAnsi="Book Antiqua"/>
              </w:rPr>
              <w:instrText xml:space="preserve"> ADDIN EN.CITE &lt;EndNote&gt;&lt;Cite&gt;&lt;Author&gt;Yim&lt;/Author&gt;&lt;Year&gt;2013&lt;/Year&gt;&lt;RecNum&gt;2352&lt;/RecNum&gt;&lt;DisplayText&gt;&lt;style face="superscript"&gt;[10]&lt;/style&gt;&lt;/DisplayText&gt;&lt;record&gt;&lt;rec-number&gt;2352&lt;/rec-number&gt;&lt;foreign-keys&gt;&lt;key app="EN" db-id="frre92dz4afdpvevtrzvdpr6pef2a0dv5aer"&gt;2352&lt;/key&gt;&lt;/foreign-keys&gt;&lt;ref-type name="Journal Article"&gt;17&lt;/ref-type&gt;&lt;contributors&gt;&lt;authors&gt;&lt;author&gt;Yim, J. H.&lt;/author&gt;&lt;author&gt;Seon, J. K.&lt;/author&gt;&lt;author&gt;Song, E. K.&lt;/author&gt;&lt;author&gt;Choi, J. I.&lt;/author&gt;&lt;author&gt;Kim, M. C.&lt;/author&gt;&lt;author&gt;Lee, K. B.&lt;/author&gt;&lt;author&gt;Seo, H. Y.&lt;/author&gt;&lt;/authors&gt;&lt;/contributors&gt;&lt;auth-address&gt;Department of Orthopedic Surgery, Gwangju Hyundae Hospital, Gwangju, Korea.&lt;/auth-address&gt;&lt;titles&gt;&lt;title&gt;A comparative study of meniscectomy and nonoperative treatment for degenerative horizontal tears of the medial meniscus&lt;/title&gt;&lt;secondary-title&gt;Am J Sports Med&lt;/secondary-title&gt;&lt;/titles&gt;&lt;periodical&gt;&lt;full-title&gt;Am J Sports Med&lt;/full-title&gt;&lt;/periodical&gt;&lt;pages&gt;1565-70&lt;/pages&gt;&lt;volume&gt;41&lt;/volume&gt;&lt;number&gt;7&lt;/number&gt;&lt;edition&gt;2013/05/25&lt;/edition&gt;&lt;keywords&gt;&lt;keyword&gt;Adult&lt;/keyword&gt;&lt;keyword&gt;Arthroscopy&lt;/keyword&gt;&lt;keyword&gt;Exercise Therapy&lt;/keyword&gt;&lt;keyword&gt;Female&lt;/keyword&gt;&lt;keyword&gt;Humans&lt;/keyword&gt;&lt;keyword&gt;Knee Injuries/ therapy&lt;/keyword&gt;&lt;keyword&gt;Male&lt;/keyword&gt;&lt;keyword&gt;Menisci, Tibial/ injuries&lt;/keyword&gt;&lt;keyword&gt;Middle Aged&lt;/keyword&gt;&lt;keyword&gt;Patient Satisfaction&lt;/keyword&gt;&lt;/keywords&gt;&lt;dates&gt;&lt;year&gt;2013&lt;/year&gt;&lt;pub-dates&gt;&lt;date&gt;Jul&lt;/date&gt;&lt;/pub-dates&gt;&lt;/dates&gt;&lt;isbn&gt;1552-3365 (Electronic)&amp;#xD;0363-5465 (Linking)&lt;/isbn&gt;&lt;accession-num&gt;23703915&lt;/accession-num&gt;&lt;urls&gt;&lt;/urls&gt;&lt;electronic-resource-num&gt;10.1177/0363546513488518&lt;/electronic-resource-num&gt;&lt;remote-database-provider&gt;NLM&lt;/remote-database-provider&gt;&lt;language&gt;eng&lt;/language&gt;&lt;/record&gt;&lt;/Cite&gt;&lt;/EndNote&gt;</w:instrText>
            </w:r>
            <w:r w:rsidR="00987ED4" w:rsidRPr="009926FC">
              <w:rPr>
                <w:rFonts w:ascii="Book Antiqua" w:hAnsi="Book Antiqua"/>
              </w:rPr>
              <w:fldChar w:fldCharType="separate"/>
            </w:r>
            <w:r w:rsidR="00140632" w:rsidRPr="009926FC">
              <w:rPr>
                <w:rFonts w:ascii="Book Antiqua" w:hAnsi="Book Antiqua"/>
                <w:noProof/>
                <w:vertAlign w:val="superscript"/>
              </w:rPr>
              <w:t>[10]</w:t>
            </w:r>
            <w:r w:rsidR="00987ED4" w:rsidRPr="009926FC">
              <w:rPr>
                <w:rFonts w:ascii="Book Antiqua" w:hAnsi="Book Antiqua"/>
              </w:rPr>
              <w:fldChar w:fldCharType="end"/>
            </w:r>
          </w:p>
        </w:tc>
        <w:tc>
          <w:tcPr>
            <w:tcW w:w="1868" w:type="dxa"/>
            <w:vAlign w:val="center"/>
          </w:tcPr>
          <w:p w14:paraId="0446D834" w14:textId="413E2E97" w:rsidR="003A63BB" w:rsidRPr="009926FC" w:rsidRDefault="00DD0B16" w:rsidP="009926FC">
            <w:pPr>
              <w:spacing w:line="360" w:lineRule="auto"/>
              <w:jc w:val="both"/>
              <w:rPr>
                <w:rFonts w:ascii="Book Antiqua" w:hAnsi="Book Antiqua"/>
              </w:rPr>
            </w:pPr>
            <w:r w:rsidRPr="009926FC">
              <w:rPr>
                <w:rFonts w:ascii="Book Antiqua" w:hAnsi="Book Antiqua"/>
              </w:rPr>
              <w:t>Selection</w:t>
            </w:r>
          </w:p>
          <w:p w14:paraId="2CE0F7DE" w14:textId="77777777" w:rsidR="00FE5C56" w:rsidRPr="009926FC" w:rsidRDefault="00FE5C56" w:rsidP="009926FC">
            <w:pPr>
              <w:spacing w:line="360" w:lineRule="auto"/>
              <w:jc w:val="both"/>
              <w:rPr>
                <w:rFonts w:ascii="Book Antiqua" w:hAnsi="Book Antiqua"/>
              </w:rPr>
            </w:pPr>
            <w:r w:rsidRPr="009926FC">
              <w:rPr>
                <w:rFonts w:ascii="Book Antiqua" w:hAnsi="Book Antiqua"/>
              </w:rPr>
              <w:t>Detection</w:t>
            </w:r>
          </w:p>
        </w:tc>
        <w:tc>
          <w:tcPr>
            <w:tcW w:w="2249" w:type="dxa"/>
            <w:vAlign w:val="center"/>
          </w:tcPr>
          <w:p w14:paraId="4D91C33C" w14:textId="668DEA16" w:rsidR="003A63BB" w:rsidRPr="009926FC" w:rsidRDefault="00FE5C56" w:rsidP="009926FC">
            <w:pPr>
              <w:spacing w:line="360" w:lineRule="auto"/>
              <w:jc w:val="both"/>
              <w:rPr>
                <w:rFonts w:ascii="Book Antiqua" w:hAnsi="Book Antiqua"/>
              </w:rPr>
            </w:pPr>
            <w:r w:rsidRPr="009926FC">
              <w:rPr>
                <w:rFonts w:ascii="Book Antiqua" w:hAnsi="Book Antiqua"/>
              </w:rPr>
              <w:t xml:space="preserve">APM group showed 0.1-point greater improvement in </w:t>
            </w:r>
            <w:proofErr w:type="spellStart"/>
            <w:r w:rsidRPr="009926FC">
              <w:rPr>
                <w:rFonts w:ascii="Book Antiqua" w:hAnsi="Book Antiqua"/>
              </w:rPr>
              <w:t>Lysholm</w:t>
            </w:r>
            <w:proofErr w:type="spellEnd"/>
            <w:r w:rsidRPr="009926FC">
              <w:rPr>
                <w:rFonts w:ascii="Book Antiqua" w:hAnsi="Book Antiqua"/>
              </w:rPr>
              <w:t xml:space="preserve"> scores (</w:t>
            </w:r>
            <w:r w:rsidR="00DE550B">
              <w:rPr>
                <w:rFonts w:ascii="Book Antiqua" w:hAnsi="Book Antiqua"/>
              </w:rPr>
              <w:t>NS</w:t>
            </w:r>
            <w:r w:rsidRPr="009926FC">
              <w:rPr>
                <w:rFonts w:ascii="Book Antiqua" w:hAnsi="Book Antiqua"/>
              </w:rPr>
              <w:t>)</w:t>
            </w:r>
          </w:p>
        </w:tc>
        <w:tc>
          <w:tcPr>
            <w:tcW w:w="1575" w:type="dxa"/>
            <w:vAlign w:val="center"/>
          </w:tcPr>
          <w:p w14:paraId="6BFBA87D" w14:textId="77777777" w:rsidR="003A63BB" w:rsidRPr="009926FC" w:rsidRDefault="00FE5C56" w:rsidP="009926FC">
            <w:pPr>
              <w:spacing w:line="360" w:lineRule="auto"/>
              <w:jc w:val="both"/>
              <w:rPr>
                <w:rFonts w:ascii="Book Antiqua" w:hAnsi="Book Antiqua"/>
              </w:rPr>
            </w:pPr>
            <w:r w:rsidRPr="009926FC">
              <w:rPr>
                <w:rFonts w:ascii="Book Antiqua" w:hAnsi="Book Antiqua"/>
              </w:rPr>
              <w:t>1/52 (2%) from PT to APM</w:t>
            </w:r>
          </w:p>
        </w:tc>
        <w:tc>
          <w:tcPr>
            <w:tcW w:w="1917" w:type="dxa"/>
            <w:vAlign w:val="center"/>
          </w:tcPr>
          <w:p w14:paraId="307BBF7E" w14:textId="7EC29720" w:rsidR="00FE5C56" w:rsidRPr="009926FC" w:rsidRDefault="00A93BE0" w:rsidP="009926FC">
            <w:pPr>
              <w:spacing w:line="360" w:lineRule="auto"/>
              <w:jc w:val="both"/>
              <w:rPr>
                <w:rFonts w:ascii="Book Antiqua" w:hAnsi="Book Antiqua"/>
              </w:rPr>
            </w:pPr>
            <w:r w:rsidRPr="009926FC">
              <w:rPr>
                <w:rFonts w:ascii="Book Antiqua" w:hAnsi="Book Antiqua"/>
              </w:rPr>
              <w:t>APM - 45/50 (90</w:t>
            </w:r>
            <w:r w:rsidR="00FE5C56" w:rsidRPr="009926FC">
              <w:rPr>
                <w:rFonts w:ascii="Book Antiqua" w:hAnsi="Book Antiqua"/>
              </w:rPr>
              <w:t>%)</w:t>
            </w:r>
          </w:p>
          <w:p w14:paraId="166E16D3" w14:textId="3380EAF1" w:rsidR="00FE5C56" w:rsidRPr="009926FC" w:rsidRDefault="00A93BE0" w:rsidP="009926FC">
            <w:pPr>
              <w:spacing w:line="360" w:lineRule="auto"/>
              <w:jc w:val="both"/>
              <w:rPr>
                <w:rFonts w:ascii="Book Antiqua" w:hAnsi="Book Antiqua"/>
              </w:rPr>
            </w:pPr>
            <w:r w:rsidRPr="009926FC">
              <w:rPr>
                <w:rFonts w:ascii="Book Antiqua" w:hAnsi="Book Antiqua"/>
              </w:rPr>
              <w:t>PT - 48</w:t>
            </w:r>
            <w:r w:rsidR="00FE5C56" w:rsidRPr="009926FC">
              <w:rPr>
                <w:rFonts w:ascii="Book Antiqua" w:hAnsi="Book Antiqua"/>
              </w:rPr>
              <w:t>/52</w:t>
            </w:r>
            <w:r w:rsidRPr="009926FC">
              <w:rPr>
                <w:rFonts w:ascii="Book Antiqua" w:hAnsi="Book Antiqua"/>
              </w:rPr>
              <w:t xml:space="preserve"> (92</w:t>
            </w:r>
            <w:r w:rsidR="00FE5C56" w:rsidRPr="009926FC">
              <w:rPr>
                <w:rFonts w:ascii="Book Antiqua" w:hAnsi="Book Antiqua"/>
              </w:rPr>
              <w:t>%)</w:t>
            </w:r>
          </w:p>
          <w:p w14:paraId="186E4C29" w14:textId="3BD4E019" w:rsidR="003A63BB" w:rsidRPr="009926FC" w:rsidRDefault="00A93BE0" w:rsidP="009926FC">
            <w:pPr>
              <w:spacing w:line="360" w:lineRule="auto"/>
              <w:jc w:val="both"/>
              <w:rPr>
                <w:rFonts w:ascii="Book Antiqua" w:hAnsi="Book Antiqua"/>
              </w:rPr>
            </w:pPr>
            <w:r w:rsidRPr="009926FC">
              <w:rPr>
                <w:rFonts w:ascii="Book Antiqua" w:hAnsi="Book Antiqua"/>
              </w:rPr>
              <w:t>(</w:t>
            </w:r>
            <w:r w:rsidR="00A11147" w:rsidRPr="00A11147">
              <w:rPr>
                <w:rFonts w:ascii="Book Antiqua" w:hAnsi="Book Antiqua"/>
                <w:i/>
              </w:rPr>
              <w:t>P</w:t>
            </w:r>
            <w:r w:rsidRPr="009926FC">
              <w:rPr>
                <w:rFonts w:ascii="Book Antiqua" w:hAnsi="Book Antiqua"/>
              </w:rPr>
              <w:t xml:space="preserve"> = 0.739</w:t>
            </w:r>
            <w:r w:rsidR="00FE5C56" w:rsidRPr="009926FC">
              <w:rPr>
                <w:rFonts w:ascii="Book Antiqua" w:hAnsi="Book Antiqua"/>
              </w:rPr>
              <w:t>)</w:t>
            </w:r>
          </w:p>
        </w:tc>
      </w:tr>
      <w:tr w:rsidR="009724F1" w:rsidRPr="009926FC" w14:paraId="1238B798" w14:textId="77777777" w:rsidTr="00A11147">
        <w:tc>
          <w:tcPr>
            <w:tcW w:w="1967" w:type="dxa"/>
            <w:vAlign w:val="center"/>
          </w:tcPr>
          <w:p w14:paraId="0EA4E795" w14:textId="3DC6F7A0" w:rsidR="003A63BB" w:rsidRPr="009926FC" w:rsidRDefault="003A63BB" w:rsidP="009926FC">
            <w:pPr>
              <w:spacing w:line="360" w:lineRule="auto"/>
              <w:jc w:val="both"/>
              <w:rPr>
                <w:rFonts w:ascii="Book Antiqua" w:hAnsi="Book Antiqua"/>
              </w:rPr>
            </w:pPr>
            <w:proofErr w:type="spellStart"/>
            <w:r w:rsidRPr="009926FC">
              <w:rPr>
                <w:rFonts w:ascii="Book Antiqua" w:hAnsi="Book Antiqua"/>
              </w:rPr>
              <w:t>Sihvonen</w:t>
            </w:r>
            <w:proofErr w:type="spellEnd"/>
            <w:r w:rsidR="00A11147" w:rsidRPr="00A11147">
              <w:rPr>
                <w:rFonts w:ascii="Book Antiqua" w:hAnsi="Book Antiqua"/>
                <w:i/>
              </w:rPr>
              <w:t xml:space="preserve"> et al</w:t>
            </w:r>
            <w:r w:rsidR="00987ED4" w:rsidRPr="009926FC">
              <w:rPr>
                <w:rFonts w:ascii="Book Antiqua" w:hAnsi="Book Antiqua"/>
              </w:rPr>
              <w:fldChar w:fldCharType="begin">
                <w:fldData xml:space="preserve">PEVuZE5vdGU+PENpdGU+PEF1dGhvcj5TaWh2b25lbjwvQXV0aG9yPjxZZWFyPjIwMTM8L1llYXI+
PFJlY051bT4xMTwvUmVjTnVtPjxEaXNwbGF5VGV4dD48c3R5bGUgZmFjZT0ic3VwZXJzY3JpcHQi
Pls5XTwvc3R5bGU+PC9EaXNwbGF5VGV4dD48cmVjb3JkPjxyZWMtbnVtYmVyPjExPC9yZWMtbnVt
YmVyPjxmb3JlaWduLWtleXM+PGtleSBhcHA9IkVOIiBkYi1pZD0iZnB0emY1ZXB5cmEwOXNld3Iw
OXhlMmVtNTB0cHhhOWEwdGZmIiB0aW1lc3RhbXA9IjE0MzU1MjE3MDgiPjExPC9rZXk+PC9mb3Jl
aWduLWtleXM+PHJlZi10eXBlIG5hbWU9IkpvdXJuYWwgQXJ0aWNsZSI+MTc8L3JlZi10eXBlPjxj
b250cmlidXRvcnM+PGF1dGhvcnM+PGF1dGhvcj5TaWh2b25lbiwgUi48L2F1dGhvcj48YXV0aG9y
PlBhYXZvbGEsIE0uPC9hdXRob3I+PGF1dGhvcj5NYWxtaXZhYXJhLCBBLjwvYXV0aG9yPjxhdXRo
b3I+SXRhbGEsIEEuPC9hdXRob3I+PGF1dGhvcj5Kb3VrYWluZW4sIEEuPC9hdXRob3I+PGF1dGhv
cj5OdXJtaSwgSC48L2F1dGhvcj48YXV0aG9yPkthbHNrZSwgSi48L2F1dGhvcj48YXV0aG9yPkph
cnZpbmVuLCBULiBMLjwvYXV0aG9yPjxhdXRob3I+RmlubmlzaCBEZWdlbmVyYXRpdmUgTWVuaXNj
YWwgTGVzaW9uIFN0dWR5LCBHcm91cDwvYXV0aG9yPjwvYXV0aG9ycz48L2NvbnRyaWJ1dG9ycz48
YXV0aC1hZGRyZXNzPkZyb20gdGhlIERlcGFydG1lbnQgb2YgT3J0aG9wZWRpY3MgYW5kIFRyYXVt
YXRvbG9neSwgSGF0YW5wYWEgQ2l0eSBIb3NwaXRhbCwgVGFtcGVyZSAoUi5TLiksIHRoZSBEZXBh
cnRtZW50IG9mIE9ydGhvcGVkaWNzIGFuZCBUcmF1bWF0b2xvZ3ksIEhlbHNpbmtpIFVuaXZlcnNp
dHkgQ2VudHJhbCBIb3NwaXRhbCBhbmQgVW5pdmVyc2l0eSBvZiBIZWxzaW5raSAoTS5QLiwgSi5L
LiwgVC5MLk4uSi4pLCBhbmQgdGhlIE5hdGlvbmFsIEluc3RpdHV0ZSBmb3IgSGVhbHRoIGFuZCBX
ZWxmYXJlLCBDZW50ZXIgZm9yIEhlYWx0aCBhbmQgU29jaWFsIEVjb25vbWljcyAoQS5NLiksIEhl
bHNpbmtpLCB0aGUgRGVwYXJ0bWVudCBvZiBPcnRob3BlZGljcyBhbmQgVHJhdW1hdG9sb2d5LCBV
bml2ZXJzaXR5IG9mIFR1cmt1LCBUdXJrdSAoQS5JLiksIHRoZSBEZXBhcnRtZW50IG9mIE9ydGhv
cGVkaWNzLCBUcmF1bWF0b2xvZ3ksIGFuZCBIYW5kIFN1cmdlcnksIEt1b3BpbyBVbml2ZXJzaXR5
IEhvc3BpdGFsLCBLdW9waW8gKEEuSi4pLCBhbmQgdGhlIERlcGFydG1lbnQgb2YgT3J0aG9wZWRp
Y3MgYW5kIFRyYXVtYXRvbG9neSwgQ2VudHJhbCBGaW5sYW5kIENlbnRyYWwgSG9zcGl0YWwsIEp5
dmFza3lsYSAoSC5OLikgLSBhbGwgaW4gRmlubGFuZC48L2F1dGgtYWRkcmVzcz48dGl0bGVzPjx0
aXRsZT5BcnRocm9zY29waWMgcGFydGlhbCBtZW5pc2NlY3RvbXkgdmVyc3VzIHNoYW0gc3VyZ2Vy
eSBmb3IgYSBkZWdlbmVyYXRpdmUgbWVuaXNjYWwgdGVhcj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jUxNS0yNDwvcGFnZXM+PHZvbHVtZT4zNjk8L3ZvbHVtZT48bnVtYmVyPjI2PC9udW1iZXI+PGtl
eXdvcmRzPjxrZXl3b3JkPkFkdWx0PC9rZXl3b3JkPjxrZXl3b3JkPkFnZWQ8L2tleXdvcmQ+PGtl
eXdvcmQ+KkFydGhyb3Njb3B5L21ldGhvZHM8L2tleXdvcmQ+PGtleXdvcmQ+RG91YmxlLUJsaW5k
IE1ldGhvZDwva2V5d29yZD48a2V5d29yZD4qRXhlcmNpc2UgVGhlcmFweTwva2V5d29yZD48a2V5
d29yZD5GZW1hbGU8L2tleXdvcmQ+PGtleXdvcmQ+SHVtYW5zPC9rZXl3b3JkPjxrZXl3b3JkPklu
dGVudGlvbiB0byBUcmVhdCBBbmFseXNpczwva2V5d29yZD48a2V5d29yZD5LbmVlIEluanVyaWVz
L3JlaGFiaWxpdGF0aW9uLypzdXJnZXJ5PC9rZXl3b3JkPjxrZXl3b3JkPk1hbGU8L2tleXdvcmQ+
PGtleXdvcmQ+TWVuaXNjaSwgVGliaWFsLyppbmp1cmllcy8qc3VyZ2VyeTwva2V5d29yZD48a2V5
d29yZD5NaWRkbGUgQWdlZDwva2V5d29yZD48a2V5d29yZD5QYWluPC9rZXl3b3JkPjxrZXl3b3Jk
PlBhaW4gTWVhc3VyZW1lbnQ8L2tleXdvcmQ+PGtleXdvcmQ+UGxhY2Vib3M8L2tleXdvcmQ+PGtl
eXdvcmQ+UG9zdG9wZXJhdGl2ZSBDYXJlPC9rZXl3b3JkPjxrZXl3b3JkPlRyZWF0bWVudCBPdXRj
b21lPC9rZXl3b3JkPjwva2V5d29yZHM+PGRhdGVzPjx5ZWFyPjIwMTM8L3llYXI+PHB1Yi1kYXRl
cz48ZGF0ZT5EZWMgMjY8L2RhdGU+PC9wdWItZGF0ZXM+PC9kYXRlcz48aXNibj4xNTMzLTQ0MDYg
KEVsZWN0cm9uaWMpJiN4RDswMDI4LTQ3OTMgKExpbmtpbmcpPC9pc2JuPjxhY2Nlc3Npb24tbnVt
PjI0MzY5MDc2PC9hY2Nlc3Npb24tbnVtPjx1cmxzPjxyZWxhdGVkLXVybHM+PHVybD5odHRwOi8v
d3d3Lm5jYmkubmxtLm5paC5nb3YvcHVibWVkLzI0MzY5MDc2PC91cmw+PC9yZWxhdGVkLXVybHM+
PC91cmxzPjxlbGVjdHJvbmljLXJlc291cmNlLW51bT4xMC4xMDU2L05FSk1vYTEzMDUxODk8L2Vs
ZWN0cm9uaWMtcmVzb3VyY2UtbnVtPjwvcmVjb3JkPjwvQ2l0ZT48L0VuZE5vdGU+AG==
</w:fldData>
              </w:fldChar>
            </w:r>
            <w:r w:rsidR="00140632" w:rsidRPr="009926FC">
              <w:rPr>
                <w:rFonts w:ascii="Book Antiqua" w:hAnsi="Book Antiqua"/>
              </w:rPr>
              <w:instrText xml:space="preserve"> ADDIN EN.CITE </w:instrText>
            </w:r>
            <w:r w:rsidR="00140632" w:rsidRPr="009926FC">
              <w:rPr>
                <w:rFonts w:ascii="Book Antiqua" w:hAnsi="Book Antiqua"/>
              </w:rPr>
              <w:fldChar w:fldCharType="begin">
                <w:fldData xml:space="preserve">PEVuZE5vdGU+PENpdGU+PEF1dGhvcj5TaWh2b25lbjwvQXV0aG9yPjxZZWFyPjIwMTM8L1llYXI+
PFJlY051bT4xMTwvUmVjTnVtPjxEaXNwbGF5VGV4dD48c3R5bGUgZmFjZT0ic3VwZXJzY3JpcHQi
Pls5XTwvc3R5bGU+PC9EaXNwbGF5VGV4dD48cmVjb3JkPjxyZWMtbnVtYmVyPjExPC9yZWMtbnVt
YmVyPjxmb3JlaWduLWtleXM+PGtleSBhcHA9IkVOIiBkYi1pZD0iZnB0emY1ZXB5cmEwOXNld3Iw
OXhlMmVtNTB0cHhhOWEwdGZmIiB0aW1lc3RhbXA9IjE0MzU1MjE3MDgiPjExPC9rZXk+PC9mb3Jl
aWduLWtleXM+PHJlZi10eXBlIG5hbWU9IkpvdXJuYWwgQXJ0aWNsZSI+MTc8L3JlZi10eXBlPjxj
b250cmlidXRvcnM+PGF1dGhvcnM+PGF1dGhvcj5TaWh2b25lbiwgUi48L2F1dGhvcj48YXV0aG9y
PlBhYXZvbGEsIE0uPC9hdXRob3I+PGF1dGhvcj5NYWxtaXZhYXJhLCBBLjwvYXV0aG9yPjxhdXRo
b3I+SXRhbGEsIEEuPC9hdXRob3I+PGF1dGhvcj5Kb3VrYWluZW4sIEEuPC9hdXRob3I+PGF1dGhv
cj5OdXJtaSwgSC48L2F1dGhvcj48YXV0aG9yPkthbHNrZSwgSi48L2F1dGhvcj48YXV0aG9yPkph
cnZpbmVuLCBULiBMLjwvYXV0aG9yPjxhdXRob3I+RmlubmlzaCBEZWdlbmVyYXRpdmUgTWVuaXNj
YWwgTGVzaW9uIFN0dWR5LCBHcm91cDwvYXV0aG9yPjwvYXV0aG9ycz48L2NvbnRyaWJ1dG9ycz48
YXV0aC1hZGRyZXNzPkZyb20gdGhlIERlcGFydG1lbnQgb2YgT3J0aG9wZWRpY3MgYW5kIFRyYXVt
YXRvbG9neSwgSGF0YW5wYWEgQ2l0eSBIb3NwaXRhbCwgVGFtcGVyZSAoUi5TLiksIHRoZSBEZXBh
cnRtZW50IG9mIE9ydGhvcGVkaWNzIGFuZCBUcmF1bWF0b2xvZ3ksIEhlbHNpbmtpIFVuaXZlcnNp
dHkgQ2VudHJhbCBIb3NwaXRhbCBhbmQgVW5pdmVyc2l0eSBvZiBIZWxzaW5raSAoTS5QLiwgSi5L
LiwgVC5MLk4uSi4pLCBhbmQgdGhlIE5hdGlvbmFsIEluc3RpdHV0ZSBmb3IgSGVhbHRoIGFuZCBX
ZWxmYXJlLCBDZW50ZXIgZm9yIEhlYWx0aCBhbmQgU29jaWFsIEVjb25vbWljcyAoQS5NLiksIEhl
bHNpbmtpLCB0aGUgRGVwYXJ0bWVudCBvZiBPcnRob3BlZGljcyBhbmQgVHJhdW1hdG9sb2d5LCBV
bml2ZXJzaXR5IG9mIFR1cmt1LCBUdXJrdSAoQS5JLiksIHRoZSBEZXBhcnRtZW50IG9mIE9ydGhv
cGVkaWNzLCBUcmF1bWF0b2xvZ3ksIGFuZCBIYW5kIFN1cmdlcnksIEt1b3BpbyBVbml2ZXJzaXR5
IEhvc3BpdGFsLCBLdW9waW8gKEEuSi4pLCBhbmQgdGhlIERlcGFydG1lbnQgb2YgT3J0aG9wZWRp
Y3MgYW5kIFRyYXVtYXRvbG9neSwgQ2VudHJhbCBGaW5sYW5kIENlbnRyYWwgSG9zcGl0YWwsIEp5
dmFza3lsYSAoSC5OLikgLSBhbGwgaW4gRmlubGFuZC48L2F1dGgtYWRkcmVzcz48dGl0bGVzPjx0
aXRsZT5BcnRocm9zY29waWMgcGFydGlhbCBtZW5pc2NlY3RvbXkgdmVyc3VzIHNoYW0gc3VyZ2Vy
eSBmb3IgYSBkZWdlbmVyYXRpdmUgbWVuaXNjYWwgdGVhcj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jUxNS0yNDwvcGFnZXM+PHZvbHVtZT4zNjk8L3ZvbHVtZT48bnVtYmVyPjI2PC9udW1iZXI+PGtl
eXdvcmRzPjxrZXl3b3JkPkFkdWx0PC9rZXl3b3JkPjxrZXl3b3JkPkFnZWQ8L2tleXdvcmQ+PGtl
eXdvcmQ+KkFydGhyb3Njb3B5L21ldGhvZHM8L2tleXdvcmQ+PGtleXdvcmQ+RG91YmxlLUJsaW5k
IE1ldGhvZDwva2V5d29yZD48a2V5d29yZD4qRXhlcmNpc2UgVGhlcmFweTwva2V5d29yZD48a2V5
d29yZD5GZW1hbGU8L2tleXdvcmQ+PGtleXdvcmQ+SHVtYW5zPC9rZXl3b3JkPjxrZXl3b3JkPklu
dGVudGlvbiB0byBUcmVhdCBBbmFseXNpczwva2V5d29yZD48a2V5d29yZD5LbmVlIEluanVyaWVz
L3JlaGFiaWxpdGF0aW9uLypzdXJnZXJ5PC9rZXl3b3JkPjxrZXl3b3JkPk1hbGU8L2tleXdvcmQ+
PGtleXdvcmQ+TWVuaXNjaSwgVGliaWFsLyppbmp1cmllcy8qc3VyZ2VyeTwva2V5d29yZD48a2V5
d29yZD5NaWRkbGUgQWdlZDwva2V5d29yZD48a2V5d29yZD5QYWluPC9rZXl3b3JkPjxrZXl3b3Jk
PlBhaW4gTWVhc3VyZW1lbnQ8L2tleXdvcmQ+PGtleXdvcmQ+UGxhY2Vib3M8L2tleXdvcmQ+PGtl
eXdvcmQ+UG9zdG9wZXJhdGl2ZSBDYXJlPC9rZXl3b3JkPjxrZXl3b3JkPlRyZWF0bWVudCBPdXRj
b21lPC9rZXl3b3JkPjwva2V5d29yZHM+PGRhdGVzPjx5ZWFyPjIwMTM8L3llYXI+PHB1Yi1kYXRl
cz48ZGF0ZT5EZWMgMjY8L2RhdGU+PC9wdWItZGF0ZXM+PC9kYXRlcz48aXNibj4xNTMzLTQ0MDYg
KEVsZWN0cm9uaWMpJiN4RDswMDI4LTQ3OTMgKExpbmtpbmcpPC9pc2JuPjxhY2Nlc3Npb24tbnVt
PjI0MzY5MDc2PC9hY2Nlc3Npb24tbnVtPjx1cmxzPjxyZWxhdGVkLXVybHM+PHVybD5odHRwOi8v
d3d3Lm5jYmkubmxtLm5paC5nb3YvcHVibWVkLzI0MzY5MDc2PC91cmw+PC9yZWxhdGVkLXVybHM+
PC91cmxzPjxlbGVjdHJvbmljLXJlc291cmNlLW51bT4xMC4xMDU2L05FSk1vYTEzMDUxODk8L2Vs
ZWN0cm9uaWMtcmVzb3VyY2UtbnVtPjwvcmVjb3JkPjwvQ2l0ZT48L0VuZE5vdGU+AG==
</w:fldData>
              </w:fldChar>
            </w:r>
            <w:r w:rsidR="00140632" w:rsidRPr="009926FC">
              <w:rPr>
                <w:rFonts w:ascii="Book Antiqua" w:hAnsi="Book Antiqua"/>
              </w:rPr>
              <w:instrText xml:space="preserve"> ADDIN EN.CITE.DATA </w:instrText>
            </w:r>
            <w:r w:rsidR="00140632" w:rsidRPr="009926FC">
              <w:rPr>
                <w:rFonts w:ascii="Book Antiqua" w:hAnsi="Book Antiqua"/>
              </w:rPr>
            </w:r>
            <w:r w:rsidR="00140632" w:rsidRPr="009926FC">
              <w:rPr>
                <w:rFonts w:ascii="Book Antiqua" w:hAnsi="Book Antiqua"/>
              </w:rPr>
              <w:fldChar w:fldCharType="end"/>
            </w:r>
            <w:r w:rsidR="00987ED4" w:rsidRPr="009926FC">
              <w:rPr>
                <w:rFonts w:ascii="Book Antiqua" w:hAnsi="Book Antiqua"/>
              </w:rPr>
            </w:r>
            <w:r w:rsidR="00987ED4" w:rsidRPr="009926FC">
              <w:rPr>
                <w:rFonts w:ascii="Book Antiqua" w:hAnsi="Book Antiqua"/>
              </w:rPr>
              <w:fldChar w:fldCharType="separate"/>
            </w:r>
            <w:r w:rsidR="00140632" w:rsidRPr="009926FC">
              <w:rPr>
                <w:rFonts w:ascii="Book Antiqua" w:hAnsi="Book Antiqua"/>
                <w:noProof/>
                <w:vertAlign w:val="superscript"/>
              </w:rPr>
              <w:t>[9]</w:t>
            </w:r>
            <w:r w:rsidR="00987ED4" w:rsidRPr="009926FC">
              <w:rPr>
                <w:rFonts w:ascii="Book Antiqua" w:hAnsi="Book Antiqua"/>
              </w:rPr>
              <w:fldChar w:fldCharType="end"/>
            </w:r>
          </w:p>
        </w:tc>
        <w:tc>
          <w:tcPr>
            <w:tcW w:w="1868" w:type="dxa"/>
            <w:vAlign w:val="center"/>
          </w:tcPr>
          <w:p w14:paraId="6754F97F" w14:textId="77777777" w:rsidR="003A63BB" w:rsidRPr="009926FC" w:rsidRDefault="00EF1A4E" w:rsidP="009926FC">
            <w:pPr>
              <w:spacing w:line="360" w:lineRule="auto"/>
              <w:jc w:val="both"/>
              <w:rPr>
                <w:rFonts w:ascii="Book Antiqua" w:hAnsi="Book Antiqua"/>
              </w:rPr>
            </w:pPr>
            <w:r w:rsidRPr="009926FC">
              <w:rPr>
                <w:rFonts w:ascii="Book Antiqua" w:hAnsi="Book Antiqua"/>
              </w:rPr>
              <w:t>Narrow generalizability</w:t>
            </w:r>
          </w:p>
        </w:tc>
        <w:tc>
          <w:tcPr>
            <w:tcW w:w="2249" w:type="dxa"/>
            <w:vAlign w:val="center"/>
          </w:tcPr>
          <w:p w14:paraId="41F46A15" w14:textId="6DE267D5" w:rsidR="003A63BB" w:rsidRPr="009926FC" w:rsidRDefault="00EF1A4E" w:rsidP="009926FC">
            <w:pPr>
              <w:spacing w:line="360" w:lineRule="auto"/>
              <w:jc w:val="both"/>
              <w:rPr>
                <w:rFonts w:ascii="Book Antiqua" w:hAnsi="Book Antiqua"/>
              </w:rPr>
            </w:pPr>
            <w:r w:rsidRPr="009926FC">
              <w:rPr>
                <w:rFonts w:ascii="Book Antiqua" w:hAnsi="Book Antiqua"/>
              </w:rPr>
              <w:t xml:space="preserve">Sham surgery group showed 2.5-point greater </w:t>
            </w:r>
            <w:r w:rsidR="00DE550B">
              <w:rPr>
                <w:rFonts w:ascii="Book Antiqua" w:hAnsi="Book Antiqua"/>
              </w:rPr>
              <w:t>improvement in WOMET scores (NS</w:t>
            </w:r>
            <w:r w:rsidRPr="009926FC">
              <w:rPr>
                <w:rFonts w:ascii="Book Antiqua" w:hAnsi="Book Antiqua"/>
              </w:rPr>
              <w:t>)</w:t>
            </w:r>
          </w:p>
        </w:tc>
        <w:tc>
          <w:tcPr>
            <w:tcW w:w="1575" w:type="dxa"/>
            <w:vAlign w:val="center"/>
          </w:tcPr>
          <w:p w14:paraId="58968583" w14:textId="77777777" w:rsidR="003A63BB" w:rsidRPr="009926FC" w:rsidRDefault="00EF1A4E" w:rsidP="009926FC">
            <w:pPr>
              <w:spacing w:line="360" w:lineRule="auto"/>
              <w:jc w:val="both"/>
              <w:rPr>
                <w:rFonts w:ascii="Book Antiqua" w:hAnsi="Book Antiqua"/>
              </w:rPr>
            </w:pPr>
            <w:r w:rsidRPr="009926FC">
              <w:rPr>
                <w:rFonts w:ascii="Book Antiqua" w:hAnsi="Book Antiqua"/>
              </w:rPr>
              <w:t>5/76 (6.6%) from sham to APM</w:t>
            </w:r>
          </w:p>
        </w:tc>
        <w:tc>
          <w:tcPr>
            <w:tcW w:w="1917" w:type="dxa"/>
            <w:vAlign w:val="center"/>
          </w:tcPr>
          <w:p w14:paraId="218CE349" w14:textId="77777777" w:rsidR="000E7D43" w:rsidRPr="009926FC" w:rsidRDefault="000E7D43" w:rsidP="009926FC">
            <w:pPr>
              <w:spacing w:line="360" w:lineRule="auto"/>
              <w:jc w:val="both"/>
              <w:rPr>
                <w:rFonts w:ascii="Book Antiqua" w:hAnsi="Book Antiqua"/>
              </w:rPr>
            </w:pPr>
            <w:r w:rsidRPr="009926FC">
              <w:rPr>
                <w:rFonts w:ascii="Book Antiqua" w:hAnsi="Book Antiqua"/>
              </w:rPr>
              <w:t>APM - 49/70 (70%)</w:t>
            </w:r>
          </w:p>
          <w:p w14:paraId="34F82230" w14:textId="31C6E883" w:rsidR="000E7D43" w:rsidRPr="009926FC" w:rsidRDefault="00A93BE0" w:rsidP="009926FC">
            <w:pPr>
              <w:spacing w:line="360" w:lineRule="auto"/>
              <w:jc w:val="both"/>
              <w:rPr>
                <w:rFonts w:ascii="Book Antiqua" w:hAnsi="Book Antiqua"/>
              </w:rPr>
            </w:pPr>
            <w:r w:rsidRPr="009926FC">
              <w:rPr>
                <w:rFonts w:ascii="Book Antiqua" w:hAnsi="Book Antiqua"/>
              </w:rPr>
              <w:t>Sham - 51/76 (67</w:t>
            </w:r>
            <w:r w:rsidR="000E7D43" w:rsidRPr="009926FC">
              <w:rPr>
                <w:rFonts w:ascii="Book Antiqua" w:hAnsi="Book Antiqua"/>
              </w:rPr>
              <w:t>%)</w:t>
            </w:r>
          </w:p>
          <w:p w14:paraId="2E446DE5" w14:textId="2B147E5B" w:rsidR="003A63BB" w:rsidRPr="009926FC" w:rsidRDefault="000E7D43" w:rsidP="009926FC">
            <w:pPr>
              <w:spacing w:line="360" w:lineRule="auto"/>
              <w:jc w:val="both"/>
              <w:rPr>
                <w:rFonts w:ascii="Book Antiqua" w:hAnsi="Book Antiqua"/>
              </w:rPr>
            </w:pPr>
            <w:r w:rsidRPr="009926FC">
              <w:rPr>
                <w:rFonts w:ascii="Book Antiqua" w:hAnsi="Book Antiqua"/>
              </w:rPr>
              <w:t>(</w:t>
            </w:r>
            <w:r w:rsidR="00A11147" w:rsidRPr="00A11147">
              <w:rPr>
                <w:rFonts w:ascii="Book Antiqua" w:hAnsi="Book Antiqua"/>
                <w:i/>
              </w:rPr>
              <w:t>P</w:t>
            </w:r>
            <w:r w:rsidRPr="009926FC">
              <w:rPr>
                <w:rFonts w:ascii="Book Antiqua" w:hAnsi="Book Antiqua"/>
              </w:rPr>
              <w:t xml:space="preserve"> = 0.725)</w:t>
            </w:r>
          </w:p>
        </w:tc>
      </w:tr>
      <w:tr w:rsidR="009724F1" w:rsidRPr="009926FC" w14:paraId="27FE5FB0" w14:textId="77777777" w:rsidTr="00A11147">
        <w:tc>
          <w:tcPr>
            <w:tcW w:w="1967" w:type="dxa"/>
            <w:vAlign w:val="center"/>
          </w:tcPr>
          <w:p w14:paraId="24E80E0C" w14:textId="1E6BC069" w:rsidR="003A63BB" w:rsidRPr="009926FC" w:rsidRDefault="003A63BB" w:rsidP="009926FC">
            <w:pPr>
              <w:spacing w:line="360" w:lineRule="auto"/>
              <w:jc w:val="both"/>
              <w:rPr>
                <w:rFonts w:ascii="Book Antiqua" w:hAnsi="Book Antiqua"/>
              </w:rPr>
            </w:pPr>
            <w:proofErr w:type="spellStart"/>
            <w:r w:rsidRPr="009926FC">
              <w:rPr>
                <w:rFonts w:ascii="Book Antiqua" w:hAnsi="Book Antiqua"/>
              </w:rPr>
              <w:t>Gauffin</w:t>
            </w:r>
            <w:proofErr w:type="spellEnd"/>
            <w:r w:rsidR="00A11147" w:rsidRPr="00A11147">
              <w:rPr>
                <w:rFonts w:ascii="Book Antiqua" w:hAnsi="Book Antiqua"/>
                <w:i/>
              </w:rPr>
              <w:t xml:space="preserve"> et al</w:t>
            </w:r>
            <w:r w:rsidR="00987ED4" w:rsidRPr="009926FC">
              <w:rPr>
                <w:rFonts w:ascii="Book Antiqua" w:hAnsi="Book Antiqua"/>
              </w:rPr>
              <w:fldChar w:fldCharType="begin"/>
            </w:r>
            <w:r w:rsidR="00140632" w:rsidRPr="009926FC">
              <w:rPr>
                <w:rFonts w:ascii="Book Antiqua" w:hAnsi="Book Antiqua"/>
              </w:rPr>
              <w:instrText xml:space="preserve"> ADDIN EN.CITE &lt;EndNote&gt;&lt;Cite&gt;&lt;Author&gt;Gauffin&lt;/Author&gt;&lt;Year&gt;2014&lt;/Year&gt;&lt;RecNum&gt;2336&lt;/RecNum&gt;&lt;DisplayText&gt;&lt;style face="superscript"&gt;[18]&lt;/style&gt;&lt;/DisplayText&gt;&lt;record&gt;&lt;rec-number&gt;2336&lt;/rec-number&gt;&lt;foreign-keys&gt;&lt;key app="EN" db-id="frre92dz4afdpvevtrzvdpr6pef2a0dv5aer"&gt;2336&lt;/key&gt;&lt;/foreign-keys&gt;&lt;ref-type name="Journal Article"&gt;17&lt;/ref-type&gt;&lt;contributors&gt;&lt;authors&gt;&lt;author&gt;Gauffin, H.&lt;/author&gt;&lt;author&gt;Tagesson, S.&lt;/author&gt;&lt;author&gt;Meunier, A.&lt;/author&gt;&lt;author&gt;Magnusson, H.&lt;/author&gt;&lt;author&gt;Kvist, J.&lt;/author&gt;&lt;/authors&gt;&lt;/contributors&gt;&lt;auth-address&gt;Orthopaedic Department, Linkoping University, Linkoping, Sweden. Electronic address: hakan.gauffin@lio.se.&amp;#xD;Division of Physiotherapy, Department of Medical and Health Sciences, Linkoping University, Linkoping, Sweden.&amp;#xD;Orthopaedic Department, Linkoping University, Linkoping, Sweden.&lt;/auth-address&gt;&lt;titles&gt;&lt;title&gt;Knee arthroscopic surgery is beneficial to middle-aged patients with meniscal symptoms: a prospective, randomised, single-blinded study&lt;/title&gt;&lt;secondary-title&gt;Osteoarthritis Cartilage&lt;/secondary-title&gt;&lt;/titles&gt;&lt;periodical&gt;&lt;full-title&gt;Osteoarthritis Cartilage&lt;/full-title&gt;&lt;/periodical&gt;&lt;pages&gt;1808-16&lt;/pages&gt;&lt;volume&gt;22&lt;/volume&gt;&lt;number&gt;11&lt;/number&gt;&lt;edition&gt;2014/08/03&lt;/edition&gt;&lt;dates&gt;&lt;year&gt;2014&lt;/year&gt;&lt;pub-dates&gt;&lt;date&gt;Nov&lt;/date&gt;&lt;/pub-dates&gt;&lt;/dates&gt;&lt;isbn&gt;1522-9653 (Electronic)&amp;#xD;1063-4584 (Linking)&lt;/isbn&gt;&lt;accession-num&gt;25086401&lt;/accession-num&gt;&lt;urls&gt;&lt;/urls&gt;&lt;electronic-resource-num&gt;10.1016/j.joca.2014.07.017&lt;/electronic-resource-num&gt;&lt;remote-database-provider&gt;NLM&lt;/remote-database-provider&gt;&lt;language&gt;eng&lt;/language&gt;&lt;/record&gt;&lt;/Cite&gt;&lt;/EndNote&gt;</w:instrText>
            </w:r>
            <w:r w:rsidR="00987ED4" w:rsidRPr="009926FC">
              <w:rPr>
                <w:rFonts w:ascii="Book Antiqua" w:hAnsi="Book Antiqua"/>
              </w:rPr>
              <w:fldChar w:fldCharType="separate"/>
            </w:r>
            <w:r w:rsidR="00140632" w:rsidRPr="009926FC">
              <w:rPr>
                <w:rFonts w:ascii="Book Antiqua" w:hAnsi="Book Antiqua"/>
                <w:noProof/>
                <w:vertAlign w:val="superscript"/>
              </w:rPr>
              <w:t>[18]</w:t>
            </w:r>
            <w:r w:rsidR="00987ED4" w:rsidRPr="009926FC">
              <w:rPr>
                <w:rFonts w:ascii="Book Antiqua" w:hAnsi="Book Antiqua"/>
              </w:rPr>
              <w:fldChar w:fldCharType="end"/>
            </w:r>
          </w:p>
        </w:tc>
        <w:tc>
          <w:tcPr>
            <w:tcW w:w="1868" w:type="dxa"/>
            <w:vAlign w:val="center"/>
          </w:tcPr>
          <w:p w14:paraId="756FB54D" w14:textId="77777777" w:rsidR="003A63BB" w:rsidRPr="009926FC" w:rsidRDefault="00684718" w:rsidP="009926FC">
            <w:pPr>
              <w:spacing w:line="360" w:lineRule="auto"/>
              <w:jc w:val="both"/>
              <w:rPr>
                <w:rFonts w:ascii="Book Antiqua" w:hAnsi="Book Antiqua"/>
              </w:rPr>
            </w:pPr>
            <w:r w:rsidRPr="009926FC">
              <w:rPr>
                <w:rFonts w:ascii="Book Antiqua" w:hAnsi="Book Antiqua"/>
              </w:rPr>
              <w:t>Performance</w:t>
            </w:r>
          </w:p>
          <w:p w14:paraId="598B4E19" w14:textId="77777777" w:rsidR="00684718" w:rsidRPr="009926FC" w:rsidRDefault="00684718" w:rsidP="009926FC">
            <w:pPr>
              <w:spacing w:line="360" w:lineRule="auto"/>
              <w:jc w:val="both"/>
              <w:rPr>
                <w:rFonts w:ascii="Book Antiqua" w:hAnsi="Book Antiqua"/>
              </w:rPr>
            </w:pPr>
            <w:r w:rsidRPr="009926FC">
              <w:rPr>
                <w:rFonts w:ascii="Book Antiqua" w:hAnsi="Book Antiqua"/>
              </w:rPr>
              <w:lastRenderedPageBreak/>
              <w:t>Detection</w:t>
            </w:r>
          </w:p>
          <w:p w14:paraId="503FEA20" w14:textId="77777777" w:rsidR="00684718" w:rsidRPr="009926FC" w:rsidRDefault="00684718" w:rsidP="009926FC">
            <w:pPr>
              <w:spacing w:line="360" w:lineRule="auto"/>
              <w:jc w:val="both"/>
              <w:rPr>
                <w:rFonts w:ascii="Book Antiqua" w:hAnsi="Book Antiqua"/>
              </w:rPr>
            </w:pPr>
            <w:r w:rsidRPr="009926FC">
              <w:rPr>
                <w:rFonts w:ascii="Book Antiqua" w:hAnsi="Book Antiqua"/>
              </w:rPr>
              <w:t>Transfer</w:t>
            </w:r>
          </w:p>
        </w:tc>
        <w:tc>
          <w:tcPr>
            <w:tcW w:w="2249" w:type="dxa"/>
            <w:vAlign w:val="center"/>
          </w:tcPr>
          <w:p w14:paraId="3F05ADAF" w14:textId="17E92691" w:rsidR="003A63BB" w:rsidRPr="009926FC" w:rsidRDefault="00684718" w:rsidP="009926FC">
            <w:pPr>
              <w:spacing w:line="360" w:lineRule="auto"/>
              <w:jc w:val="both"/>
              <w:rPr>
                <w:rFonts w:ascii="Book Antiqua" w:hAnsi="Book Antiqua"/>
              </w:rPr>
            </w:pPr>
            <w:r w:rsidRPr="009926FC">
              <w:rPr>
                <w:rFonts w:ascii="Book Antiqua" w:hAnsi="Book Antiqua"/>
              </w:rPr>
              <w:lastRenderedPageBreak/>
              <w:t xml:space="preserve">APM group </w:t>
            </w:r>
            <w:r w:rsidRPr="009926FC">
              <w:rPr>
                <w:rFonts w:ascii="Book Antiqua" w:hAnsi="Book Antiqua"/>
              </w:rPr>
              <w:lastRenderedPageBreak/>
              <w:t>showed 10.6-point greater improvement on KOOS Pain scores (</w:t>
            </w:r>
            <w:r w:rsidR="00A11147" w:rsidRPr="00A11147">
              <w:rPr>
                <w:rFonts w:ascii="Book Antiqua" w:hAnsi="Book Antiqua"/>
                <w:i/>
              </w:rPr>
              <w:t>P</w:t>
            </w:r>
            <w:r w:rsidR="00A11147" w:rsidRPr="009926FC">
              <w:rPr>
                <w:rFonts w:ascii="Book Antiqua" w:hAnsi="Book Antiqua"/>
              </w:rPr>
              <w:t xml:space="preserve"> </w:t>
            </w:r>
            <w:r w:rsidRPr="009926FC">
              <w:rPr>
                <w:rFonts w:ascii="Book Antiqua" w:hAnsi="Book Antiqua"/>
              </w:rPr>
              <w:t>=</w:t>
            </w:r>
            <w:r w:rsidR="00A11147">
              <w:rPr>
                <w:rFonts w:ascii="Book Antiqua" w:eastAsia="宋体" w:hAnsi="Book Antiqua" w:hint="eastAsia"/>
                <w:lang w:eastAsia="zh-CN"/>
              </w:rPr>
              <w:t xml:space="preserve"> </w:t>
            </w:r>
            <w:r w:rsidRPr="009926FC">
              <w:rPr>
                <w:rFonts w:ascii="Book Antiqua" w:hAnsi="Book Antiqua"/>
              </w:rPr>
              <w:t>0.004)</w:t>
            </w:r>
          </w:p>
        </w:tc>
        <w:tc>
          <w:tcPr>
            <w:tcW w:w="1575" w:type="dxa"/>
            <w:vAlign w:val="center"/>
          </w:tcPr>
          <w:p w14:paraId="57E4E72B" w14:textId="77777777" w:rsidR="00684718" w:rsidRPr="009926FC" w:rsidRDefault="00684718" w:rsidP="009926FC">
            <w:pPr>
              <w:spacing w:line="360" w:lineRule="auto"/>
              <w:jc w:val="both"/>
              <w:rPr>
                <w:rFonts w:ascii="Book Antiqua" w:hAnsi="Book Antiqua"/>
              </w:rPr>
            </w:pPr>
            <w:r w:rsidRPr="009926FC">
              <w:rPr>
                <w:rFonts w:ascii="Book Antiqua" w:hAnsi="Book Antiqua"/>
              </w:rPr>
              <w:lastRenderedPageBreak/>
              <w:t xml:space="preserve">16/75 (21%) </w:t>
            </w:r>
            <w:r w:rsidRPr="009926FC">
              <w:rPr>
                <w:rFonts w:ascii="Book Antiqua" w:hAnsi="Book Antiqua"/>
              </w:rPr>
              <w:lastRenderedPageBreak/>
              <w:t>from PT to APM</w:t>
            </w:r>
          </w:p>
          <w:p w14:paraId="0385393D" w14:textId="77777777" w:rsidR="003A63BB" w:rsidRPr="009926FC" w:rsidRDefault="00684718" w:rsidP="009926FC">
            <w:pPr>
              <w:spacing w:line="360" w:lineRule="auto"/>
              <w:jc w:val="both"/>
              <w:rPr>
                <w:rFonts w:ascii="Book Antiqua" w:hAnsi="Book Antiqua"/>
              </w:rPr>
            </w:pPr>
            <w:r w:rsidRPr="009926FC">
              <w:rPr>
                <w:rFonts w:ascii="Book Antiqua" w:hAnsi="Book Antiqua"/>
              </w:rPr>
              <w:t>9/75 (12%) from APM to PT</w:t>
            </w:r>
          </w:p>
        </w:tc>
        <w:tc>
          <w:tcPr>
            <w:tcW w:w="1917" w:type="dxa"/>
            <w:vAlign w:val="center"/>
          </w:tcPr>
          <w:p w14:paraId="28F179C1" w14:textId="77777777" w:rsidR="00684718" w:rsidRPr="009926FC" w:rsidRDefault="00684718" w:rsidP="009926FC">
            <w:pPr>
              <w:spacing w:line="360" w:lineRule="auto"/>
              <w:jc w:val="both"/>
              <w:rPr>
                <w:rFonts w:ascii="Book Antiqua" w:hAnsi="Book Antiqua"/>
              </w:rPr>
            </w:pPr>
            <w:r w:rsidRPr="009926FC">
              <w:rPr>
                <w:rFonts w:ascii="Book Antiqua" w:hAnsi="Book Antiqua"/>
              </w:rPr>
              <w:lastRenderedPageBreak/>
              <w:t xml:space="preserve">APM - 62/74 </w:t>
            </w:r>
            <w:r w:rsidRPr="009926FC">
              <w:rPr>
                <w:rFonts w:ascii="Book Antiqua" w:hAnsi="Book Antiqua"/>
              </w:rPr>
              <w:lastRenderedPageBreak/>
              <w:t>(84%)</w:t>
            </w:r>
          </w:p>
          <w:p w14:paraId="52D8BB7A" w14:textId="77777777" w:rsidR="00684718" w:rsidRPr="009926FC" w:rsidRDefault="00684718" w:rsidP="009926FC">
            <w:pPr>
              <w:spacing w:line="360" w:lineRule="auto"/>
              <w:jc w:val="both"/>
              <w:rPr>
                <w:rFonts w:ascii="Book Antiqua" w:hAnsi="Book Antiqua"/>
              </w:rPr>
            </w:pPr>
            <w:r w:rsidRPr="009926FC">
              <w:rPr>
                <w:rFonts w:ascii="Book Antiqua" w:hAnsi="Book Antiqua"/>
              </w:rPr>
              <w:t>PT - 36/56 (64%)</w:t>
            </w:r>
          </w:p>
          <w:p w14:paraId="5F9D1368" w14:textId="55456667" w:rsidR="003A63BB" w:rsidRPr="009926FC" w:rsidRDefault="00684718" w:rsidP="009926FC">
            <w:pPr>
              <w:spacing w:line="360" w:lineRule="auto"/>
              <w:jc w:val="both"/>
              <w:rPr>
                <w:rFonts w:ascii="Book Antiqua" w:hAnsi="Book Antiqua"/>
              </w:rPr>
            </w:pPr>
            <w:r w:rsidRPr="009926FC">
              <w:rPr>
                <w:rFonts w:ascii="Book Antiqua" w:hAnsi="Book Antiqua"/>
              </w:rPr>
              <w:t>(</w:t>
            </w:r>
            <w:r w:rsidR="00A11147" w:rsidRPr="00A11147">
              <w:rPr>
                <w:rFonts w:ascii="Book Antiqua" w:hAnsi="Book Antiqua"/>
                <w:i/>
              </w:rPr>
              <w:t>P</w:t>
            </w:r>
            <w:r w:rsidRPr="009926FC">
              <w:rPr>
                <w:rFonts w:ascii="Book Antiqua" w:hAnsi="Book Antiqua"/>
              </w:rPr>
              <w:t xml:space="preserve"> = 0.010)</w:t>
            </w:r>
          </w:p>
        </w:tc>
      </w:tr>
    </w:tbl>
    <w:p w14:paraId="66E6BE68" w14:textId="77777777" w:rsidR="00A11147" w:rsidRDefault="00A11147" w:rsidP="00A11147">
      <w:pPr>
        <w:spacing w:after="0" w:line="360" w:lineRule="auto"/>
        <w:jc w:val="both"/>
        <w:rPr>
          <w:rFonts w:ascii="Book Antiqua" w:eastAsia="宋体" w:hAnsi="Book Antiqua"/>
          <w:lang w:eastAsia="zh-CN"/>
        </w:rPr>
      </w:pPr>
    </w:p>
    <w:p w14:paraId="40B1250A" w14:textId="12C0167D" w:rsidR="00A11147" w:rsidRPr="00DE550B" w:rsidRDefault="00A11147" w:rsidP="00A11147">
      <w:pPr>
        <w:spacing w:after="0" w:line="360" w:lineRule="auto"/>
        <w:jc w:val="both"/>
        <w:rPr>
          <w:rFonts w:ascii="Book Antiqua" w:eastAsia="宋体" w:hAnsi="Book Antiqua"/>
          <w:lang w:eastAsia="zh-CN"/>
        </w:rPr>
      </w:pPr>
      <w:r w:rsidRPr="009926FC">
        <w:rPr>
          <w:rFonts w:ascii="Book Antiqua" w:hAnsi="Book Antiqua"/>
        </w:rPr>
        <w:t>APM</w:t>
      </w:r>
      <w:r>
        <w:rPr>
          <w:rFonts w:ascii="Book Antiqua" w:eastAsia="宋体" w:hAnsi="Book Antiqua" w:hint="eastAsia"/>
          <w:lang w:eastAsia="zh-CN"/>
        </w:rPr>
        <w:t xml:space="preserve">: </w:t>
      </w:r>
      <w:r w:rsidRPr="009926FC">
        <w:rPr>
          <w:rFonts w:ascii="Book Antiqua" w:hAnsi="Book Antiqua"/>
        </w:rPr>
        <w:t>A</w:t>
      </w:r>
      <w:r>
        <w:rPr>
          <w:rFonts w:ascii="Book Antiqua" w:hAnsi="Book Antiqua"/>
        </w:rPr>
        <w:t xml:space="preserve">rthroscopic partial </w:t>
      </w:r>
      <w:proofErr w:type="spellStart"/>
      <w:r>
        <w:rPr>
          <w:rFonts w:ascii="Book Antiqua" w:hAnsi="Book Antiqua"/>
        </w:rPr>
        <w:t>meniscectom</w:t>
      </w:r>
      <w:proofErr w:type="spellEnd"/>
      <w:r w:rsidR="00DE550B">
        <w:rPr>
          <w:rFonts w:ascii="Book Antiqua" w:eastAsia="宋体" w:hAnsi="Book Antiqua" w:hint="eastAsia"/>
          <w:lang w:eastAsia="zh-CN"/>
        </w:rPr>
        <w:t>;</w:t>
      </w:r>
      <w:r w:rsidRPr="009926FC">
        <w:rPr>
          <w:rFonts w:ascii="Book Antiqua" w:hAnsi="Book Antiqua"/>
        </w:rPr>
        <w:t xml:space="preserve"> </w:t>
      </w:r>
      <w:r w:rsidR="00DE550B">
        <w:rPr>
          <w:rFonts w:ascii="Book Antiqua" w:hAnsi="Book Antiqua"/>
        </w:rPr>
        <w:t>NS</w:t>
      </w:r>
      <w:r w:rsidR="00DE550B">
        <w:rPr>
          <w:rFonts w:ascii="Book Antiqua" w:eastAsia="宋体" w:hAnsi="Book Antiqua" w:hint="eastAsia"/>
          <w:lang w:eastAsia="zh-CN"/>
        </w:rPr>
        <w:t>:</w:t>
      </w:r>
      <w:r w:rsidR="00DE550B" w:rsidRPr="009926FC">
        <w:rPr>
          <w:rFonts w:ascii="Book Antiqua" w:hAnsi="Book Antiqua"/>
        </w:rPr>
        <w:t xml:space="preserve"> Not statistically significant</w:t>
      </w:r>
      <w:r w:rsidR="00DE550B">
        <w:rPr>
          <w:rFonts w:ascii="Book Antiqua" w:eastAsia="宋体" w:hAnsi="Book Antiqua" w:hint="eastAsia"/>
          <w:lang w:eastAsia="zh-CN"/>
        </w:rPr>
        <w:t>.</w:t>
      </w:r>
    </w:p>
    <w:p w14:paraId="4938CB28" w14:textId="3FB1950E" w:rsidR="00125C51" w:rsidRPr="009926FC" w:rsidRDefault="00125C51" w:rsidP="009926FC">
      <w:pPr>
        <w:spacing w:after="0" w:line="360" w:lineRule="auto"/>
        <w:jc w:val="both"/>
        <w:rPr>
          <w:rFonts w:ascii="Book Antiqua" w:hAnsi="Book Antiqua"/>
        </w:rPr>
      </w:pPr>
    </w:p>
    <w:sectPr w:rsidR="00125C51" w:rsidRPr="009926FC" w:rsidSect="00EB6238">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CB7ADC" w14:textId="77777777" w:rsidR="007E768C" w:rsidRDefault="007E768C" w:rsidP="007B1373">
      <w:pPr>
        <w:spacing w:after="0"/>
      </w:pPr>
      <w:r>
        <w:separator/>
      </w:r>
    </w:p>
  </w:endnote>
  <w:endnote w:type="continuationSeparator" w:id="0">
    <w:p w14:paraId="43336449" w14:textId="77777777" w:rsidR="007E768C" w:rsidRDefault="007E768C" w:rsidP="007B137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Batang">
    <w:altName w:val="바탕"/>
    <w:charset w:val="81"/>
    <w:family w:val="roman"/>
    <w:pitch w:val="variable"/>
    <w:sig w:usb0="B00002AF" w:usb1="69D77CFB" w:usb2="00000030" w:usb3="00000000" w:csb0="0008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宋体">
    <w:charset w:val="50"/>
    <w:family w:val="auto"/>
    <w:pitch w:val="variable"/>
    <w:sig w:usb0="00000001" w:usb1="080E0000" w:usb2="00000010" w:usb3="00000000" w:csb0="00040000" w:csb1="00000000"/>
  </w:font>
  <w:font w:name="华文细黑">
    <w:charset w:val="50"/>
    <w:family w:val="auto"/>
    <w:pitch w:val="variable"/>
    <w:sig w:usb0="00000287" w:usb1="080F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Times New Roman"/>
    <w:panose1 w:val="00000000000000000000"/>
    <w:charset w:val="00"/>
    <w:family w:val="roman"/>
    <w:notTrueType/>
    <w:pitch w:val="default"/>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939686" w14:textId="77777777" w:rsidR="007E768C" w:rsidRDefault="007E768C" w:rsidP="007B1373">
      <w:pPr>
        <w:spacing w:after="0"/>
      </w:pPr>
      <w:r>
        <w:separator/>
      </w:r>
    </w:p>
  </w:footnote>
  <w:footnote w:type="continuationSeparator" w:id="0">
    <w:p w14:paraId="47DC5514" w14:textId="77777777" w:rsidR="007E768C" w:rsidRDefault="007E768C" w:rsidP="007B1373">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frre92dz4afdpvevtrzvdpr6pef2a0dv5aer&quot;&gt;My EndNote Library&lt;record-ids&gt;&lt;item&gt;60&lt;/item&gt;&lt;item&gt;516&lt;/item&gt;&lt;item&gt;519&lt;/item&gt;&lt;item&gt;2334&lt;/item&gt;&lt;item&gt;2336&lt;/item&gt;&lt;item&gt;2342&lt;/item&gt;&lt;item&gt;2352&lt;/item&gt;&lt;item&gt;2360&lt;/item&gt;&lt;/record-ids&gt;&lt;/item&gt;&lt;/Libraries&gt;"/>
  </w:docVars>
  <w:rsids>
    <w:rsidRoot w:val="00125C51"/>
    <w:rsid w:val="00010439"/>
    <w:rsid w:val="00012E9B"/>
    <w:rsid w:val="00013C3B"/>
    <w:rsid w:val="00013F97"/>
    <w:rsid w:val="000569EB"/>
    <w:rsid w:val="0009614B"/>
    <w:rsid w:val="00096DDE"/>
    <w:rsid w:val="000A62AA"/>
    <w:rsid w:val="000A7BFB"/>
    <w:rsid w:val="000C6BF6"/>
    <w:rsid w:val="000E7749"/>
    <w:rsid w:val="000E7D43"/>
    <w:rsid w:val="00125138"/>
    <w:rsid w:val="00125C51"/>
    <w:rsid w:val="00140632"/>
    <w:rsid w:val="00177576"/>
    <w:rsid w:val="001800C8"/>
    <w:rsid w:val="00180F7F"/>
    <w:rsid w:val="001A4087"/>
    <w:rsid w:val="001B0B46"/>
    <w:rsid w:val="001B2EBD"/>
    <w:rsid w:val="001C6222"/>
    <w:rsid w:val="001D761C"/>
    <w:rsid w:val="001E7D01"/>
    <w:rsid w:val="001F4D85"/>
    <w:rsid w:val="001F5CF8"/>
    <w:rsid w:val="001F5F0F"/>
    <w:rsid w:val="00202562"/>
    <w:rsid w:val="0020576E"/>
    <w:rsid w:val="00211B96"/>
    <w:rsid w:val="00222143"/>
    <w:rsid w:val="00236859"/>
    <w:rsid w:val="00250D70"/>
    <w:rsid w:val="002C6442"/>
    <w:rsid w:val="002E1A87"/>
    <w:rsid w:val="002F3BCD"/>
    <w:rsid w:val="002F7C7C"/>
    <w:rsid w:val="003155CE"/>
    <w:rsid w:val="0032361D"/>
    <w:rsid w:val="00323C2E"/>
    <w:rsid w:val="003300A1"/>
    <w:rsid w:val="00335435"/>
    <w:rsid w:val="003531B3"/>
    <w:rsid w:val="00353AD3"/>
    <w:rsid w:val="00356DD8"/>
    <w:rsid w:val="00366D59"/>
    <w:rsid w:val="00376769"/>
    <w:rsid w:val="003802D8"/>
    <w:rsid w:val="003831D8"/>
    <w:rsid w:val="00384F88"/>
    <w:rsid w:val="003A0F29"/>
    <w:rsid w:val="003A1BF2"/>
    <w:rsid w:val="003A63BB"/>
    <w:rsid w:val="003B0945"/>
    <w:rsid w:val="003C3446"/>
    <w:rsid w:val="003D0BB6"/>
    <w:rsid w:val="003D1CCE"/>
    <w:rsid w:val="003D32F0"/>
    <w:rsid w:val="003E2C07"/>
    <w:rsid w:val="003F7D6F"/>
    <w:rsid w:val="004050F2"/>
    <w:rsid w:val="00416708"/>
    <w:rsid w:val="00426F29"/>
    <w:rsid w:val="004443A7"/>
    <w:rsid w:val="00472F0C"/>
    <w:rsid w:val="00495E16"/>
    <w:rsid w:val="004B5A76"/>
    <w:rsid w:val="004C6F46"/>
    <w:rsid w:val="004E6B79"/>
    <w:rsid w:val="00581D7E"/>
    <w:rsid w:val="00584DC2"/>
    <w:rsid w:val="005965EF"/>
    <w:rsid w:val="005A0FA7"/>
    <w:rsid w:val="005B274D"/>
    <w:rsid w:val="005E1C82"/>
    <w:rsid w:val="00605B54"/>
    <w:rsid w:val="00611391"/>
    <w:rsid w:val="00655BB4"/>
    <w:rsid w:val="0067115E"/>
    <w:rsid w:val="00682B9F"/>
    <w:rsid w:val="00684718"/>
    <w:rsid w:val="006B1D43"/>
    <w:rsid w:val="006C77D7"/>
    <w:rsid w:val="006E2E1A"/>
    <w:rsid w:val="006E3C68"/>
    <w:rsid w:val="006E3DB9"/>
    <w:rsid w:val="006F6B20"/>
    <w:rsid w:val="00701478"/>
    <w:rsid w:val="007447F8"/>
    <w:rsid w:val="00744BC4"/>
    <w:rsid w:val="0074767C"/>
    <w:rsid w:val="007A6D44"/>
    <w:rsid w:val="007B1373"/>
    <w:rsid w:val="007C2665"/>
    <w:rsid w:val="007E768C"/>
    <w:rsid w:val="008650CE"/>
    <w:rsid w:val="00886DF1"/>
    <w:rsid w:val="008A4600"/>
    <w:rsid w:val="008D577A"/>
    <w:rsid w:val="008D616C"/>
    <w:rsid w:val="008E07A5"/>
    <w:rsid w:val="00903912"/>
    <w:rsid w:val="00912F00"/>
    <w:rsid w:val="009154F2"/>
    <w:rsid w:val="00921606"/>
    <w:rsid w:val="00925D38"/>
    <w:rsid w:val="00944442"/>
    <w:rsid w:val="00947527"/>
    <w:rsid w:val="00961554"/>
    <w:rsid w:val="00963C82"/>
    <w:rsid w:val="009724F1"/>
    <w:rsid w:val="0098662F"/>
    <w:rsid w:val="00987ED4"/>
    <w:rsid w:val="009926FC"/>
    <w:rsid w:val="009C0A55"/>
    <w:rsid w:val="009C7F32"/>
    <w:rsid w:val="009E4D12"/>
    <w:rsid w:val="009E4E0D"/>
    <w:rsid w:val="009E6B39"/>
    <w:rsid w:val="009F393D"/>
    <w:rsid w:val="00A06F54"/>
    <w:rsid w:val="00A11147"/>
    <w:rsid w:val="00A34DE6"/>
    <w:rsid w:val="00A408D4"/>
    <w:rsid w:val="00A61B8D"/>
    <w:rsid w:val="00A7566A"/>
    <w:rsid w:val="00A7764B"/>
    <w:rsid w:val="00A93BE0"/>
    <w:rsid w:val="00A95A73"/>
    <w:rsid w:val="00AA4F3C"/>
    <w:rsid w:val="00AB237F"/>
    <w:rsid w:val="00AB42EB"/>
    <w:rsid w:val="00AB7023"/>
    <w:rsid w:val="00AF48E3"/>
    <w:rsid w:val="00B00638"/>
    <w:rsid w:val="00B27953"/>
    <w:rsid w:val="00B33E82"/>
    <w:rsid w:val="00B55653"/>
    <w:rsid w:val="00B64967"/>
    <w:rsid w:val="00B74D4F"/>
    <w:rsid w:val="00B91B8F"/>
    <w:rsid w:val="00BA16A8"/>
    <w:rsid w:val="00BC23C0"/>
    <w:rsid w:val="00BC3576"/>
    <w:rsid w:val="00BC4257"/>
    <w:rsid w:val="00BF3976"/>
    <w:rsid w:val="00BF59E6"/>
    <w:rsid w:val="00C0149C"/>
    <w:rsid w:val="00C20366"/>
    <w:rsid w:val="00C20689"/>
    <w:rsid w:val="00C31FAA"/>
    <w:rsid w:val="00C66416"/>
    <w:rsid w:val="00C75852"/>
    <w:rsid w:val="00C96A29"/>
    <w:rsid w:val="00CA6067"/>
    <w:rsid w:val="00CE0883"/>
    <w:rsid w:val="00CE1398"/>
    <w:rsid w:val="00CE49D4"/>
    <w:rsid w:val="00D03AC0"/>
    <w:rsid w:val="00D06569"/>
    <w:rsid w:val="00D201BD"/>
    <w:rsid w:val="00D402B4"/>
    <w:rsid w:val="00D63AE3"/>
    <w:rsid w:val="00D67E2A"/>
    <w:rsid w:val="00D759C4"/>
    <w:rsid w:val="00D82401"/>
    <w:rsid w:val="00D836C2"/>
    <w:rsid w:val="00D85F7E"/>
    <w:rsid w:val="00DB3D21"/>
    <w:rsid w:val="00DB45C9"/>
    <w:rsid w:val="00DC1F35"/>
    <w:rsid w:val="00DD0B16"/>
    <w:rsid w:val="00DD52B5"/>
    <w:rsid w:val="00DE550B"/>
    <w:rsid w:val="00DF3ED6"/>
    <w:rsid w:val="00E15266"/>
    <w:rsid w:val="00E2617A"/>
    <w:rsid w:val="00E50841"/>
    <w:rsid w:val="00E52E05"/>
    <w:rsid w:val="00EB60A7"/>
    <w:rsid w:val="00EB6238"/>
    <w:rsid w:val="00EE0613"/>
    <w:rsid w:val="00EE5B20"/>
    <w:rsid w:val="00EF1A4E"/>
    <w:rsid w:val="00EF614C"/>
    <w:rsid w:val="00F11E37"/>
    <w:rsid w:val="00F14B0E"/>
    <w:rsid w:val="00F20EFA"/>
    <w:rsid w:val="00F220E6"/>
    <w:rsid w:val="00F35792"/>
    <w:rsid w:val="00F4343F"/>
    <w:rsid w:val="00F45609"/>
    <w:rsid w:val="00F577A4"/>
    <w:rsid w:val="00F60101"/>
    <w:rsid w:val="00F77664"/>
    <w:rsid w:val="00F91377"/>
    <w:rsid w:val="00FA477F"/>
    <w:rsid w:val="00FC2811"/>
    <w:rsid w:val="00FE5C56"/>
    <w:rsid w:val="00FF5A72"/>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439DC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Batang" w:hAnsi="Times New Roman" w:cs="Times New Roman"/>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9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35792"/>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D761C"/>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D761C"/>
    <w:rPr>
      <w:rFonts w:ascii="Lucida Grande" w:hAnsi="Lucida Grande"/>
      <w:sz w:val="18"/>
      <w:szCs w:val="18"/>
    </w:rPr>
  </w:style>
  <w:style w:type="paragraph" w:styleId="FootnoteText">
    <w:name w:val="footnote text"/>
    <w:basedOn w:val="Normal"/>
    <w:link w:val="FootnoteTextChar"/>
    <w:uiPriority w:val="99"/>
    <w:unhideWhenUsed/>
    <w:rsid w:val="007B1373"/>
    <w:pPr>
      <w:spacing w:after="0"/>
    </w:pPr>
  </w:style>
  <w:style w:type="character" w:customStyle="1" w:styleId="FootnoteTextChar">
    <w:name w:val="Footnote Text Char"/>
    <w:basedOn w:val="DefaultParagraphFont"/>
    <w:link w:val="FootnoteText"/>
    <w:uiPriority w:val="99"/>
    <w:rsid w:val="007B1373"/>
    <w:rPr>
      <w:sz w:val="24"/>
      <w:szCs w:val="24"/>
    </w:rPr>
  </w:style>
  <w:style w:type="character" w:styleId="FootnoteReference">
    <w:name w:val="footnote reference"/>
    <w:basedOn w:val="DefaultParagraphFont"/>
    <w:uiPriority w:val="99"/>
    <w:unhideWhenUsed/>
    <w:rsid w:val="007B1373"/>
    <w:rPr>
      <w:vertAlign w:val="superscript"/>
    </w:rPr>
  </w:style>
  <w:style w:type="character" w:styleId="CommentReference">
    <w:name w:val="annotation reference"/>
    <w:basedOn w:val="DefaultParagraphFont"/>
    <w:uiPriority w:val="99"/>
    <w:semiHidden/>
    <w:unhideWhenUsed/>
    <w:rsid w:val="00A06F54"/>
    <w:rPr>
      <w:sz w:val="18"/>
      <w:szCs w:val="18"/>
    </w:rPr>
  </w:style>
  <w:style w:type="paragraph" w:styleId="CommentText">
    <w:name w:val="annotation text"/>
    <w:basedOn w:val="Normal"/>
    <w:link w:val="CommentTextChar"/>
    <w:uiPriority w:val="99"/>
    <w:unhideWhenUsed/>
    <w:rsid w:val="00A06F54"/>
  </w:style>
  <w:style w:type="character" w:customStyle="1" w:styleId="CommentTextChar">
    <w:name w:val="Comment Text Char"/>
    <w:basedOn w:val="DefaultParagraphFont"/>
    <w:link w:val="CommentText"/>
    <w:uiPriority w:val="99"/>
    <w:rsid w:val="00A06F54"/>
    <w:rPr>
      <w:sz w:val="24"/>
      <w:szCs w:val="24"/>
    </w:rPr>
  </w:style>
  <w:style w:type="paragraph" w:styleId="CommentSubject">
    <w:name w:val="annotation subject"/>
    <w:basedOn w:val="CommentText"/>
    <w:next w:val="CommentText"/>
    <w:link w:val="CommentSubjectChar"/>
    <w:uiPriority w:val="99"/>
    <w:semiHidden/>
    <w:unhideWhenUsed/>
    <w:rsid w:val="00A06F54"/>
    <w:rPr>
      <w:b/>
      <w:bCs/>
      <w:sz w:val="20"/>
      <w:szCs w:val="20"/>
    </w:rPr>
  </w:style>
  <w:style w:type="character" w:customStyle="1" w:styleId="CommentSubjectChar">
    <w:name w:val="Comment Subject Char"/>
    <w:basedOn w:val="CommentTextChar"/>
    <w:link w:val="CommentSubject"/>
    <w:uiPriority w:val="99"/>
    <w:semiHidden/>
    <w:rsid w:val="00A06F54"/>
    <w:rPr>
      <w:b/>
      <w:bCs/>
      <w:sz w:val="24"/>
      <w:szCs w:val="24"/>
    </w:rPr>
  </w:style>
  <w:style w:type="character" w:styleId="Hyperlink">
    <w:name w:val="Hyperlink"/>
    <w:basedOn w:val="DefaultParagraphFont"/>
    <w:uiPriority w:val="99"/>
    <w:unhideWhenUsed/>
    <w:rsid w:val="00AA4F3C"/>
    <w:rPr>
      <w:color w:val="0000FF" w:themeColor="hyperlink"/>
      <w:u w:val="single"/>
    </w:rPr>
  </w:style>
  <w:style w:type="paragraph" w:customStyle="1" w:styleId="EndNoteBibliographyTitle">
    <w:name w:val="EndNote Bibliography Title"/>
    <w:basedOn w:val="Normal"/>
    <w:rsid w:val="00D67E2A"/>
    <w:pPr>
      <w:spacing w:after="0"/>
      <w:jc w:val="center"/>
    </w:pPr>
    <w:rPr>
      <w:rFonts w:ascii="Cambria" w:hAnsi="Cambria"/>
    </w:rPr>
  </w:style>
  <w:style w:type="paragraph" w:customStyle="1" w:styleId="EndNoteBibliography">
    <w:name w:val="EndNote Bibliography"/>
    <w:basedOn w:val="Normal"/>
    <w:rsid w:val="00D67E2A"/>
    <w:pPr>
      <w:jc w:val="both"/>
    </w:pPr>
    <w:rPr>
      <w:rFonts w:ascii="Cambria" w:hAnsi="Cambria"/>
    </w:rPr>
  </w:style>
  <w:style w:type="character" w:styleId="LineNumber">
    <w:name w:val="line number"/>
    <w:basedOn w:val="DefaultParagraphFont"/>
    <w:uiPriority w:val="99"/>
    <w:semiHidden/>
    <w:unhideWhenUsed/>
    <w:rsid w:val="00E52E05"/>
  </w:style>
  <w:style w:type="character" w:styleId="Emphasis">
    <w:name w:val="Emphasis"/>
    <w:qFormat/>
    <w:rsid w:val="008D616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Batang" w:hAnsi="Times New Roman" w:cs="Times New Roman"/>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9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35792"/>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D761C"/>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D761C"/>
    <w:rPr>
      <w:rFonts w:ascii="Lucida Grande" w:hAnsi="Lucida Grande"/>
      <w:sz w:val="18"/>
      <w:szCs w:val="18"/>
    </w:rPr>
  </w:style>
  <w:style w:type="paragraph" w:styleId="FootnoteText">
    <w:name w:val="footnote text"/>
    <w:basedOn w:val="Normal"/>
    <w:link w:val="FootnoteTextChar"/>
    <w:uiPriority w:val="99"/>
    <w:unhideWhenUsed/>
    <w:rsid w:val="007B1373"/>
    <w:pPr>
      <w:spacing w:after="0"/>
    </w:pPr>
  </w:style>
  <w:style w:type="character" w:customStyle="1" w:styleId="FootnoteTextChar">
    <w:name w:val="Footnote Text Char"/>
    <w:basedOn w:val="DefaultParagraphFont"/>
    <w:link w:val="FootnoteText"/>
    <w:uiPriority w:val="99"/>
    <w:rsid w:val="007B1373"/>
    <w:rPr>
      <w:sz w:val="24"/>
      <w:szCs w:val="24"/>
    </w:rPr>
  </w:style>
  <w:style w:type="character" w:styleId="FootnoteReference">
    <w:name w:val="footnote reference"/>
    <w:basedOn w:val="DefaultParagraphFont"/>
    <w:uiPriority w:val="99"/>
    <w:unhideWhenUsed/>
    <w:rsid w:val="007B1373"/>
    <w:rPr>
      <w:vertAlign w:val="superscript"/>
    </w:rPr>
  </w:style>
  <w:style w:type="character" w:styleId="CommentReference">
    <w:name w:val="annotation reference"/>
    <w:basedOn w:val="DefaultParagraphFont"/>
    <w:uiPriority w:val="99"/>
    <w:semiHidden/>
    <w:unhideWhenUsed/>
    <w:rsid w:val="00A06F54"/>
    <w:rPr>
      <w:sz w:val="18"/>
      <w:szCs w:val="18"/>
    </w:rPr>
  </w:style>
  <w:style w:type="paragraph" w:styleId="CommentText">
    <w:name w:val="annotation text"/>
    <w:basedOn w:val="Normal"/>
    <w:link w:val="CommentTextChar"/>
    <w:uiPriority w:val="99"/>
    <w:unhideWhenUsed/>
    <w:rsid w:val="00A06F54"/>
  </w:style>
  <w:style w:type="character" w:customStyle="1" w:styleId="CommentTextChar">
    <w:name w:val="Comment Text Char"/>
    <w:basedOn w:val="DefaultParagraphFont"/>
    <w:link w:val="CommentText"/>
    <w:uiPriority w:val="99"/>
    <w:rsid w:val="00A06F54"/>
    <w:rPr>
      <w:sz w:val="24"/>
      <w:szCs w:val="24"/>
    </w:rPr>
  </w:style>
  <w:style w:type="paragraph" w:styleId="CommentSubject">
    <w:name w:val="annotation subject"/>
    <w:basedOn w:val="CommentText"/>
    <w:next w:val="CommentText"/>
    <w:link w:val="CommentSubjectChar"/>
    <w:uiPriority w:val="99"/>
    <w:semiHidden/>
    <w:unhideWhenUsed/>
    <w:rsid w:val="00A06F54"/>
    <w:rPr>
      <w:b/>
      <w:bCs/>
      <w:sz w:val="20"/>
      <w:szCs w:val="20"/>
    </w:rPr>
  </w:style>
  <w:style w:type="character" w:customStyle="1" w:styleId="CommentSubjectChar">
    <w:name w:val="Comment Subject Char"/>
    <w:basedOn w:val="CommentTextChar"/>
    <w:link w:val="CommentSubject"/>
    <w:uiPriority w:val="99"/>
    <w:semiHidden/>
    <w:rsid w:val="00A06F54"/>
    <w:rPr>
      <w:b/>
      <w:bCs/>
      <w:sz w:val="24"/>
      <w:szCs w:val="24"/>
    </w:rPr>
  </w:style>
  <w:style w:type="character" w:styleId="Hyperlink">
    <w:name w:val="Hyperlink"/>
    <w:basedOn w:val="DefaultParagraphFont"/>
    <w:uiPriority w:val="99"/>
    <w:unhideWhenUsed/>
    <w:rsid w:val="00AA4F3C"/>
    <w:rPr>
      <w:color w:val="0000FF" w:themeColor="hyperlink"/>
      <w:u w:val="single"/>
    </w:rPr>
  </w:style>
  <w:style w:type="paragraph" w:customStyle="1" w:styleId="EndNoteBibliographyTitle">
    <w:name w:val="EndNote Bibliography Title"/>
    <w:basedOn w:val="Normal"/>
    <w:rsid w:val="00D67E2A"/>
    <w:pPr>
      <w:spacing w:after="0"/>
      <w:jc w:val="center"/>
    </w:pPr>
    <w:rPr>
      <w:rFonts w:ascii="Cambria" w:hAnsi="Cambria"/>
    </w:rPr>
  </w:style>
  <w:style w:type="paragraph" w:customStyle="1" w:styleId="EndNoteBibliography">
    <w:name w:val="EndNote Bibliography"/>
    <w:basedOn w:val="Normal"/>
    <w:rsid w:val="00D67E2A"/>
    <w:pPr>
      <w:jc w:val="both"/>
    </w:pPr>
    <w:rPr>
      <w:rFonts w:ascii="Cambria" w:hAnsi="Cambria"/>
    </w:rPr>
  </w:style>
  <w:style w:type="character" w:styleId="LineNumber">
    <w:name w:val="line number"/>
    <w:basedOn w:val="DefaultParagraphFont"/>
    <w:uiPriority w:val="99"/>
    <w:semiHidden/>
    <w:unhideWhenUsed/>
    <w:rsid w:val="00E52E05"/>
  </w:style>
  <w:style w:type="character" w:styleId="Emphasis">
    <w:name w:val="Emphasis"/>
    <w:qFormat/>
    <w:rsid w:val="008D616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696647">
      <w:bodyDiv w:val="1"/>
      <w:marLeft w:val="0"/>
      <w:marRight w:val="0"/>
      <w:marTop w:val="0"/>
      <w:marBottom w:val="0"/>
      <w:divBdr>
        <w:top w:val="none" w:sz="0" w:space="0" w:color="auto"/>
        <w:left w:val="none" w:sz="0" w:space="0" w:color="auto"/>
        <w:bottom w:val="none" w:sz="0" w:space="0" w:color="auto"/>
        <w:right w:val="none" w:sz="0" w:space="0" w:color="auto"/>
      </w:divBdr>
    </w:div>
    <w:div w:id="180239236">
      <w:bodyDiv w:val="1"/>
      <w:marLeft w:val="0"/>
      <w:marRight w:val="0"/>
      <w:marTop w:val="0"/>
      <w:marBottom w:val="0"/>
      <w:divBdr>
        <w:top w:val="none" w:sz="0" w:space="0" w:color="auto"/>
        <w:left w:val="none" w:sz="0" w:space="0" w:color="auto"/>
        <w:bottom w:val="none" w:sz="0" w:space="0" w:color="auto"/>
        <w:right w:val="none" w:sz="0" w:space="0" w:color="auto"/>
      </w:divBdr>
    </w:div>
    <w:div w:id="314379065">
      <w:bodyDiv w:val="1"/>
      <w:marLeft w:val="0"/>
      <w:marRight w:val="0"/>
      <w:marTop w:val="0"/>
      <w:marBottom w:val="0"/>
      <w:divBdr>
        <w:top w:val="none" w:sz="0" w:space="0" w:color="auto"/>
        <w:left w:val="none" w:sz="0" w:space="0" w:color="auto"/>
        <w:bottom w:val="none" w:sz="0" w:space="0" w:color="auto"/>
        <w:right w:val="none" w:sz="0" w:space="0" w:color="auto"/>
      </w:divBdr>
      <w:divsChild>
        <w:div w:id="310447369">
          <w:marLeft w:val="0"/>
          <w:marRight w:val="0"/>
          <w:marTop w:val="0"/>
          <w:marBottom w:val="0"/>
          <w:divBdr>
            <w:top w:val="none" w:sz="0" w:space="0" w:color="auto"/>
            <w:left w:val="none" w:sz="0" w:space="0" w:color="auto"/>
            <w:bottom w:val="none" w:sz="0" w:space="0" w:color="auto"/>
            <w:right w:val="none" w:sz="0" w:space="0" w:color="auto"/>
          </w:divBdr>
          <w:divsChild>
            <w:div w:id="1589120749">
              <w:marLeft w:val="0"/>
              <w:marRight w:val="0"/>
              <w:marTop w:val="0"/>
              <w:marBottom w:val="0"/>
              <w:divBdr>
                <w:top w:val="none" w:sz="0" w:space="0" w:color="auto"/>
                <w:left w:val="none" w:sz="0" w:space="0" w:color="auto"/>
                <w:bottom w:val="none" w:sz="0" w:space="0" w:color="auto"/>
                <w:right w:val="none" w:sz="0" w:space="0" w:color="auto"/>
              </w:divBdr>
            </w:div>
            <w:div w:id="786773631">
              <w:marLeft w:val="0"/>
              <w:marRight w:val="0"/>
              <w:marTop w:val="0"/>
              <w:marBottom w:val="0"/>
              <w:divBdr>
                <w:top w:val="none" w:sz="0" w:space="0" w:color="auto"/>
                <w:left w:val="none" w:sz="0" w:space="0" w:color="auto"/>
                <w:bottom w:val="none" w:sz="0" w:space="0" w:color="auto"/>
                <w:right w:val="none" w:sz="0" w:space="0" w:color="auto"/>
              </w:divBdr>
            </w:div>
            <w:div w:id="1106580032">
              <w:marLeft w:val="0"/>
              <w:marRight w:val="0"/>
              <w:marTop w:val="0"/>
              <w:marBottom w:val="0"/>
              <w:divBdr>
                <w:top w:val="none" w:sz="0" w:space="0" w:color="auto"/>
                <w:left w:val="none" w:sz="0" w:space="0" w:color="auto"/>
                <w:bottom w:val="none" w:sz="0" w:space="0" w:color="auto"/>
                <w:right w:val="none" w:sz="0" w:space="0" w:color="auto"/>
              </w:divBdr>
            </w:div>
            <w:div w:id="856120354">
              <w:marLeft w:val="0"/>
              <w:marRight w:val="0"/>
              <w:marTop w:val="0"/>
              <w:marBottom w:val="0"/>
              <w:divBdr>
                <w:top w:val="none" w:sz="0" w:space="0" w:color="auto"/>
                <w:left w:val="none" w:sz="0" w:space="0" w:color="auto"/>
                <w:bottom w:val="none" w:sz="0" w:space="0" w:color="auto"/>
                <w:right w:val="none" w:sz="0" w:space="0" w:color="auto"/>
              </w:divBdr>
            </w:div>
            <w:div w:id="898056414">
              <w:marLeft w:val="0"/>
              <w:marRight w:val="0"/>
              <w:marTop w:val="0"/>
              <w:marBottom w:val="0"/>
              <w:divBdr>
                <w:top w:val="none" w:sz="0" w:space="0" w:color="auto"/>
                <w:left w:val="none" w:sz="0" w:space="0" w:color="auto"/>
                <w:bottom w:val="none" w:sz="0" w:space="0" w:color="auto"/>
                <w:right w:val="none" w:sz="0" w:space="0" w:color="auto"/>
              </w:divBdr>
            </w:div>
            <w:div w:id="497040480">
              <w:marLeft w:val="0"/>
              <w:marRight w:val="0"/>
              <w:marTop w:val="0"/>
              <w:marBottom w:val="0"/>
              <w:divBdr>
                <w:top w:val="none" w:sz="0" w:space="0" w:color="auto"/>
                <w:left w:val="none" w:sz="0" w:space="0" w:color="auto"/>
                <w:bottom w:val="none" w:sz="0" w:space="0" w:color="auto"/>
                <w:right w:val="none" w:sz="0" w:space="0" w:color="auto"/>
              </w:divBdr>
            </w:div>
            <w:div w:id="1084301664">
              <w:marLeft w:val="0"/>
              <w:marRight w:val="0"/>
              <w:marTop w:val="0"/>
              <w:marBottom w:val="0"/>
              <w:divBdr>
                <w:top w:val="none" w:sz="0" w:space="0" w:color="auto"/>
                <w:left w:val="none" w:sz="0" w:space="0" w:color="auto"/>
                <w:bottom w:val="none" w:sz="0" w:space="0" w:color="auto"/>
                <w:right w:val="none" w:sz="0" w:space="0" w:color="auto"/>
              </w:divBdr>
            </w:div>
            <w:div w:id="1759449977">
              <w:marLeft w:val="0"/>
              <w:marRight w:val="0"/>
              <w:marTop w:val="0"/>
              <w:marBottom w:val="0"/>
              <w:divBdr>
                <w:top w:val="none" w:sz="0" w:space="0" w:color="auto"/>
                <w:left w:val="none" w:sz="0" w:space="0" w:color="auto"/>
                <w:bottom w:val="none" w:sz="0" w:space="0" w:color="auto"/>
                <w:right w:val="none" w:sz="0" w:space="0" w:color="auto"/>
              </w:divBdr>
            </w:div>
            <w:div w:id="308361875">
              <w:marLeft w:val="0"/>
              <w:marRight w:val="0"/>
              <w:marTop w:val="0"/>
              <w:marBottom w:val="0"/>
              <w:divBdr>
                <w:top w:val="none" w:sz="0" w:space="0" w:color="auto"/>
                <w:left w:val="none" w:sz="0" w:space="0" w:color="auto"/>
                <w:bottom w:val="none" w:sz="0" w:space="0" w:color="auto"/>
                <w:right w:val="none" w:sz="0" w:space="0" w:color="auto"/>
              </w:divBdr>
            </w:div>
            <w:div w:id="704329787">
              <w:marLeft w:val="0"/>
              <w:marRight w:val="0"/>
              <w:marTop w:val="0"/>
              <w:marBottom w:val="0"/>
              <w:divBdr>
                <w:top w:val="none" w:sz="0" w:space="0" w:color="auto"/>
                <w:left w:val="none" w:sz="0" w:space="0" w:color="auto"/>
                <w:bottom w:val="none" w:sz="0" w:space="0" w:color="auto"/>
                <w:right w:val="none" w:sz="0" w:space="0" w:color="auto"/>
              </w:divBdr>
            </w:div>
            <w:div w:id="1115563657">
              <w:marLeft w:val="0"/>
              <w:marRight w:val="0"/>
              <w:marTop w:val="0"/>
              <w:marBottom w:val="0"/>
              <w:divBdr>
                <w:top w:val="none" w:sz="0" w:space="0" w:color="auto"/>
                <w:left w:val="none" w:sz="0" w:space="0" w:color="auto"/>
                <w:bottom w:val="none" w:sz="0" w:space="0" w:color="auto"/>
                <w:right w:val="none" w:sz="0" w:space="0" w:color="auto"/>
              </w:divBdr>
            </w:div>
            <w:div w:id="1637104191">
              <w:marLeft w:val="0"/>
              <w:marRight w:val="0"/>
              <w:marTop w:val="0"/>
              <w:marBottom w:val="0"/>
              <w:divBdr>
                <w:top w:val="none" w:sz="0" w:space="0" w:color="auto"/>
                <w:left w:val="none" w:sz="0" w:space="0" w:color="auto"/>
                <w:bottom w:val="none" w:sz="0" w:space="0" w:color="auto"/>
                <w:right w:val="none" w:sz="0" w:space="0" w:color="auto"/>
              </w:divBdr>
            </w:div>
            <w:div w:id="236978702">
              <w:marLeft w:val="0"/>
              <w:marRight w:val="0"/>
              <w:marTop w:val="0"/>
              <w:marBottom w:val="0"/>
              <w:divBdr>
                <w:top w:val="none" w:sz="0" w:space="0" w:color="auto"/>
                <w:left w:val="none" w:sz="0" w:space="0" w:color="auto"/>
                <w:bottom w:val="none" w:sz="0" w:space="0" w:color="auto"/>
                <w:right w:val="none" w:sz="0" w:space="0" w:color="auto"/>
              </w:divBdr>
            </w:div>
            <w:div w:id="1493788101">
              <w:marLeft w:val="0"/>
              <w:marRight w:val="0"/>
              <w:marTop w:val="0"/>
              <w:marBottom w:val="0"/>
              <w:divBdr>
                <w:top w:val="none" w:sz="0" w:space="0" w:color="auto"/>
                <w:left w:val="none" w:sz="0" w:space="0" w:color="auto"/>
                <w:bottom w:val="none" w:sz="0" w:space="0" w:color="auto"/>
                <w:right w:val="none" w:sz="0" w:space="0" w:color="auto"/>
              </w:divBdr>
            </w:div>
            <w:div w:id="1471946962">
              <w:marLeft w:val="0"/>
              <w:marRight w:val="0"/>
              <w:marTop w:val="0"/>
              <w:marBottom w:val="0"/>
              <w:divBdr>
                <w:top w:val="none" w:sz="0" w:space="0" w:color="auto"/>
                <w:left w:val="none" w:sz="0" w:space="0" w:color="auto"/>
                <w:bottom w:val="none" w:sz="0" w:space="0" w:color="auto"/>
                <w:right w:val="none" w:sz="0" w:space="0" w:color="auto"/>
              </w:divBdr>
            </w:div>
            <w:div w:id="390616222">
              <w:marLeft w:val="0"/>
              <w:marRight w:val="0"/>
              <w:marTop w:val="0"/>
              <w:marBottom w:val="0"/>
              <w:divBdr>
                <w:top w:val="none" w:sz="0" w:space="0" w:color="auto"/>
                <w:left w:val="none" w:sz="0" w:space="0" w:color="auto"/>
                <w:bottom w:val="none" w:sz="0" w:space="0" w:color="auto"/>
                <w:right w:val="none" w:sz="0" w:space="0" w:color="auto"/>
              </w:divBdr>
            </w:div>
            <w:div w:id="1696927284">
              <w:marLeft w:val="0"/>
              <w:marRight w:val="0"/>
              <w:marTop w:val="0"/>
              <w:marBottom w:val="0"/>
              <w:divBdr>
                <w:top w:val="none" w:sz="0" w:space="0" w:color="auto"/>
                <w:left w:val="none" w:sz="0" w:space="0" w:color="auto"/>
                <w:bottom w:val="none" w:sz="0" w:space="0" w:color="auto"/>
                <w:right w:val="none" w:sz="0" w:space="0" w:color="auto"/>
              </w:divBdr>
            </w:div>
            <w:div w:id="1618565320">
              <w:marLeft w:val="0"/>
              <w:marRight w:val="0"/>
              <w:marTop w:val="0"/>
              <w:marBottom w:val="0"/>
              <w:divBdr>
                <w:top w:val="none" w:sz="0" w:space="0" w:color="auto"/>
                <w:left w:val="none" w:sz="0" w:space="0" w:color="auto"/>
                <w:bottom w:val="none" w:sz="0" w:space="0" w:color="auto"/>
                <w:right w:val="none" w:sz="0" w:space="0" w:color="auto"/>
              </w:divBdr>
            </w:div>
            <w:div w:id="34044236">
              <w:marLeft w:val="0"/>
              <w:marRight w:val="0"/>
              <w:marTop w:val="0"/>
              <w:marBottom w:val="0"/>
              <w:divBdr>
                <w:top w:val="none" w:sz="0" w:space="0" w:color="auto"/>
                <w:left w:val="none" w:sz="0" w:space="0" w:color="auto"/>
                <w:bottom w:val="none" w:sz="0" w:space="0" w:color="auto"/>
                <w:right w:val="none" w:sz="0" w:space="0" w:color="auto"/>
              </w:divBdr>
            </w:div>
            <w:div w:id="396444376">
              <w:marLeft w:val="0"/>
              <w:marRight w:val="0"/>
              <w:marTop w:val="0"/>
              <w:marBottom w:val="0"/>
              <w:divBdr>
                <w:top w:val="none" w:sz="0" w:space="0" w:color="auto"/>
                <w:left w:val="none" w:sz="0" w:space="0" w:color="auto"/>
                <w:bottom w:val="none" w:sz="0" w:space="0" w:color="auto"/>
                <w:right w:val="none" w:sz="0" w:space="0" w:color="auto"/>
              </w:divBdr>
            </w:div>
            <w:div w:id="1854298487">
              <w:marLeft w:val="0"/>
              <w:marRight w:val="0"/>
              <w:marTop w:val="0"/>
              <w:marBottom w:val="0"/>
              <w:divBdr>
                <w:top w:val="none" w:sz="0" w:space="0" w:color="auto"/>
                <w:left w:val="none" w:sz="0" w:space="0" w:color="auto"/>
                <w:bottom w:val="none" w:sz="0" w:space="0" w:color="auto"/>
                <w:right w:val="none" w:sz="0" w:space="0" w:color="auto"/>
              </w:divBdr>
            </w:div>
            <w:div w:id="1296368867">
              <w:marLeft w:val="0"/>
              <w:marRight w:val="0"/>
              <w:marTop w:val="0"/>
              <w:marBottom w:val="0"/>
              <w:divBdr>
                <w:top w:val="none" w:sz="0" w:space="0" w:color="auto"/>
                <w:left w:val="none" w:sz="0" w:space="0" w:color="auto"/>
                <w:bottom w:val="none" w:sz="0" w:space="0" w:color="auto"/>
                <w:right w:val="none" w:sz="0" w:space="0" w:color="auto"/>
              </w:divBdr>
            </w:div>
            <w:div w:id="194269091">
              <w:marLeft w:val="0"/>
              <w:marRight w:val="0"/>
              <w:marTop w:val="0"/>
              <w:marBottom w:val="0"/>
              <w:divBdr>
                <w:top w:val="none" w:sz="0" w:space="0" w:color="auto"/>
                <w:left w:val="none" w:sz="0" w:space="0" w:color="auto"/>
                <w:bottom w:val="none" w:sz="0" w:space="0" w:color="auto"/>
                <w:right w:val="none" w:sz="0" w:space="0" w:color="auto"/>
              </w:divBdr>
            </w:div>
            <w:div w:id="1144545079">
              <w:marLeft w:val="0"/>
              <w:marRight w:val="0"/>
              <w:marTop w:val="0"/>
              <w:marBottom w:val="0"/>
              <w:divBdr>
                <w:top w:val="none" w:sz="0" w:space="0" w:color="auto"/>
                <w:left w:val="none" w:sz="0" w:space="0" w:color="auto"/>
                <w:bottom w:val="none" w:sz="0" w:space="0" w:color="auto"/>
                <w:right w:val="none" w:sz="0" w:space="0" w:color="auto"/>
              </w:divBdr>
            </w:div>
            <w:div w:id="1647007354">
              <w:marLeft w:val="0"/>
              <w:marRight w:val="0"/>
              <w:marTop w:val="0"/>
              <w:marBottom w:val="0"/>
              <w:divBdr>
                <w:top w:val="none" w:sz="0" w:space="0" w:color="auto"/>
                <w:left w:val="none" w:sz="0" w:space="0" w:color="auto"/>
                <w:bottom w:val="none" w:sz="0" w:space="0" w:color="auto"/>
                <w:right w:val="none" w:sz="0" w:space="0" w:color="auto"/>
              </w:divBdr>
            </w:div>
            <w:div w:id="671488716">
              <w:marLeft w:val="0"/>
              <w:marRight w:val="0"/>
              <w:marTop w:val="0"/>
              <w:marBottom w:val="0"/>
              <w:divBdr>
                <w:top w:val="none" w:sz="0" w:space="0" w:color="auto"/>
                <w:left w:val="none" w:sz="0" w:space="0" w:color="auto"/>
                <w:bottom w:val="none" w:sz="0" w:space="0" w:color="auto"/>
                <w:right w:val="none" w:sz="0" w:space="0" w:color="auto"/>
              </w:divBdr>
            </w:div>
            <w:div w:id="170487958">
              <w:marLeft w:val="0"/>
              <w:marRight w:val="0"/>
              <w:marTop w:val="0"/>
              <w:marBottom w:val="0"/>
              <w:divBdr>
                <w:top w:val="none" w:sz="0" w:space="0" w:color="auto"/>
                <w:left w:val="none" w:sz="0" w:space="0" w:color="auto"/>
                <w:bottom w:val="none" w:sz="0" w:space="0" w:color="auto"/>
                <w:right w:val="none" w:sz="0" w:space="0" w:color="auto"/>
              </w:divBdr>
            </w:div>
            <w:div w:id="1588222602">
              <w:marLeft w:val="0"/>
              <w:marRight w:val="0"/>
              <w:marTop w:val="0"/>
              <w:marBottom w:val="0"/>
              <w:divBdr>
                <w:top w:val="none" w:sz="0" w:space="0" w:color="auto"/>
                <w:left w:val="none" w:sz="0" w:space="0" w:color="auto"/>
                <w:bottom w:val="none" w:sz="0" w:space="0" w:color="auto"/>
                <w:right w:val="none" w:sz="0" w:space="0" w:color="auto"/>
              </w:divBdr>
            </w:div>
            <w:div w:id="1944148554">
              <w:marLeft w:val="0"/>
              <w:marRight w:val="0"/>
              <w:marTop w:val="0"/>
              <w:marBottom w:val="0"/>
              <w:divBdr>
                <w:top w:val="none" w:sz="0" w:space="0" w:color="auto"/>
                <w:left w:val="none" w:sz="0" w:space="0" w:color="auto"/>
                <w:bottom w:val="none" w:sz="0" w:space="0" w:color="auto"/>
                <w:right w:val="none" w:sz="0" w:space="0" w:color="auto"/>
              </w:divBdr>
            </w:div>
            <w:div w:id="1642609606">
              <w:marLeft w:val="0"/>
              <w:marRight w:val="0"/>
              <w:marTop w:val="0"/>
              <w:marBottom w:val="0"/>
              <w:divBdr>
                <w:top w:val="none" w:sz="0" w:space="0" w:color="auto"/>
                <w:left w:val="none" w:sz="0" w:space="0" w:color="auto"/>
                <w:bottom w:val="none" w:sz="0" w:space="0" w:color="auto"/>
                <w:right w:val="none" w:sz="0" w:space="0" w:color="auto"/>
              </w:divBdr>
            </w:div>
            <w:div w:id="1060009827">
              <w:marLeft w:val="0"/>
              <w:marRight w:val="0"/>
              <w:marTop w:val="0"/>
              <w:marBottom w:val="0"/>
              <w:divBdr>
                <w:top w:val="none" w:sz="0" w:space="0" w:color="auto"/>
                <w:left w:val="none" w:sz="0" w:space="0" w:color="auto"/>
                <w:bottom w:val="none" w:sz="0" w:space="0" w:color="auto"/>
                <w:right w:val="none" w:sz="0" w:space="0" w:color="auto"/>
              </w:divBdr>
            </w:div>
            <w:div w:id="71651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2705225">
      <w:bodyDiv w:val="1"/>
      <w:marLeft w:val="0"/>
      <w:marRight w:val="0"/>
      <w:marTop w:val="0"/>
      <w:marBottom w:val="0"/>
      <w:divBdr>
        <w:top w:val="none" w:sz="0" w:space="0" w:color="auto"/>
        <w:left w:val="none" w:sz="0" w:space="0" w:color="auto"/>
        <w:bottom w:val="none" w:sz="0" w:space="0" w:color="auto"/>
        <w:right w:val="none" w:sz="0" w:space="0" w:color="auto"/>
      </w:divBdr>
    </w:div>
    <w:div w:id="354884963">
      <w:bodyDiv w:val="1"/>
      <w:marLeft w:val="0"/>
      <w:marRight w:val="0"/>
      <w:marTop w:val="0"/>
      <w:marBottom w:val="0"/>
      <w:divBdr>
        <w:top w:val="none" w:sz="0" w:space="0" w:color="auto"/>
        <w:left w:val="none" w:sz="0" w:space="0" w:color="auto"/>
        <w:bottom w:val="none" w:sz="0" w:space="0" w:color="auto"/>
        <w:right w:val="none" w:sz="0" w:space="0" w:color="auto"/>
      </w:divBdr>
    </w:div>
    <w:div w:id="430244773">
      <w:bodyDiv w:val="1"/>
      <w:marLeft w:val="0"/>
      <w:marRight w:val="0"/>
      <w:marTop w:val="0"/>
      <w:marBottom w:val="0"/>
      <w:divBdr>
        <w:top w:val="none" w:sz="0" w:space="0" w:color="auto"/>
        <w:left w:val="none" w:sz="0" w:space="0" w:color="auto"/>
        <w:bottom w:val="none" w:sz="0" w:space="0" w:color="auto"/>
        <w:right w:val="none" w:sz="0" w:space="0" w:color="auto"/>
      </w:divBdr>
    </w:div>
    <w:div w:id="448163992">
      <w:bodyDiv w:val="1"/>
      <w:marLeft w:val="0"/>
      <w:marRight w:val="0"/>
      <w:marTop w:val="0"/>
      <w:marBottom w:val="0"/>
      <w:divBdr>
        <w:top w:val="none" w:sz="0" w:space="0" w:color="auto"/>
        <w:left w:val="none" w:sz="0" w:space="0" w:color="auto"/>
        <w:bottom w:val="none" w:sz="0" w:space="0" w:color="auto"/>
        <w:right w:val="none" w:sz="0" w:space="0" w:color="auto"/>
      </w:divBdr>
    </w:div>
    <w:div w:id="662854407">
      <w:bodyDiv w:val="1"/>
      <w:marLeft w:val="0"/>
      <w:marRight w:val="0"/>
      <w:marTop w:val="0"/>
      <w:marBottom w:val="0"/>
      <w:divBdr>
        <w:top w:val="none" w:sz="0" w:space="0" w:color="auto"/>
        <w:left w:val="none" w:sz="0" w:space="0" w:color="auto"/>
        <w:bottom w:val="none" w:sz="0" w:space="0" w:color="auto"/>
        <w:right w:val="none" w:sz="0" w:space="0" w:color="auto"/>
      </w:divBdr>
    </w:div>
    <w:div w:id="759789985">
      <w:bodyDiv w:val="1"/>
      <w:marLeft w:val="0"/>
      <w:marRight w:val="0"/>
      <w:marTop w:val="0"/>
      <w:marBottom w:val="0"/>
      <w:divBdr>
        <w:top w:val="none" w:sz="0" w:space="0" w:color="auto"/>
        <w:left w:val="none" w:sz="0" w:space="0" w:color="auto"/>
        <w:bottom w:val="none" w:sz="0" w:space="0" w:color="auto"/>
        <w:right w:val="none" w:sz="0" w:space="0" w:color="auto"/>
      </w:divBdr>
    </w:div>
    <w:div w:id="812454755">
      <w:bodyDiv w:val="1"/>
      <w:marLeft w:val="0"/>
      <w:marRight w:val="0"/>
      <w:marTop w:val="0"/>
      <w:marBottom w:val="0"/>
      <w:divBdr>
        <w:top w:val="none" w:sz="0" w:space="0" w:color="auto"/>
        <w:left w:val="none" w:sz="0" w:space="0" w:color="auto"/>
        <w:bottom w:val="none" w:sz="0" w:space="0" w:color="auto"/>
        <w:right w:val="none" w:sz="0" w:space="0" w:color="auto"/>
      </w:divBdr>
    </w:div>
    <w:div w:id="941036320">
      <w:bodyDiv w:val="1"/>
      <w:marLeft w:val="0"/>
      <w:marRight w:val="0"/>
      <w:marTop w:val="0"/>
      <w:marBottom w:val="0"/>
      <w:divBdr>
        <w:top w:val="none" w:sz="0" w:space="0" w:color="auto"/>
        <w:left w:val="none" w:sz="0" w:space="0" w:color="auto"/>
        <w:bottom w:val="none" w:sz="0" w:space="0" w:color="auto"/>
        <w:right w:val="none" w:sz="0" w:space="0" w:color="auto"/>
      </w:divBdr>
    </w:div>
    <w:div w:id="942539855">
      <w:bodyDiv w:val="1"/>
      <w:marLeft w:val="0"/>
      <w:marRight w:val="0"/>
      <w:marTop w:val="0"/>
      <w:marBottom w:val="0"/>
      <w:divBdr>
        <w:top w:val="none" w:sz="0" w:space="0" w:color="auto"/>
        <w:left w:val="none" w:sz="0" w:space="0" w:color="auto"/>
        <w:bottom w:val="none" w:sz="0" w:space="0" w:color="auto"/>
        <w:right w:val="none" w:sz="0" w:space="0" w:color="auto"/>
      </w:divBdr>
    </w:div>
    <w:div w:id="958992279">
      <w:bodyDiv w:val="1"/>
      <w:marLeft w:val="0"/>
      <w:marRight w:val="0"/>
      <w:marTop w:val="0"/>
      <w:marBottom w:val="0"/>
      <w:divBdr>
        <w:top w:val="none" w:sz="0" w:space="0" w:color="auto"/>
        <w:left w:val="none" w:sz="0" w:space="0" w:color="auto"/>
        <w:bottom w:val="none" w:sz="0" w:space="0" w:color="auto"/>
        <w:right w:val="none" w:sz="0" w:space="0" w:color="auto"/>
      </w:divBdr>
    </w:div>
    <w:div w:id="1092699272">
      <w:bodyDiv w:val="1"/>
      <w:marLeft w:val="0"/>
      <w:marRight w:val="0"/>
      <w:marTop w:val="0"/>
      <w:marBottom w:val="0"/>
      <w:divBdr>
        <w:top w:val="none" w:sz="0" w:space="0" w:color="auto"/>
        <w:left w:val="none" w:sz="0" w:space="0" w:color="auto"/>
        <w:bottom w:val="none" w:sz="0" w:space="0" w:color="auto"/>
        <w:right w:val="none" w:sz="0" w:space="0" w:color="auto"/>
      </w:divBdr>
    </w:div>
    <w:div w:id="1152868140">
      <w:bodyDiv w:val="1"/>
      <w:marLeft w:val="0"/>
      <w:marRight w:val="0"/>
      <w:marTop w:val="0"/>
      <w:marBottom w:val="0"/>
      <w:divBdr>
        <w:top w:val="none" w:sz="0" w:space="0" w:color="auto"/>
        <w:left w:val="none" w:sz="0" w:space="0" w:color="auto"/>
        <w:bottom w:val="none" w:sz="0" w:space="0" w:color="auto"/>
        <w:right w:val="none" w:sz="0" w:space="0" w:color="auto"/>
      </w:divBdr>
    </w:div>
    <w:div w:id="1172986391">
      <w:bodyDiv w:val="1"/>
      <w:marLeft w:val="0"/>
      <w:marRight w:val="0"/>
      <w:marTop w:val="0"/>
      <w:marBottom w:val="0"/>
      <w:divBdr>
        <w:top w:val="none" w:sz="0" w:space="0" w:color="auto"/>
        <w:left w:val="none" w:sz="0" w:space="0" w:color="auto"/>
        <w:bottom w:val="none" w:sz="0" w:space="0" w:color="auto"/>
        <w:right w:val="none" w:sz="0" w:space="0" w:color="auto"/>
      </w:divBdr>
    </w:div>
    <w:div w:id="1184323505">
      <w:bodyDiv w:val="1"/>
      <w:marLeft w:val="0"/>
      <w:marRight w:val="0"/>
      <w:marTop w:val="0"/>
      <w:marBottom w:val="0"/>
      <w:divBdr>
        <w:top w:val="none" w:sz="0" w:space="0" w:color="auto"/>
        <w:left w:val="none" w:sz="0" w:space="0" w:color="auto"/>
        <w:bottom w:val="none" w:sz="0" w:space="0" w:color="auto"/>
        <w:right w:val="none" w:sz="0" w:space="0" w:color="auto"/>
      </w:divBdr>
    </w:div>
    <w:div w:id="1219241280">
      <w:bodyDiv w:val="1"/>
      <w:marLeft w:val="0"/>
      <w:marRight w:val="0"/>
      <w:marTop w:val="0"/>
      <w:marBottom w:val="0"/>
      <w:divBdr>
        <w:top w:val="none" w:sz="0" w:space="0" w:color="auto"/>
        <w:left w:val="none" w:sz="0" w:space="0" w:color="auto"/>
        <w:bottom w:val="none" w:sz="0" w:space="0" w:color="auto"/>
        <w:right w:val="none" w:sz="0" w:space="0" w:color="auto"/>
      </w:divBdr>
    </w:div>
    <w:div w:id="1507938414">
      <w:bodyDiv w:val="1"/>
      <w:marLeft w:val="0"/>
      <w:marRight w:val="0"/>
      <w:marTop w:val="0"/>
      <w:marBottom w:val="0"/>
      <w:divBdr>
        <w:top w:val="none" w:sz="0" w:space="0" w:color="auto"/>
        <w:left w:val="none" w:sz="0" w:space="0" w:color="auto"/>
        <w:bottom w:val="none" w:sz="0" w:space="0" w:color="auto"/>
        <w:right w:val="none" w:sz="0" w:space="0" w:color="auto"/>
      </w:divBdr>
    </w:div>
    <w:div w:id="1514758290">
      <w:bodyDiv w:val="1"/>
      <w:marLeft w:val="0"/>
      <w:marRight w:val="0"/>
      <w:marTop w:val="0"/>
      <w:marBottom w:val="0"/>
      <w:divBdr>
        <w:top w:val="none" w:sz="0" w:space="0" w:color="auto"/>
        <w:left w:val="none" w:sz="0" w:space="0" w:color="auto"/>
        <w:bottom w:val="none" w:sz="0" w:space="0" w:color="auto"/>
        <w:right w:val="none" w:sz="0" w:space="0" w:color="auto"/>
      </w:divBdr>
    </w:div>
    <w:div w:id="1634289924">
      <w:bodyDiv w:val="1"/>
      <w:marLeft w:val="0"/>
      <w:marRight w:val="0"/>
      <w:marTop w:val="0"/>
      <w:marBottom w:val="0"/>
      <w:divBdr>
        <w:top w:val="none" w:sz="0" w:space="0" w:color="auto"/>
        <w:left w:val="none" w:sz="0" w:space="0" w:color="auto"/>
        <w:bottom w:val="none" w:sz="0" w:space="0" w:color="auto"/>
        <w:right w:val="none" w:sz="0" w:space="0" w:color="auto"/>
      </w:divBdr>
    </w:div>
    <w:div w:id="1663729123">
      <w:bodyDiv w:val="1"/>
      <w:marLeft w:val="0"/>
      <w:marRight w:val="0"/>
      <w:marTop w:val="0"/>
      <w:marBottom w:val="0"/>
      <w:divBdr>
        <w:top w:val="none" w:sz="0" w:space="0" w:color="auto"/>
        <w:left w:val="none" w:sz="0" w:space="0" w:color="auto"/>
        <w:bottom w:val="none" w:sz="0" w:space="0" w:color="auto"/>
        <w:right w:val="none" w:sz="0" w:space="0" w:color="auto"/>
      </w:divBdr>
    </w:div>
    <w:div w:id="1727298581">
      <w:bodyDiv w:val="1"/>
      <w:marLeft w:val="0"/>
      <w:marRight w:val="0"/>
      <w:marTop w:val="0"/>
      <w:marBottom w:val="0"/>
      <w:divBdr>
        <w:top w:val="none" w:sz="0" w:space="0" w:color="auto"/>
        <w:left w:val="none" w:sz="0" w:space="0" w:color="auto"/>
        <w:bottom w:val="none" w:sz="0" w:space="0" w:color="auto"/>
        <w:right w:val="none" w:sz="0" w:space="0" w:color="auto"/>
      </w:divBdr>
    </w:div>
    <w:div w:id="1733695856">
      <w:bodyDiv w:val="1"/>
      <w:marLeft w:val="0"/>
      <w:marRight w:val="0"/>
      <w:marTop w:val="0"/>
      <w:marBottom w:val="0"/>
      <w:divBdr>
        <w:top w:val="none" w:sz="0" w:space="0" w:color="auto"/>
        <w:left w:val="none" w:sz="0" w:space="0" w:color="auto"/>
        <w:bottom w:val="none" w:sz="0" w:space="0" w:color="auto"/>
        <w:right w:val="none" w:sz="0" w:space="0" w:color="auto"/>
      </w:divBdr>
    </w:div>
    <w:div w:id="1778021059">
      <w:bodyDiv w:val="1"/>
      <w:marLeft w:val="0"/>
      <w:marRight w:val="0"/>
      <w:marTop w:val="0"/>
      <w:marBottom w:val="0"/>
      <w:divBdr>
        <w:top w:val="none" w:sz="0" w:space="0" w:color="auto"/>
        <w:left w:val="none" w:sz="0" w:space="0" w:color="auto"/>
        <w:bottom w:val="none" w:sz="0" w:space="0" w:color="auto"/>
        <w:right w:val="none" w:sz="0" w:space="0" w:color="auto"/>
      </w:divBdr>
    </w:div>
    <w:div w:id="1847211340">
      <w:bodyDiv w:val="1"/>
      <w:marLeft w:val="0"/>
      <w:marRight w:val="0"/>
      <w:marTop w:val="0"/>
      <w:marBottom w:val="0"/>
      <w:divBdr>
        <w:top w:val="none" w:sz="0" w:space="0" w:color="auto"/>
        <w:left w:val="none" w:sz="0" w:space="0" w:color="auto"/>
        <w:bottom w:val="none" w:sz="0" w:space="0" w:color="auto"/>
        <w:right w:val="none" w:sz="0" w:space="0" w:color="auto"/>
      </w:divBdr>
    </w:div>
    <w:div w:id="1899823732">
      <w:bodyDiv w:val="1"/>
      <w:marLeft w:val="0"/>
      <w:marRight w:val="0"/>
      <w:marTop w:val="0"/>
      <w:marBottom w:val="0"/>
      <w:divBdr>
        <w:top w:val="none" w:sz="0" w:space="0" w:color="auto"/>
        <w:left w:val="none" w:sz="0" w:space="0" w:color="auto"/>
        <w:bottom w:val="none" w:sz="0" w:space="0" w:color="auto"/>
        <w:right w:val="none" w:sz="0" w:space="0" w:color="auto"/>
      </w:divBdr>
    </w:div>
    <w:div w:id="1965768482">
      <w:bodyDiv w:val="1"/>
      <w:marLeft w:val="0"/>
      <w:marRight w:val="0"/>
      <w:marTop w:val="0"/>
      <w:marBottom w:val="0"/>
      <w:divBdr>
        <w:top w:val="none" w:sz="0" w:space="0" w:color="auto"/>
        <w:left w:val="none" w:sz="0" w:space="0" w:color="auto"/>
        <w:bottom w:val="none" w:sz="0" w:space="0" w:color="auto"/>
        <w:right w:val="none" w:sz="0" w:space="0" w:color="auto"/>
      </w:divBdr>
    </w:div>
    <w:div w:id="1972711874">
      <w:bodyDiv w:val="1"/>
      <w:marLeft w:val="0"/>
      <w:marRight w:val="0"/>
      <w:marTop w:val="0"/>
      <w:marBottom w:val="0"/>
      <w:divBdr>
        <w:top w:val="none" w:sz="0" w:space="0" w:color="auto"/>
        <w:left w:val="none" w:sz="0" w:space="0" w:color="auto"/>
        <w:bottom w:val="none" w:sz="0" w:space="0" w:color="auto"/>
        <w:right w:val="none" w:sz="0" w:space="0" w:color="auto"/>
      </w:divBdr>
    </w:div>
    <w:div w:id="1979794272">
      <w:bodyDiv w:val="1"/>
      <w:marLeft w:val="0"/>
      <w:marRight w:val="0"/>
      <w:marTop w:val="0"/>
      <w:marBottom w:val="0"/>
      <w:divBdr>
        <w:top w:val="none" w:sz="0" w:space="0" w:color="auto"/>
        <w:left w:val="none" w:sz="0" w:space="0" w:color="auto"/>
        <w:bottom w:val="none" w:sz="0" w:space="0" w:color="auto"/>
        <w:right w:val="none" w:sz="0" w:space="0" w:color="auto"/>
      </w:divBdr>
    </w:div>
    <w:div w:id="2064407123">
      <w:bodyDiv w:val="1"/>
      <w:marLeft w:val="0"/>
      <w:marRight w:val="0"/>
      <w:marTop w:val="0"/>
      <w:marBottom w:val="0"/>
      <w:divBdr>
        <w:top w:val="none" w:sz="0" w:space="0" w:color="auto"/>
        <w:left w:val="none" w:sz="0" w:space="0" w:color="auto"/>
        <w:bottom w:val="none" w:sz="0" w:space="0" w:color="auto"/>
        <w:right w:val="none" w:sz="0" w:space="0" w:color="auto"/>
      </w:divBdr>
    </w:div>
    <w:div w:id="214415486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Roy_Aaron@Brown.edu"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0D6A05-8CD4-8A4C-AE2C-0CD966549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7908</Words>
  <Characters>45077</Characters>
  <Application>Microsoft Macintosh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Wheaton College</Company>
  <LinksUpToDate>false</LinksUpToDate>
  <CharactersWithSpaces>528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ith Aaron User</dc:creator>
  <cp:keywords/>
  <cp:lastModifiedBy>Na Ma</cp:lastModifiedBy>
  <cp:revision>2</cp:revision>
  <dcterms:created xsi:type="dcterms:W3CDTF">2016-01-29T01:30:00Z</dcterms:created>
  <dcterms:modified xsi:type="dcterms:W3CDTF">2016-01-29T01:30:00Z</dcterms:modified>
</cp:coreProperties>
</file>